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Default Extension="wdp" ContentType="image/vnd.ms-photo"/>
  <Override PartName="/word/diagrams/drawing1.xml" ContentType="application/vnd.ms-office.drawingml.diagramDrawing+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F4DF8" w:rsidRDefault="007F4DF8" w:rsidP="009E7AEC">
      <w:pPr>
        <w:spacing w:after="0" w:line="240" w:lineRule="auto"/>
        <w:ind w:left="-426" w:right="-285"/>
        <w:jc w:val="center"/>
        <w:rPr>
          <w:rFonts w:ascii="Times New Roman" w:hAnsi="Times New Roman" w:cs="Times New Roman"/>
          <w:b/>
          <w:sz w:val="28"/>
          <w:szCs w:val="28"/>
        </w:rPr>
      </w:pPr>
      <w:r>
        <w:rPr>
          <w:rFonts w:ascii="Times New Roman" w:hAnsi="Times New Roman" w:cs="Times New Roman"/>
          <w:b/>
          <w:sz w:val="28"/>
          <w:szCs w:val="28"/>
        </w:rPr>
        <w:t xml:space="preserve">KAJIAN NILAI PENDIDIKAN MORAL DALAM FILM MIRACLE IN CELL NO. 7 : ANALISIS NARATIF DAN IMPLIKASINYA </w:t>
      </w:r>
    </w:p>
    <w:p w:rsidR="008A121B" w:rsidRDefault="007F4DF8" w:rsidP="008A121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UNTUK PEMBELAJARAN </w:t>
      </w:r>
    </w:p>
    <w:p w:rsidR="007F4DF8" w:rsidRPr="006D4C87" w:rsidRDefault="007F4DF8" w:rsidP="008A121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BAHASA INDONESIA</w:t>
      </w:r>
    </w:p>
    <w:p w:rsidR="007F4DF8" w:rsidRDefault="007F4DF8" w:rsidP="007F4DF8">
      <w:pPr>
        <w:spacing w:after="0" w:line="240" w:lineRule="auto"/>
        <w:jc w:val="center"/>
        <w:rPr>
          <w:rFonts w:ascii="Times New Roman" w:hAnsi="Times New Roman" w:cs="Times New Roman"/>
          <w:b/>
          <w:sz w:val="28"/>
          <w:szCs w:val="28"/>
          <w:lang w:val="id-ID"/>
        </w:rPr>
      </w:pPr>
    </w:p>
    <w:p w:rsidR="007F4DF8" w:rsidRDefault="007F4DF8" w:rsidP="007F4DF8">
      <w:pPr>
        <w:spacing w:after="0" w:line="240" w:lineRule="auto"/>
        <w:jc w:val="center"/>
        <w:rPr>
          <w:rFonts w:ascii="Times New Roman" w:hAnsi="Times New Roman" w:cs="Times New Roman"/>
          <w:b/>
          <w:sz w:val="28"/>
          <w:szCs w:val="28"/>
          <w:lang w:val="id-ID"/>
        </w:rPr>
      </w:pPr>
    </w:p>
    <w:p w:rsidR="007F4DF8" w:rsidRPr="006F5C73" w:rsidRDefault="007F4DF8" w:rsidP="007F4DF8">
      <w:pPr>
        <w:spacing w:after="0" w:line="240" w:lineRule="auto"/>
        <w:jc w:val="center"/>
        <w:rPr>
          <w:rFonts w:ascii="Times New Roman" w:hAnsi="Times New Roman" w:cs="Times New Roman"/>
          <w:b/>
          <w:sz w:val="28"/>
          <w:szCs w:val="28"/>
          <w:lang w:val="id-ID"/>
        </w:rPr>
      </w:pPr>
    </w:p>
    <w:p w:rsidR="007F4DF8" w:rsidRPr="006F5C73" w:rsidRDefault="007F4DF8" w:rsidP="007F4DF8">
      <w:pPr>
        <w:spacing w:after="0" w:line="240" w:lineRule="auto"/>
        <w:jc w:val="center"/>
        <w:rPr>
          <w:rFonts w:ascii="Times New Roman" w:hAnsi="Times New Roman" w:cs="Times New Roman"/>
          <w:b/>
          <w:sz w:val="28"/>
          <w:szCs w:val="28"/>
          <w:lang w:val="id-ID"/>
        </w:rPr>
      </w:pPr>
    </w:p>
    <w:p w:rsidR="007F4DF8" w:rsidRPr="006F5C73" w:rsidRDefault="007F4DF8" w:rsidP="007F4DF8">
      <w:pPr>
        <w:spacing w:after="0" w:line="240" w:lineRule="auto"/>
        <w:jc w:val="center"/>
        <w:rPr>
          <w:rFonts w:ascii="Times New Roman" w:hAnsi="Times New Roman" w:cs="Times New Roman"/>
          <w:b/>
          <w:sz w:val="28"/>
          <w:szCs w:val="28"/>
          <w:lang w:val="id-ID"/>
        </w:rPr>
      </w:pPr>
      <w:r w:rsidRPr="006F5C73">
        <w:rPr>
          <w:rFonts w:ascii="Times New Roman" w:hAnsi="Times New Roman" w:cs="Times New Roman"/>
          <w:b/>
          <w:sz w:val="28"/>
          <w:szCs w:val="28"/>
          <w:lang w:val="id-ID"/>
        </w:rPr>
        <w:t>SKRIPSI</w:t>
      </w:r>
    </w:p>
    <w:p w:rsidR="007F4DF8" w:rsidRPr="006F5C73" w:rsidRDefault="007F4DF8" w:rsidP="007F4DF8">
      <w:pPr>
        <w:spacing w:after="0" w:line="240" w:lineRule="auto"/>
        <w:jc w:val="center"/>
        <w:rPr>
          <w:rFonts w:ascii="Times New Roman" w:hAnsi="Times New Roman" w:cs="Times New Roman"/>
          <w:b/>
          <w:sz w:val="28"/>
          <w:szCs w:val="28"/>
          <w:lang w:val="id-ID"/>
        </w:rPr>
      </w:pPr>
    </w:p>
    <w:p w:rsidR="007F4DF8" w:rsidRDefault="007F4DF8" w:rsidP="007F4DF8">
      <w:pPr>
        <w:spacing w:after="0" w:line="240" w:lineRule="auto"/>
        <w:jc w:val="center"/>
        <w:rPr>
          <w:rFonts w:ascii="Times New Roman" w:hAnsi="Times New Roman" w:cs="Times New Roman"/>
          <w:b/>
          <w:sz w:val="28"/>
          <w:szCs w:val="28"/>
        </w:rPr>
      </w:pPr>
    </w:p>
    <w:p w:rsidR="009E7AEC" w:rsidRPr="009E7AEC" w:rsidRDefault="009E7AEC" w:rsidP="007F4DF8">
      <w:pPr>
        <w:spacing w:after="0" w:line="240" w:lineRule="auto"/>
        <w:jc w:val="center"/>
        <w:rPr>
          <w:rFonts w:ascii="Times New Roman" w:hAnsi="Times New Roman" w:cs="Times New Roman"/>
          <w:b/>
          <w:sz w:val="28"/>
          <w:szCs w:val="28"/>
        </w:rPr>
      </w:pPr>
    </w:p>
    <w:p w:rsidR="007F4DF8" w:rsidRPr="006F5C73" w:rsidRDefault="007F4DF8" w:rsidP="007F4DF8">
      <w:pPr>
        <w:spacing w:after="0" w:line="240" w:lineRule="auto"/>
        <w:jc w:val="center"/>
        <w:rPr>
          <w:rFonts w:ascii="Times New Roman" w:hAnsi="Times New Roman" w:cs="Times New Roman"/>
          <w:b/>
          <w:sz w:val="28"/>
          <w:szCs w:val="28"/>
          <w:lang w:val="id-ID"/>
        </w:rPr>
      </w:pPr>
      <w:r w:rsidRPr="006F5C73">
        <w:rPr>
          <w:rFonts w:ascii="Times New Roman" w:hAnsi="Times New Roman" w:cs="Times New Roman"/>
          <w:b/>
          <w:sz w:val="28"/>
          <w:szCs w:val="28"/>
          <w:lang w:val="id-ID"/>
        </w:rPr>
        <w:t>Oleh:</w:t>
      </w:r>
    </w:p>
    <w:p w:rsidR="007F4DF8" w:rsidRPr="006F5C73" w:rsidRDefault="007F4DF8" w:rsidP="007F4DF8">
      <w:pPr>
        <w:spacing w:after="0" w:line="240" w:lineRule="auto"/>
        <w:jc w:val="center"/>
        <w:rPr>
          <w:rFonts w:ascii="Times New Roman" w:hAnsi="Times New Roman" w:cs="Times New Roman"/>
          <w:b/>
          <w:sz w:val="28"/>
          <w:szCs w:val="28"/>
          <w:lang w:val="id-ID"/>
        </w:rPr>
      </w:pPr>
    </w:p>
    <w:p w:rsidR="007F4DF8" w:rsidRPr="006D4C87" w:rsidRDefault="007F4DF8" w:rsidP="007F4DF8">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HENDRA GUNAWAN</w:t>
      </w:r>
    </w:p>
    <w:p w:rsidR="007F4DF8" w:rsidRDefault="007F4DF8" w:rsidP="007F4DF8">
      <w:pPr>
        <w:spacing w:after="0" w:line="240" w:lineRule="auto"/>
        <w:jc w:val="center"/>
        <w:rPr>
          <w:rFonts w:ascii="Times New Roman" w:hAnsi="Times New Roman" w:cs="Times New Roman"/>
          <w:b/>
          <w:sz w:val="28"/>
          <w:szCs w:val="28"/>
          <w:lang w:val="id-ID"/>
        </w:rPr>
      </w:pPr>
      <w:r w:rsidRPr="007F4DF8">
        <w:rPr>
          <w:rFonts w:ascii="Times New Roman" w:hAnsi="Times New Roman" w:cs="Times New Roman"/>
          <w:b/>
          <w:sz w:val="28"/>
          <w:szCs w:val="28"/>
        </w:rPr>
        <w:t>231214029</w:t>
      </w:r>
    </w:p>
    <w:p w:rsidR="007F4DF8" w:rsidRPr="006F5C73" w:rsidRDefault="007F4DF8" w:rsidP="007F4DF8">
      <w:pPr>
        <w:spacing w:after="0" w:line="240" w:lineRule="auto"/>
        <w:jc w:val="center"/>
        <w:rPr>
          <w:rFonts w:ascii="Times New Roman" w:hAnsi="Times New Roman" w:cs="Times New Roman"/>
          <w:b/>
          <w:sz w:val="28"/>
          <w:szCs w:val="28"/>
          <w:lang w:val="id-ID"/>
        </w:rPr>
      </w:pPr>
    </w:p>
    <w:p w:rsidR="007F4DF8" w:rsidRDefault="007F4DF8" w:rsidP="007F4DF8">
      <w:pPr>
        <w:spacing w:after="0" w:line="240" w:lineRule="auto"/>
        <w:jc w:val="center"/>
        <w:rPr>
          <w:rFonts w:ascii="Times New Roman" w:hAnsi="Times New Roman" w:cs="Times New Roman"/>
          <w:b/>
          <w:noProof/>
          <w:sz w:val="28"/>
          <w:szCs w:val="28"/>
          <w:lang w:val="id-ID" w:eastAsia="id-ID"/>
        </w:rPr>
      </w:pPr>
    </w:p>
    <w:p w:rsidR="007F4DF8" w:rsidRDefault="007F4DF8" w:rsidP="007F4DF8">
      <w:pPr>
        <w:spacing w:after="0" w:line="240" w:lineRule="auto"/>
        <w:jc w:val="center"/>
        <w:rPr>
          <w:rFonts w:ascii="Times New Roman" w:hAnsi="Times New Roman" w:cs="Times New Roman"/>
          <w:b/>
          <w:noProof/>
          <w:sz w:val="28"/>
          <w:szCs w:val="28"/>
          <w:lang w:val="id-ID" w:eastAsia="id-ID"/>
        </w:rPr>
      </w:pPr>
    </w:p>
    <w:p w:rsidR="007F4DF8" w:rsidRDefault="007F4DF8" w:rsidP="007F4DF8">
      <w:pPr>
        <w:spacing w:after="0" w:line="240" w:lineRule="auto"/>
        <w:jc w:val="center"/>
        <w:rPr>
          <w:rFonts w:ascii="Times New Roman" w:hAnsi="Times New Roman" w:cs="Times New Roman"/>
          <w:b/>
          <w:sz w:val="28"/>
          <w:szCs w:val="28"/>
          <w:lang w:val="id-ID"/>
        </w:rPr>
      </w:pPr>
      <w:r w:rsidRPr="006F5C73">
        <w:rPr>
          <w:rFonts w:ascii="Times New Roman" w:hAnsi="Times New Roman" w:cs="Times New Roman"/>
          <w:b/>
          <w:noProof/>
          <w:sz w:val="28"/>
          <w:szCs w:val="28"/>
        </w:rPr>
        <w:drawing>
          <wp:inline distT="0" distB="0" distL="0" distR="0">
            <wp:extent cx="1800000" cy="1800000"/>
            <wp:effectExtent l="0" t="0" r="0" b="0"/>
            <wp:docPr id="1" name="Picture 1" descr="C:\Users\HITACHI\Documents\LOGO UMN.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HITACHI\Documents\LOGO UMN.png"/>
                    <pic:cNvPicPr preferRelativeResize="0">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00000" cy="1800000"/>
                    </a:xfrm>
                    <a:prstGeom prst="rect">
                      <a:avLst/>
                    </a:prstGeom>
                    <a:noFill/>
                    <a:ln>
                      <a:noFill/>
                    </a:ln>
                  </pic:spPr>
                </pic:pic>
              </a:graphicData>
            </a:graphic>
          </wp:inline>
        </w:drawing>
      </w:r>
    </w:p>
    <w:p w:rsidR="007F4DF8" w:rsidRDefault="007F4DF8" w:rsidP="007F4DF8">
      <w:pPr>
        <w:spacing w:after="0" w:line="240" w:lineRule="auto"/>
        <w:jc w:val="center"/>
        <w:rPr>
          <w:rFonts w:ascii="Times New Roman" w:hAnsi="Times New Roman" w:cs="Times New Roman"/>
          <w:b/>
          <w:sz w:val="28"/>
          <w:szCs w:val="28"/>
          <w:lang w:val="id-ID"/>
        </w:rPr>
      </w:pPr>
    </w:p>
    <w:p w:rsidR="007F4DF8" w:rsidRDefault="007F4DF8" w:rsidP="007F4DF8">
      <w:pPr>
        <w:spacing w:after="0" w:line="240" w:lineRule="auto"/>
        <w:jc w:val="center"/>
        <w:rPr>
          <w:rFonts w:ascii="Times New Roman" w:hAnsi="Times New Roman" w:cs="Times New Roman"/>
          <w:b/>
          <w:sz w:val="28"/>
          <w:szCs w:val="28"/>
          <w:lang w:val="id-ID"/>
        </w:rPr>
      </w:pPr>
    </w:p>
    <w:p w:rsidR="007F4DF8" w:rsidRPr="006F5C73" w:rsidRDefault="007F4DF8" w:rsidP="007F4DF8">
      <w:pPr>
        <w:spacing w:after="0" w:line="240" w:lineRule="auto"/>
        <w:jc w:val="center"/>
        <w:rPr>
          <w:rFonts w:ascii="Times New Roman" w:hAnsi="Times New Roman" w:cs="Times New Roman"/>
          <w:b/>
          <w:sz w:val="28"/>
          <w:szCs w:val="28"/>
          <w:lang w:val="id-ID"/>
        </w:rPr>
      </w:pPr>
    </w:p>
    <w:p w:rsidR="007F4DF8" w:rsidRDefault="007F4DF8" w:rsidP="007F4DF8">
      <w:pPr>
        <w:spacing w:after="0" w:line="240" w:lineRule="auto"/>
        <w:jc w:val="center"/>
        <w:rPr>
          <w:rFonts w:ascii="Times New Roman" w:hAnsi="Times New Roman" w:cs="Times New Roman"/>
          <w:b/>
          <w:sz w:val="28"/>
          <w:szCs w:val="28"/>
          <w:lang w:val="id-ID"/>
        </w:rPr>
      </w:pPr>
    </w:p>
    <w:p w:rsidR="007F4DF8" w:rsidRPr="006F5C73" w:rsidRDefault="007F4DF8" w:rsidP="007F4DF8">
      <w:pPr>
        <w:spacing w:after="0" w:line="240" w:lineRule="auto"/>
        <w:rPr>
          <w:rFonts w:ascii="Times New Roman" w:hAnsi="Times New Roman" w:cs="Times New Roman"/>
          <w:b/>
          <w:sz w:val="28"/>
          <w:szCs w:val="28"/>
          <w:lang w:val="id-ID"/>
        </w:rPr>
      </w:pPr>
    </w:p>
    <w:p w:rsidR="007F4DF8" w:rsidRPr="006F5C73" w:rsidRDefault="007F4DF8" w:rsidP="007F4DF8">
      <w:pPr>
        <w:spacing w:after="0" w:line="240" w:lineRule="auto"/>
        <w:jc w:val="center"/>
        <w:rPr>
          <w:rFonts w:ascii="Times New Roman" w:hAnsi="Times New Roman" w:cs="Times New Roman"/>
          <w:b/>
          <w:sz w:val="28"/>
          <w:szCs w:val="28"/>
          <w:lang w:val="id-ID"/>
        </w:rPr>
      </w:pPr>
    </w:p>
    <w:p w:rsidR="007F4DF8" w:rsidRPr="006F5C73" w:rsidRDefault="007F4DF8" w:rsidP="007F4DF8">
      <w:pPr>
        <w:spacing w:after="0" w:line="240" w:lineRule="auto"/>
        <w:jc w:val="center"/>
        <w:rPr>
          <w:rFonts w:ascii="Times New Roman" w:hAnsi="Times New Roman" w:cs="Times New Roman"/>
          <w:b/>
          <w:sz w:val="28"/>
          <w:szCs w:val="28"/>
          <w:lang w:val="id-ID"/>
        </w:rPr>
      </w:pPr>
      <w:r w:rsidRPr="006F5C73">
        <w:rPr>
          <w:rFonts w:ascii="Times New Roman" w:hAnsi="Times New Roman" w:cs="Times New Roman"/>
          <w:b/>
          <w:sz w:val="28"/>
          <w:szCs w:val="28"/>
          <w:lang w:val="id-ID"/>
        </w:rPr>
        <w:t>PROGRAM STUDI PENDIDIKAN GURU SEKOLAH DASAR</w:t>
      </w:r>
    </w:p>
    <w:p w:rsidR="007F4DF8" w:rsidRPr="006F5C73" w:rsidRDefault="007F4DF8" w:rsidP="007F4DF8">
      <w:pPr>
        <w:spacing w:after="0" w:line="240" w:lineRule="auto"/>
        <w:jc w:val="center"/>
        <w:rPr>
          <w:rFonts w:ascii="Times New Roman" w:hAnsi="Times New Roman" w:cs="Times New Roman"/>
          <w:b/>
          <w:sz w:val="28"/>
          <w:szCs w:val="28"/>
          <w:lang w:val="id-ID"/>
        </w:rPr>
      </w:pPr>
      <w:r w:rsidRPr="006F5C73">
        <w:rPr>
          <w:rFonts w:ascii="Times New Roman" w:hAnsi="Times New Roman" w:cs="Times New Roman"/>
          <w:b/>
          <w:sz w:val="28"/>
          <w:szCs w:val="28"/>
          <w:lang w:val="id-ID"/>
        </w:rPr>
        <w:t>FAKULTAS KEGURUAN DAN ILMU PENDIDIKAN</w:t>
      </w:r>
    </w:p>
    <w:p w:rsidR="007F4DF8" w:rsidRPr="006F5C73" w:rsidRDefault="007F4DF8" w:rsidP="007F4DF8">
      <w:pPr>
        <w:spacing w:after="0" w:line="240" w:lineRule="auto"/>
        <w:jc w:val="center"/>
        <w:rPr>
          <w:rFonts w:ascii="Times New Roman" w:hAnsi="Times New Roman" w:cs="Times New Roman"/>
          <w:b/>
          <w:sz w:val="28"/>
          <w:szCs w:val="28"/>
          <w:lang w:val="id-ID"/>
        </w:rPr>
      </w:pPr>
      <w:r w:rsidRPr="006F5C73">
        <w:rPr>
          <w:rFonts w:ascii="Times New Roman" w:hAnsi="Times New Roman" w:cs="Times New Roman"/>
          <w:b/>
          <w:sz w:val="28"/>
          <w:szCs w:val="28"/>
          <w:lang w:val="id-ID"/>
        </w:rPr>
        <w:t>UNIVERSITAS MUSLIM NUSANTARA AL-WASHLIYAH</w:t>
      </w:r>
    </w:p>
    <w:p w:rsidR="009E7AEC" w:rsidRDefault="007F4DF8" w:rsidP="007F4DF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lang w:val="id-ID"/>
        </w:rPr>
        <w:t xml:space="preserve">MEDAN </w:t>
      </w:r>
    </w:p>
    <w:p w:rsidR="007F4DF8" w:rsidRDefault="007F4DF8" w:rsidP="007F4DF8">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2025</w:t>
      </w:r>
    </w:p>
    <w:p w:rsidR="00065DB5" w:rsidRDefault="00065DB5" w:rsidP="007F4DF8">
      <w:pPr>
        <w:spacing w:after="0" w:line="240" w:lineRule="auto"/>
        <w:jc w:val="center"/>
        <w:rPr>
          <w:rFonts w:ascii="Times New Roman" w:hAnsi="Times New Roman" w:cs="Times New Roman"/>
          <w:b/>
          <w:sz w:val="28"/>
          <w:szCs w:val="28"/>
          <w:lang w:val="id-ID"/>
        </w:rPr>
      </w:pPr>
    </w:p>
    <w:p w:rsidR="00065DB5" w:rsidRDefault="00065DB5" w:rsidP="007F4DF8">
      <w:pPr>
        <w:spacing w:after="0" w:line="240" w:lineRule="auto"/>
        <w:jc w:val="center"/>
        <w:rPr>
          <w:rFonts w:ascii="Times New Roman" w:hAnsi="Times New Roman" w:cs="Times New Roman"/>
          <w:b/>
          <w:sz w:val="28"/>
          <w:szCs w:val="28"/>
          <w:lang w:val="id-ID"/>
        </w:rPr>
        <w:sectPr w:rsidR="00065DB5" w:rsidSect="009E7AEC">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09" w:footer="709" w:gutter="0"/>
          <w:cols w:space="708"/>
          <w:docGrid w:linePitch="360"/>
        </w:sectPr>
      </w:pPr>
    </w:p>
    <w:p w:rsidR="005D16AA" w:rsidRDefault="002B1557" w:rsidP="00651BBD">
      <w:pPr>
        <w:jc w:val="both"/>
        <w:rPr>
          <w:rFonts w:ascii="Times New Roman" w:hAnsi="Times New Roman" w:cs="Times New Roman"/>
          <w:sz w:val="24"/>
          <w:szCs w:val="24"/>
          <w:lang w:val="en-ID"/>
        </w:rPr>
      </w:pPr>
      <w:bookmarkStart w:id="0" w:name="_Toc129680650"/>
      <w:bookmarkStart w:id="1" w:name="_Toc134124616"/>
      <w:bookmarkStart w:id="2" w:name="_Toc135733715"/>
      <w:bookmarkStart w:id="3" w:name="_Toc135733734"/>
      <w:r>
        <w:rPr>
          <w:rFonts w:ascii="Times New Roman" w:hAnsi="Times New Roman" w:cs="Times New Roman"/>
          <w:noProof/>
          <w:sz w:val="24"/>
          <w:szCs w:val="24"/>
        </w:rPr>
        <w:lastRenderedPageBreak/>
        <w:drawing>
          <wp:anchor distT="0" distB="0" distL="114300" distR="114300" simplePos="0" relativeHeight="251659264" behindDoc="0" locked="0" layoutInCell="1" allowOverlap="1">
            <wp:simplePos x="0" y="0"/>
            <wp:positionH relativeFrom="column">
              <wp:posOffset>-1905</wp:posOffset>
            </wp:positionH>
            <wp:positionV relativeFrom="paragraph">
              <wp:posOffset>55245</wp:posOffset>
            </wp:positionV>
            <wp:extent cx="5037750" cy="6810375"/>
            <wp:effectExtent l="0" t="0" r="0" b="0"/>
            <wp:wrapNone/>
            <wp:docPr id="2" name="Picture 2" descr="C:\Users\berkah-3\AppData\Local\Temp\Rar$DIa3820.44192\CamScanner 06-11-2025 23.46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3820.44192\CamScanner 06-11-2025 23.46_page-0001.jpg"/>
                    <pic:cNvPicPr>
                      <a:picLocks noChangeAspect="1" noChangeArrowheads="1"/>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4412"/>
                    <a:stretch/>
                  </pic:blipFill>
                  <pic:spPr bwMode="auto">
                    <a:xfrm>
                      <a:off x="0" y="0"/>
                      <a:ext cx="5039995" cy="681341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D16AA">
        <w:rPr>
          <w:rFonts w:ascii="Times New Roman" w:hAnsi="Times New Roman" w:cs="Times New Roman"/>
          <w:sz w:val="24"/>
          <w:szCs w:val="24"/>
          <w:lang w:val="en-ID"/>
        </w:rPr>
        <w:br w:type="page"/>
      </w:r>
    </w:p>
    <w:p w:rsidR="005D16AA" w:rsidRDefault="002B1557" w:rsidP="00651BBD">
      <w:pPr>
        <w:jc w:val="both"/>
        <w:rPr>
          <w:rFonts w:ascii="Times New Roman" w:hAnsi="Times New Roman" w:cs="Times New Roman"/>
          <w:sz w:val="24"/>
          <w:szCs w:val="24"/>
          <w:lang w:val="en-ID"/>
        </w:rPr>
      </w:pPr>
      <w:r>
        <w:rPr>
          <w:rFonts w:ascii="Times New Roman" w:hAnsi="Times New Roman" w:cs="Times New Roman"/>
          <w:noProof/>
          <w:sz w:val="24"/>
          <w:szCs w:val="24"/>
        </w:rPr>
        <w:lastRenderedPageBreak/>
        <w:drawing>
          <wp:anchor distT="0" distB="0" distL="114300" distR="114300" simplePos="0" relativeHeight="251660288" behindDoc="0" locked="0" layoutInCell="1" allowOverlap="1">
            <wp:simplePos x="0" y="0"/>
            <wp:positionH relativeFrom="column">
              <wp:posOffset>-1905</wp:posOffset>
            </wp:positionH>
            <wp:positionV relativeFrom="paragraph">
              <wp:posOffset>-1905</wp:posOffset>
            </wp:positionV>
            <wp:extent cx="4762500" cy="7124700"/>
            <wp:effectExtent l="0" t="0" r="0" b="0"/>
            <wp:wrapNone/>
            <wp:docPr id="3" name="Picture 3" descr="C:\Users\berkah-3\AppData\Local\Temp\Rar$DIa3820.48227\CamScanner 06-11-2025 23.46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3820.48227\CamScanner 06-11-2025 23.46_page-0002.jpg"/>
                    <pic:cNvPicPr>
                      <a:picLocks noChangeAspect="1" noChangeArrowheads="1"/>
                    </pic:cNvPicPr>
                  </pic:nvPicPr>
                  <pic:blipFill rotWithShape="1">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5457"/>
                    <a:stretch/>
                  </pic:blipFill>
                  <pic:spPr bwMode="auto">
                    <a:xfrm>
                      <a:off x="0" y="0"/>
                      <a:ext cx="4762500" cy="71247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D16AA">
        <w:rPr>
          <w:rFonts w:ascii="Times New Roman" w:hAnsi="Times New Roman" w:cs="Times New Roman"/>
          <w:sz w:val="24"/>
          <w:szCs w:val="24"/>
          <w:lang w:val="en-ID"/>
        </w:rPr>
        <w:br w:type="page"/>
      </w:r>
    </w:p>
    <w:p w:rsidR="002B1557" w:rsidRDefault="002B1557" w:rsidP="0022440E">
      <w:pPr>
        <w:jc w:val="center"/>
        <w:rPr>
          <w:rFonts w:ascii="Times New Roman" w:hAnsi="Times New Roman" w:cs="Times New Roman"/>
          <w:b/>
          <w:bCs/>
          <w:sz w:val="28"/>
          <w:szCs w:val="28"/>
        </w:rPr>
      </w:pPr>
      <w:r>
        <w:rPr>
          <w:rFonts w:ascii="Times New Roman" w:hAnsi="Times New Roman" w:cs="Times New Roman"/>
          <w:b/>
          <w:bCs/>
          <w:noProof/>
          <w:sz w:val="28"/>
          <w:szCs w:val="28"/>
        </w:rPr>
        <w:lastRenderedPageBreak/>
        <w:drawing>
          <wp:anchor distT="0" distB="0" distL="114300" distR="114300" simplePos="0" relativeHeight="251661312" behindDoc="0" locked="0" layoutInCell="1" allowOverlap="1">
            <wp:simplePos x="0" y="0"/>
            <wp:positionH relativeFrom="column">
              <wp:posOffset>-1905</wp:posOffset>
            </wp:positionH>
            <wp:positionV relativeFrom="paragraph">
              <wp:posOffset>-1905</wp:posOffset>
            </wp:positionV>
            <wp:extent cx="4781550" cy="7124700"/>
            <wp:effectExtent l="0" t="0" r="0" b="0"/>
            <wp:wrapNone/>
            <wp:docPr id="4" name="Picture 4" descr="C:\Users\berkah-3\AppData\Local\Temp\Rar$DIa3820.4716\CamScanner 06-11-2025 23.46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3820.4716\CamScanner 06-11-2025 23.46_page-0003.jpg"/>
                    <pic:cNvPicPr>
                      <a:picLocks noChangeAspect="1" noChangeArrowheads="1"/>
                    </pic:cNvPicPr>
                  </pic:nvPicPr>
                  <pic:blipFill rotWithShape="1">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5079"/>
                    <a:stretch/>
                  </pic:blipFill>
                  <pic:spPr bwMode="auto">
                    <a:xfrm>
                      <a:off x="0" y="0"/>
                      <a:ext cx="4784004" cy="712835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b/>
          <w:bCs/>
          <w:sz w:val="28"/>
          <w:szCs w:val="28"/>
        </w:rPr>
        <w:br w:type="page"/>
      </w:r>
    </w:p>
    <w:p w:rsidR="0022440E" w:rsidRPr="0022440E" w:rsidRDefault="0022440E" w:rsidP="0022440E">
      <w:pPr>
        <w:jc w:val="center"/>
        <w:rPr>
          <w:rFonts w:ascii="Times New Roman" w:hAnsi="Times New Roman" w:cs="Times New Roman"/>
          <w:b/>
          <w:bCs/>
          <w:sz w:val="28"/>
          <w:szCs w:val="28"/>
        </w:rPr>
      </w:pPr>
      <w:r w:rsidRPr="0022440E">
        <w:rPr>
          <w:rFonts w:ascii="Times New Roman" w:hAnsi="Times New Roman" w:cs="Times New Roman"/>
          <w:b/>
          <w:bCs/>
          <w:sz w:val="28"/>
          <w:szCs w:val="28"/>
        </w:rPr>
        <w:lastRenderedPageBreak/>
        <w:t>KATA PENGANTAR</w:t>
      </w:r>
      <w:bookmarkEnd w:id="0"/>
      <w:bookmarkEnd w:id="1"/>
      <w:bookmarkEnd w:id="2"/>
      <w:bookmarkEnd w:id="3"/>
    </w:p>
    <w:p w:rsidR="0022440E" w:rsidRPr="008D7C68" w:rsidRDefault="0022440E" w:rsidP="0022440E">
      <w:pPr>
        <w:spacing w:after="0" w:line="480" w:lineRule="auto"/>
        <w:jc w:val="center"/>
        <w:rPr>
          <w:rFonts w:ascii="Times New Roman" w:hAnsi="Times New Roman" w:cs="Times New Roman"/>
          <w:sz w:val="24"/>
          <w:szCs w:val="24"/>
        </w:rPr>
      </w:pPr>
      <w:r w:rsidRPr="008D7C68">
        <w:rPr>
          <w:rFonts w:ascii="Times New Roman" w:hAnsi="Times New Roman" w:cs="Times New Roman"/>
          <w:noProof/>
          <w:sz w:val="24"/>
          <w:szCs w:val="24"/>
        </w:rPr>
        <w:drawing>
          <wp:inline distT="0" distB="0" distL="0" distR="0">
            <wp:extent cx="5029200" cy="1485900"/>
            <wp:effectExtent l="0" t="0" r="0" b="0"/>
            <wp:docPr id="1027" name="Picture 0" descr="ash shaff.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0"/>
                    <pic:cNvPicPr/>
                  </pic:nvPicPr>
                  <pic:blipFill>
                    <a:blip r:embed="rId18" cstate="print"/>
                    <a:srcRect/>
                    <a:stretch/>
                  </pic:blipFill>
                  <pic:spPr>
                    <a:xfrm>
                      <a:off x="0" y="0"/>
                      <a:ext cx="5029200" cy="1485900"/>
                    </a:xfrm>
                    <a:prstGeom prst="rect">
                      <a:avLst/>
                    </a:prstGeom>
                  </pic:spPr>
                </pic:pic>
              </a:graphicData>
            </a:graphic>
          </wp:inline>
        </w:drawing>
      </w:r>
    </w:p>
    <w:p w:rsidR="0022440E" w:rsidRPr="008D7C68" w:rsidRDefault="0022440E" w:rsidP="0022440E">
      <w:pPr>
        <w:spacing w:after="0" w:line="480" w:lineRule="auto"/>
        <w:jc w:val="both"/>
        <w:rPr>
          <w:rFonts w:ascii="Times New Roman" w:hAnsi="Times New Roman" w:cs="Times New Roman"/>
          <w:sz w:val="24"/>
          <w:szCs w:val="24"/>
        </w:rPr>
      </w:pPr>
      <w:r w:rsidRPr="008D7C68">
        <w:rPr>
          <w:rFonts w:ascii="Times New Roman" w:hAnsi="Times New Roman" w:cs="Times New Roman"/>
          <w:sz w:val="24"/>
          <w:szCs w:val="24"/>
        </w:rPr>
        <w:t>Artinya :</w:t>
      </w:r>
    </w:p>
    <w:p w:rsidR="0022440E" w:rsidRPr="008D7C68" w:rsidRDefault="0022440E" w:rsidP="0022440E">
      <w:pPr>
        <w:spacing w:after="0" w:line="480" w:lineRule="auto"/>
        <w:ind w:firstLine="720"/>
        <w:jc w:val="both"/>
        <w:rPr>
          <w:rFonts w:ascii="Times New Roman" w:hAnsi="Times New Roman" w:cs="Times New Roman"/>
          <w:b/>
          <w:i/>
          <w:sz w:val="24"/>
          <w:szCs w:val="24"/>
        </w:rPr>
      </w:pPr>
      <w:r w:rsidRPr="008D7C68">
        <w:rPr>
          <w:rFonts w:ascii="Times New Roman" w:hAnsi="Times New Roman" w:cs="Times New Roman"/>
          <w:b/>
          <w:i/>
          <w:sz w:val="24"/>
          <w:szCs w:val="24"/>
        </w:rPr>
        <w:t>“</w:t>
      </w:r>
      <w:r w:rsidRPr="008D7C68">
        <w:rPr>
          <w:rFonts w:ascii="Times New Roman" w:hAnsi="Times New Roman" w:cs="Times New Roman"/>
          <w:i/>
          <w:sz w:val="24"/>
          <w:szCs w:val="24"/>
        </w:rPr>
        <w:t>Hai orang-orang yang beriman, sukakah kamu Aku tunjukkan suatu perniagaanyang dapat menyelamatkan kamu dari azab yang pedih? (10)(Yaitu) kamu beriman kepada Allah dan Rasul-Nya dan berjihad di jalan Allah dengan harta dan jiwamu. Itulah yang lebih baik bagimu jika kamu mengetahuinya(11).” (QS. Ash-Shaff: 10-11).</w:t>
      </w:r>
    </w:p>
    <w:p w:rsidR="0022440E" w:rsidRPr="008D7C68" w:rsidRDefault="0022440E" w:rsidP="0022440E">
      <w:pPr>
        <w:spacing w:after="0" w:line="480" w:lineRule="auto"/>
        <w:ind w:firstLine="720"/>
        <w:jc w:val="both"/>
        <w:rPr>
          <w:rFonts w:ascii="Times New Roman" w:hAnsi="Times New Roman" w:cs="Times New Roman"/>
          <w:sz w:val="24"/>
          <w:szCs w:val="24"/>
        </w:rPr>
      </w:pPr>
      <w:r w:rsidRPr="008D7C68">
        <w:rPr>
          <w:rFonts w:ascii="Times New Roman" w:hAnsi="Times New Roman" w:cs="Times New Roman"/>
          <w:sz w:val="24"/>
          <w:szCs w:val="24"/>
        </w:rPr>
        <w:t>Segala puji bagi Allah yang telah melimpahkan segala karunia-NYA kepada peneliti sehingga peneliti dapat menyelesaikan Proposal skripsi yang berjudul “</w:t>
      </w:r>
      <w:r w:rsidRPr="0022440E">
        <w:rPr>
          <w:rFonts w:ascii="Times New Roman" w:hAnsi="Times New Roman" w:cs="Times New Roman"/>
          <w:b/>
          <w:sz w:val="24"/>
          <w:szCs w:val="24"/>
        </w:rPr>
        <w:t>Kajian Nilai Pendidikan Moral dalam Film Miracle in Cell No. 7 : Analisis Naratif dan Implikasinya untuk Pembelajaran Bahasa Indonesia.</w:t>
      </w:r>
      <w:r w:rsidRPr="008D7C68">
        <w:rPr>
          <w:rFonts w:ascii="Times New Roman" w:hAnsi="Times New Roman" w:cs="Times New Roman"/>
          <w:sz w:val="24"/>
          <w:szCs w:val="24"/>
        </w:rPr>
        <w:t xml:space="preserve">” Dengan Lancar tanpa kendala yang berarti. Shalawat serta salam semoga selalu tercurahkan kepada Nabi Muhammad SAW, yang senantiasa membawa kita dari zaman jahiliyah ke zaman yang penuh ilmu dan iman. </w:t>
      </w:r>
    </w:p>
    <w:p w:rsidR="0022440E" w:rsidRPr="008D7C68" w:rsidRDefault="0022440E" w:rsidP="0022440E">
      <w:pPr>
        <w:spacing w:after="0" w:line="480" w:lineRule="auto"/>
        <w:ind w:firstLine="720"/>
        <w:jc w:val="both"/>
        <w:rPr>
          <w:rFonts w:ascii="Times New Roman" w:hAnsi="Times New Roman" w:cs="Times New Roman"/>
          <w:sz w:val="24"/>
          <w:szCs w:val="24"/>
        </w:rPr>
      </w:pPr>
      <w:r w:rsidRPr="008D7C68">
        <w:rPr>
          <w:rFonts w:ascii="Times New Roman" w:hAnsi="Times New Roman" w:cs="Times New Roman"/>
          <w:sz w:val="24"/>
          <w:szCs w:val="24"/>
        </w:rPr>
        <w:t>Puji dan Syukur kehadirat Allah Subhanahu Wa Ta‟ala atas limpahan  kasih dan karunia-Nya sehingga peneliti dapat menyelesaikan proposal sesuai  dengan waktu yang sudah direncanakan. Penyelesaian penelitian proposal ini tidak terlepas dari bantuan berbagai pihak.</w:t>
      </w:r>
    </w:p>
    <w:p w:rsidR="00253214" w:rsidRDefault="0022440E" w:rsidP="00AE367E">
      <w:pPr>
        <w:spacing w:after="0" w:line="480" w:lineRule="auto"/>
        <w:ind w:firstLine="720"/>
        <w:jc w:val="both"/>
        <w:rPr>
          <w:rFonts w:ascii="Times New Roman" w:hAnsi="Times New Roman" w:cs="Times New Roman"/>
          <w:sz w:val="24"/>
          <w:szCs w:val="24"/>
        </w:rPr>
      </w:pPr>
      <w:r w:rsidRPr="008D7C68">
        <w:rPr>
          <w:rFonts w:ascii="Times New Roman" w:hAnsi="Times New Roman" w:cs="Times New Roman"/>
          <w:sz w:val="24"/>
          <w:szCs w:val="24"/>
        </w:rPr>
        <w:lastRenderedPageBreak/>
        <w:t>Penulis menyadari sepenuhnya bahwa proposal skripsi ini jauh dari kesempurnaan dan perlu pengembangan dan kajian lebih lanjut. Oleh karena itu segala kritik dan saran yang sifatnya membangun akan penulis terima demi penyempurnaan proposal skripsi ini dan penulis berharap agar proposal skripsi ini dapat memberikan manfaat bagi berbagai pihak.</w:t>
      </w:r>
    </w:p>
    <w:p w:rsidR="00253214" w:rsidRDefault="00253214" w:rsidP="00253214">
      <w:pPr>
        <w:spacing w:after="0" w:line="240" w:lineRule="auto"/>
        <w:rPr>
          <w:rFonts w:ascii="Times New Roman" w:hAnsi="Times New Roman" w:cs="Times New Roman"/>
          <w:sz w:val="24"/>
          <w:szCs w:val="24"/>
        </w:rPr>
      </w:pPr>
    </w:p>
    <w:p w:rsidR="009E7AEC" w:rsidRDefault="009E7AEC" w:rsidP="00253214">
      <w:pPr>
        <w:spacing w:after="0" w:line="240" w:lineRule="auto"/>
        <w:rPr>
          <w:rFonts w:ascii="Times New Roman" w:hAnsi="Times New Roman" w:cs="Times New Roman"/>
          <w:sz w:val="24"/>
          <w:szCs w:val="24"/>
        </w:rPr>
      </w:pPr>
    </w:p>
    <w:p w:rsidR="009E7AEC" w:rsidRDefault="009E7AEC" w:rsidP="00253214">
      <w:pPr>
        <w:spacing w:after="0" w:line="240" w:lineRule="auto"/>
        <w:rPr>
          <w:rFonts w:ascii="Times New Roman" w:hAnsi="Times New Roman" w:cs="Times New Roman"/>
          <w:sz w:val="24"/>
          <w:szCs w:val="24"/>
        </w:rPr>
      </w:pPr>
    </w:p>
    <w:p w:rsidR="00065DB5" w:rsidRDefault="009E7AEC" w:rsidP="009E7AEC">
      <w:pPr>
        <w:spacing w:after="0" w:line="240" w:lineRule="auto"/>
        <w:ind w:left="5103"/>
        <w:rPr>
          <w:rFonts w:ascii="Times New Roman" w:hAnsi="Times New Roman" w:cs="Times New Roman"/>
          <w:sz w:val="24"/>
          <w:szCs w:val="24"/>
        </w:rPr>
      </w:pPr>
      <w:r>
        <w:rPr>
          <w:rFonts w:ascii="Times New Roman" w:hAnsi="Times New Roman" w:cs="Times New Roman"/>
          <w:sz w:val="24"/>
          <w:szCs w:val="24"/>
        </w:rPr>
        <w:t xml:space="preserve">Hormat saya, </w:t>
      </w:r>
    </w:p>
    <w:p w:rsidR="009E7AEC" w:rsidRDefault="009E7AEC" w:rsidP="009E7AEC">
      <w:pPr>
        <w:spacing w:after="0" w:line="240" w:lineRule="auto"/>
        <w:ind w:left="5103"/>
        <w:rPr>
          <w:rFonts w:ascii="Times New Roman" w:hAnsi="Times New Roman" w:cs="Times New Roman"/>
          <w:sz w:val="24"/>
          <w:szCs w:val="24"/>
        </w:rPr>
      </w:pPr>
      <w:r>
        <w:rPr>
          <w:rFonts w:ascii="Times New Roman" w:hAnsi="Times New Roman" w:cs="Times New Roman"/>
          <w:sz w:val="24"/>
          <w:szCs w:val="24"/>
        </w:rPr>
        <w:t>Medan,    November 2025</w:t>
      </w:r>
    </w:p>
    <w:p w:rsidR="009E7AEC" w:rsidRDefault="009E7AEC" w:rsidP="009E7AEC">
      <w:pPr>
        <w:spacing w:after="0" w:line="240" w:lineRule="auto"/>
        <w:ind w:left="5103"/>
        <w:rPr>
          <w:rFonts w:ascii="Times New Roman" w:hAnsi="Times New Roman" w:cs="Times New Roman"/>
          <w:sz w:val="24"/>
          <w:szCs w:val="24"/>
        </w:rPr>
      </w:pPr>
    </w:p>
    <w:p w:rsidR="009E7AEC" w:rsidRDefault="009E7AEC" w:rsidP="009E7AEC">
      <w:pPr>
        <w:spacing w:after="0" w:line="240" w:lineRule="auto"/>
        <w:ind w:left="5103"/>
        <w:rPr>
          <w:rFonts w:ascii="Times New Roman" w:hAnsi="Times New Roman" w:cs="Times New Roman"/>
          <w:sz w:val="24"/>
          <w:szCs w:val="24"/>
        </w:rPr>
      </w:pPr>
    </w:p>
    <w:p w:rsidR="009E7AEC" w:rsidRDefault="009E7AEC" w:rsidP="009E7AEC">
      <w:pPr>
        <w:spacing w:after="0" w:line="240" w:lineRule="auto"/>
        <w:ind w:left="5103"/>
        <w:rPr>
          <w:rFonts w:ascii="Times New Roman" w:hAnsi="Times New Roman" w:cs="Times New Roman"/>
          <w:sz w:val="24"/>
          <w:szCs w:val="24"/>
        </w:rPr>
      </w:pPr>
    </w:p>
    <w:p w:rsidR="009E7AEC" w:rsidRDefault="009E7AEC" w:rsidP="009E7AEC">
      <w:pPr>
        <w:spacing w:after="0" w:line="240" w:lineRule="auto"/>
        <w:ind w:left="5103"/>
        <w:rPr>
          <w:rFonts w:ascii="Times New Roman" w:hAnsi="Times New Roman" w:cs="Times New Roman"/>
          <w:sz w:val="24"/>
          <w:szCs w:val="24"/>
        </w:rPr>
      </w:pPr>
    </w:p>
    <w:p w:rsidR="009E7AEC" w:rsidRPr="009E7AEC" w:rsidRDefault="009E7AEC" w:rsidP="009E7AEC">
      <w:pPr>
        <w:spacing w:after="0" w:line="240" w:lineRule="auto"/>
        <w:ind w:left="5103"/>
        <w:rPr>
          <w:rFonts w:ascii="Times New Roman" w:hAnsi="Times New Roman" w:cs="Times New Roman"/>
          <w:sz w:val="24"/>
          <w:szCs w:val="24"/>
        </w:rPr>
      </w:pPr>
      <w:r w:rsidRPr="009E7AEC">
        <w:rPr>
          <w:rFonts w:ascii="Times New Roman" w:hAnsi="Times New Roman" w:cs="Times New Roman"/>
          <w:sz w:val="24"/>
          <w:szCs w:val="24"/>
        </w:rPr>
        <w:t>HENDRA GUNAWAN</w:t>
      </w:r>
    </w:p>
    <w:p w:rsidR="009E7AEC" w:rsidRDefault="009E7AEC" w:rsidP="009E7AEC">
      <w:pPr>
        <w:spacing w:after="0" w:line="240" w:lineRule="auto"/>
        <w:ind w:left="5103"/>
        <w:rPr>
          <w:rFonts w:ascii="Times New Roman" w:hAnsi="Times New Roman" w:cs="Times New Roman"/>
          <w:sz w:val="24"/>
          <w:szCs w:val="24"/>
        </w:rPr>
        <w:sectPr w:rsidR="009E7AEC" w:rsidSect="00065DB5">
          <w:pgSz w:w="11906" w:h="16838" w:code="9"/>
          <w:pgMar w:top="2268" w:right="1701" w:bottom="1701" w:left="2268" w:header="708" w:footer="708" w:gutter="0"/>
          <w:cols w:space="708"/>
          <w:docGrid w:linePitch="360"/>
        </w:sectPr>
      </w:pPr>
      <w:r w:rsidRPr="009E7AEC">
        <w:rPr>
          <w:rFonts w:ascii="Times New Roman" w:hAnsi="Times New Roman" w:cs="Times New Roman"/>
          <w:sz w:val="24"/>
          <w:szCs w:val="24"/>
        </w:rPr>
        <w:t>231214029</w:t>
      </w:r>
    </w:p>
    <w:p w:rsidR="00253214" w:rsidRPr="00253214" w:rsidRDefault="00253214" w:rsidP="00253214">
      <w:pPr>
        <w:spacing w:after="0" w:line="240" w:lineRule="auto"/>
        <w:jc w:val="center"/>
        <w:rPr>
          <w:rFonts w:ascii="Times New Roman" w:hAnsi="Times New Roman" w:cs="Times New Roman"/>
          <w:b/>
          <w:bCs/>
          <w:sz w:val="24"/>
          <w:szCs w:val="24"/>
        </w:rPr>
      </w:pPr>
      <w:r w:rsidRPr="00253214">
        <w:rPr>
          <w:rFonts w:ascii="Times New Roman" w:hAnsi="Times New Roman" w:cs="Times New Roman"/>
          <w:b/>
          <w:bCs/>
          <w:sz w:val="24"/>
          <w:szCs w:val="24"/>
        </w:rPr>
        <w:lastRenderedPageBreak/>
        <w:t>DAFTAR ISI</w:t>
      </w:r>
    </w:p>
    <w:p w:rsidR="0022440E" w:rsidRDefault="0022440E" w:rsidP="007F4DF8">
      <w:pPr>
        <w:spacing w:after="0" w:line="240" w:lineRule="auto"/>
        <w:jc w:val="center"/>
      </w:pPr>
    </w:p>
    <w:p w:rsidR="00253214" w:rsidRDefault="00253214" w:rsidP="007F4DF8">
      <w:pPr>
        <w:spacing w:after="0" w:line="240" w:lineRule="auto"/>
        <w:jc w:val="center"/>
      </w:pPr>
    </w:p>
    <w:p w:rsidR="00253214" w:rsidRDefault="00253214" w:rsidP="00253214">
      <w:pPr>
        <w:spacing w:after="0" w:line="240" w:lineRule="auto"/>
      </w:pPr>
    </w:p>
    <w:p w:rsidR="00651BBD" w:rsidRDefault="00651BBD" w:rsidP="00065DB5">
      <w:pPr>
        <w:tabs>
          <w:tab w:val="left" w:leader="dot" w:pos="7371"/>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ABSTAK </w:t>
      </w:r>
      <w:r>
        <w:rPr>
          <w:rFonts w:ascii="Times New Roman" w:hAnsi="Times New Roman" w:cs="Times New Roman"/>
          <w:b/>
          <w:bCs/>
          <w:sz w:val="24"/>
          <w:szCs w:val="24"/>
        </w:rPr>
        <w:tab/>
        <w:t>iii</w:t>
      </w:r>
    </w:p>
    <w:p w:rsidR="00253214" w:rsidRPr="00A60B06" w:rsidRDefault="00253214" w:rsidP="00065DB5">
      <w:pPr>
        <w:tabs>
          <w:tab w:val="left" w:leader="dot" w:pos="7371"/>
        </w:tabs>
        <w:spacing w:after="0" w:line="360" w:lineRule="auto"/>
        <w:rPr>
          <w:rFonts w:ascii="Times New Roman" w:hAnsi="Times New Roman" w:cs="Times New Roman"/>
          <w:b/>
          <w:bCs/>
          <w:sz w:val="24"/>
          <w:szCs w:val="24"/>
        </w:rPr>
      </w:pPr>
      <w:r w:rsidRPr="00A60B06">
        <w:rPr>
          <w:rFonts w:ascii="Times New Roman" w:hAnsi="Times New Roman" w:cs="Times New Roman"/>
          <w:b/>
          <w:bCs/>
          <w:sz w:val="24"/>
          <w:szCs w:val="24"/>
        </w:rPr>
        <w:t xml:space="preserve">KATA PENGANTAR </w:t>
      </w:r>
      <w:r w:rsidRPr="00A60B06">
        <w:rPr>
          <w:rFonts w:ascii="Times New Roman" w:hAnsi="Times New Roman" w:cs="Times New Roman"/>
          <w:b/>
          <w:bCs/>
          <w:sz w:val="24"/>
          <w:szCs w:val="24"/>
        </w:rPr>
        <w:tab/>
      </w:r>
      <w:r w:rsidR="00651BBD">
        <w:rPr>
          <w:rFonts w:ascii="Times New Roman" w:hAnsi="Times New Roman" w:cs="Times New Roman"/>
          <w:b/>
          <w:bCs/>
          <w:sz w:val="24"/>
          <w:szCs w:val="24"/>
        </w:rPr>
        <w:t>iv</w:t>
      </w:r>
    </w:p>
    <w:p w:rsidR="00253214" w:rsidRPr="00A60B06" w:rsidRDefault="00253214" w:rsidP="00065DB5">
      <w:pPr>
        <w:tabs>
          <w:tab w:val="left" w:leader="dot" w:pos="7371"/>
        </w:tabs>
        <w:spacing w:after="0" w:line="360" w:lineRule="auto"/>
        <w:rPr>
          <w:rFonts w:ascii="Times New Roman" w:hAnsi="Times New Roman" w:cs="Times New Roman"/>
          <w:b/>
          <w:bCs/>
          <w:sz w:val="24"/>
          <w:szCs w:val="24"/>
        </w:rPr>
      </w:pPr>
      <w:r w:rsidRPr="00A60B06">
        <w:rPr>
          <w:rFonts w:ascii="Times New Roman" w:hAnsi="Times New Roman" w:cs="Times New Roman"/>
          <w:b/>
          <w:bCs/>
          <w:sz w:val="24"/>
          <w:szCs w:val="24"/>
        </w:rPr>
        <w:t>DAFTAR ISI</w:t>
      </w:r>
      <w:r w:rsidRPr="00A60B06">
        <w:rPr>
          <w:rFonts w:ascii="Times New Roman" w:hAnsi="Times New Roman" w:cs="Times New Roman"/>
          <w:b/>
          <w:bCs/>
          <w:sz w:val="24"/>
          <w:szCs w:val="24"/>
        </w:rPr>
        <w:tab/>
      </w:r>
      <w:r w:rsidR="00651BBD">
        <w:rPr>
          <w:rFonts w:ascii="Times New Roman" w:hAnsi="Times New Roman" w:cs="Times New Roman"/>
          <w:b/>
          <w:bCs/>
          <w:sz w:val="24"/>
          <w:szCs w:val="24"/>
        </w:rPr>
        <w:t>vi</w:t>
      </w:r>
    </w:p>
    <w:p w:rsidR="00253214" w:rsidRPr="00A60B06" w:rsidRDefault="00253214" w:rsidP="00065DB5">
      <w:pPr>
        <w:tabs>
          <w:tab w:val="left" w:leader="dot" w:pos="7371"/>
        </w:tabs>
        <w:spacing w:after="0" w:line="360" w:lineRule="auto"/>
        <w:rPr>
          <w:rFonts w:ascii="Times New Roman" w:hAnsi="Times New Roman" w:cs="Times New Roman"/>
          <w:b/>
          <w:bCs/>
          <w:sz w:val="24"/>
          <w:szCs w:val="24"/>
        </w:rPr>
      </w:pPr>
      <w:r w:rsidRPr="00A60B06">
        <w:rPr>
          <w:rFonts w:ascii="Times New Roman" w:hAnsi="Times New Roman" w:cs="Times New Roman"/>
          <w:b/>
          <w:bCs/>
          <w:sz w:val="24"/>
          <w:szCs w:val="24"/>
        </w:rPr>
        <w:t>BAB I PENDAHULUAN</w:t>
      </w:r>
      <w:r w:rsidRPr="00A60B06">
        <w:rPr>
          <w:rFonts w:ascii="Times New Roman" w:hAnsi="Times New Roman" w:cs="Times New Roman"/>
          <w:b/>
          <w:bCs/>
          <w:sz w:val="24"/>
          <w:szCs w:val="24"/>
        </w:rPr>
        <w:tab/>
      </w:r>
      <w:r w:rsidR="00997658" w:rsidRPr="00A60B06">
        <w:rPr>
          <w:rFonts w:ascii="Times New Roman" w:hAnsi="Times New Roman" w:cs="Times New Roman"/>
          <w:b/>
          <w:bCs/>
          <w:sz w:val="24"/>
          <w:szCs w:val="24"/>
        </w:rPr>
        <w:t>1</w:t>
      </w:r>
    </w:p>
    <w:p w:rsidR="00253214" w:rsidRPr="00253214" w:rsidRDefault="00253214" w:rsidP="004A6C9E">
      <w:pPr>
        <w:pStyle w:val="ListParagraph"/>
        <w:numPr>
          <w:ilvl w:val="1"/>
          <w:numId w:val="10"/>
        </w:numPr>
        <w:tabs>
          <w:tab w:val="left" w:leader="dot" w:pos="7371"/>
        </w:tabs>
        <w:spacing w:after="0" w:line="360" w:lineRule="auto"/>
        <w:rPr>
          <w:rFonts w:ascii="Times New Roman" w:hAnsi="Times New Roman" w:cs="Times New Roman"/>
          <w:sz w:val="24"/>
          <w:szCs w:val="24"/>
        </w:rPr>
      </w:pPr>
      <w:r w:rsidRPr="00253214">
        <w:rPr>
          <w:rFonts w:ascii="Times New Roman" w:hAnsi="Times New Roman" w:cs="Times New Roman"/>
          <w:sz w:val="24"/>
          <w:szCs w:val="24"/>
        </w:rPr>
        <w:t>Latar Belakang Masalah</w:t>
      </w:r>
      <w:r w:rsidRPr="00253214">
        <w:rPr>
          <w:rFonts w:ascii="Times New Roman" w:hAnsi="Times New Roman" w:cs="Times New Roman"/>
          <w:sz w:val="24"/>
          <w:szCs w:val="24"/>
        </w:rPr>
        <w:tab/>
      </w:r>
      <w:r w:rsidR="00997658">
        <w:rPr>
          <w:rFonts w:ascii="Times New Roman" w:hAnsi="Times New Roman" w:cs="Times New Roman"/>
          <w:sz w:val="24"/>
          <w:szCs w:val="24"/>
        </w:rPr>
        <w:t>1</w:t>
      </w:r>
    </w:p>
    <w:p w:rsidR="00253214" w:rsidRDefault="00253214" w:rsidP="004A6C9E">
      <w:pPr>
        <w:pStyle w:val="ListParagraph"/>
        <w:numPr>
          <w:ilvl w:val="1"/>
          <w:numId w:val="10"/>
        </w:num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Identifikasi Masalah</w:t>
      </w:r>
      <w:r>
        <w:rPr>
          <w:rFonts w:ascii="Times New Roman" w:hAnsi="Times New Roman" w:cs="Times New Roman"/>
          <w:sz w:val="24"/>
          <w:szCs w:val="24"/>
        </w:rPr>
        <w:tab/>
      </w:r>
      <w:r w:rsidR="00CF56EC">
        <w:rPr>
          <w:rFonts w:ascii="Times New Roman" w:hAnsi="Times New Roman" w:cs="Times New Roman"/>
          <w:sz w:val="24"/>
          <w:szCs w:val="24"/>
        </w:rPr>
        <w:t>3</w:t>
      </w:r>
    </w:p>
    <w:p w:rsidR="00253214" w:rsidRDefault="00253214" w:rsidP="004A6C9E">
      <w:pPr>
        <w:pStyle w:val="ListParagraph"/>
        <w:numPr>
          <w:ilvl w:val="1"/>
          <w:numId w:val="10"/>
        </w:numPr>
        <w:tabs>
          <w:tab w:val="left" w:leader="dot" w:pos="7371"/>
        </w:tabs>
        <w:spacing w:after="0" w:line="360" w:lineRule="auto"/>
        <w:rPr>
          <w:rFonts w:ascii="Times New Roman" w:hAnsi="Times New Roman" w:cs="Times New Roman"/>
          <w:sz w:val="24"/>
          <w:szCs w:val="24"/>
        </w:rPr>
      </w:pPr>
      <w:r w:rsidRPr="00253214">
        <w:rPr>
          <w:rFonts w:ascii="Times New Roman" w:hAnsi="Times New Roman" w:cs="Times New Roman"/>
          <w:sz w:val="24"/>
          <w:szCs w:val="24"/>
        </w:rPr>
        <w:t xml:space="preserve">Batasan </w:t>
      </w:r>
      <w:r>
        <w:rPr>
          <w:rFonts w:ascii="Times New Roman" w:hAnsi="Times New Roman" w:cs="Times New Roman"/>
          <w:sz w:val="24"/>
          <w:szCs w:val="24"/>
        </w:rPr>
        <w:t>Masalah</w:t>
      </w:r>
      <w:r>
        <w:rPr>
          <w:rFonts w:ascii="Times New Roman" w:hAnsi="Times New Roman" w:cs="Times New Roman"/>
          <w:sz w:val="24"/>
          <w:szCs w:val="24"/>
        </w:rPr>
        <w:tab/>
      </w:r>
      <w:r w:rsidR="00CF56EC">
        <w:rPr>
          <w:rFonts w:ascii="Times New Roman" w:hAnsi="Times New Roman" w:cs="Times New Roman"/>
          <w:sz w:val="24"/>
          <w:szCs w:val="24"/>
        </w:rPr>
        <w:t>4</w:t>
      </w:r>
    </w:p>
    <w:p w:rsidR="00253214" w:rsidRDefault="00253214" w:rsidP="004A6C9E">
      <w:pPr>
        <w:pStyle w:val="ListParagraph"/>
        <w:numPr>
          <w:ilvl w:val="1"/>
          <w:numId w:val="10"/>
        </w:num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r>
      <w:r w:rsidR="00CF56EC">
        <w:rPr>
          <w:rFonts w:ascii="Times New Roman" w:hAnsi="Times New Roman" w:cs="Times New Roman"/>
          <w:sz w:val="24"/>
          <w:szCs w:val="24"/>
        </w:rPr>
        <w:t>4</w:t>
      </w:r>
    </w:p>
    <w:p w:rsidR="00253214" w:rsidRDefault="00253214" w:rsidP="004A6C9E">
      <w:pPr>
        <w:pStyle w:val="ListParagraph"/>
        <w:numPr>
          <w:ilvl w:val="1"/>
          <w:numId w:val="10"/>
        </w:num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Tujuan Penelitian</w:t>
      </w:r>
      <w:r w:rsidR="00997658">
        <w:rPr>
          <w:rFonts w:ascii="Times New Roman" w:hAnsi="Times New Roman" w:cs="Times New Roman"/>
          <w:sz w:val="24"/>
          <w:szCs w:val="24"/>
        </w:rPr>
        <w:tab/>
        <w:t>5</w:t>
      </w:r>
    </w:p>
    <w:p w:rsidR="00997658" w:rsidRDefault="00997658" w:rsidP="004A6C9E">
      <w:pPr>
        <w:pStyle w:val="ListParagraph"/>
        <w:numPr>
          <w:ilvl w:val="1"/>
          <w:numId w:val="10"/>
        </w:num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Manfaat Penelitian </w:t>
      </w:r>
      <w:r>
        <w:rPr>
          <w:rFonts w:ascii="Times New Roman" w:hAnsi="Times New Roman" w:cs="Times New Roman"/>
          <w:sz w:val="24"/>
          <w:szCs w:val="24"/>
        </w:rPr>
        <w:tab/>
      </w:r>
      <w:r w:rsidR="00CF56EC">
        <w:rPr>
          <w:rFonts w:ascii="Times New Roman" w:hAnsi="Times New Roman" w:cs="Times New Roman"/>
          <w:sz w:val="24"/>
          <w:szCs w:val="24"/>
        </w:rPr>
        <w:t>5</w:t>
      </w:r>
    </w:p>
    <w:p w:rsidR="00997658" w:rsidRPr="00A60B06" w:rsidRDefault="00997658" w:rsidP="00065DB5">
      <w:pPr>
        <w:tabs>
          <w:tab w:val="left" w:leader="dot" w:pos="7371"/>
        </w:tabs>
        <w:spacing w:after="0" w:line="360" w:lineRule="auto"/>
        <w:rPr>
          <w:rFonts w:ascii="Times New Roman" w:hAnsi="Times New Roman" w:cs="Times New Roman"/>
          <w:b/>
          <w:bCs/>
          <w:sz w:val="24"/>
          <w:szCs w:val="24"/>
        </w:rPr>
      </w:pPr>
      <w:r w:rsidRPr="00A60B06">
        <w:rPr>
          <w:rFonts w:ascii="Times New Roman" w:hAnsi="Times New Roman" w:cs="Times New Roman"/>
          <w:b/>
          <w:bCs/>
          <w:sz w:val="24"/>
          <w:szCs w:val="24"/>
        </w:rPr>
        <w:t xml:space="preserve">BAB II TINJIAUAN PUSTAKA </w:t>
      </w:r>
      <w:r w:rsidRPr="00A60B06">
        <w:rPr>
          <w:rFonts w:ascii="Times New Roman" w:hAnsi="Times New Roman" w:cs="Times New Roman"/>
          <w:b/>
          <w:bCs/>
          <w:sz w:val="24"/>
          <w:szCs w:val="24"/>
        </w:rPr>
        <w:tab/>
      </w:r>
      <w:r w:rsidR="00CF56EC">
        <w:rPr>
          <w:rFonts w:ascii="Times New Roman" w:hAnsi="Times New Roman" w:cs="Times New Roman"/>
          <w:b/>
          <w:bCs/>
          <w:sz w:val="24"/>
          <w:szCs w:val="24"/>
        </w:rPr>
        <w:t>7</w:t>
      </w:r>
    </w:p>
    <w:p w:rsidR="00997658" w:rsidRDefault="00997658" w:rsidP="00065DB5">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2.1 Pendidikan Moral</w:t>
      </w:r>
      <w:r>
        <w:rPr>
          <w:rFonts w:ascii="Times New Roman" w:hAnsi="Times New Roman" w:cs="Times New Roman"/>
          <w:sz w:val="24"/>
          <w:szCs w:val="24"/>
        </w:rPr>
        <w:tab/>
      </w:r>
      <w:r w:rsidR="00CF56EC">
        <w:rPr>
          <w:rFonts w:ascii="Times New Roman" w:hAnsi="Times New Roman" w:cs="Times New Roman"/>
          <w:sz w:val="24"/>
          <w:szCs w:val="24"/>
        </w:rPr>
        <w:t>7</w:t>
      </w:r>
    </w:p>
    <w:p w:rsidR="00997658" w:rsidRDefault="00997658" w:rsidP="00065DB5">
      <w:pPr>
        <w:tabs>
          <w:tab w:val="left" w:leader="dot" w:pos="7371"/>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 xml:space="preserve">   2.</w:t>
      </w:r>
      <w:r w:rsidR="00A60B06">
        <w:rPr>
          <w:rFonts w:ascii="Times New Roman" w:hAnsi="Times New Roman" w:cs="Times New Roman"/>
          <w:sz w:val="24"/>
          <w:szCs w:val="24"/>
        </w:rPr>
        <w:t>1.1</w:t>
      </w:r>
      <w:r>
        <w:rPr>
          <w:rFonts w:ascii="Times New Roman" w:hAnsi="Times New Roman" w:cs="Times New Roman"/>
          <w:sz w:val="24"/>
          <w:szCs w:val="24"/>
        </w:rPr>
        <w:t xml:space="preserve"> Pendidikan Moral dalam Pembelajaran Bahasa Indonesia</w:t>
      </w:r>
      <w:r>
        <w:rPr>
          <w:rFonts w:ascii="Times New Roman" w:hAnsi="Times New Roman" w:cs="Times New Roman"/>
          <w:sz w:val="24"/>
          <w:szCs w:val="24"/>
        </w:rPr>
        <w:tab/>
      </w:r>
      <w:r w:rsidR="00CF56EC">
        <w:rPr>
          <w:rFonts w:ascii="Times New Roman" w:hAnsi="Times New Roman" w:cs="Times New Roman"/>
          <w:sz w:val="24"/>
          <w:szCs w:val="24"/>
        </w:rPr>
        <w:t>8</w:t>
      </w:r>
    </w:p>
    <w:p w:rsidR="00997658" w:rsidRDefault="00997658" w:rsidP="00065DB5">
      <w:pPr>
        <w:tabs>
          <w:tab w:val="left" w:leader="dot" w:pos="7371"/>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 xml:space="preserve">   2.</w:t>
      </w:r>
      <w:r w:rsidR="00A60B06">
        <w:rPr>
          <w:rFonts w:ascii="Times New Roman" w:hAnsi="Times New Roman" w:cs="Times New Roman"/>
          <w:sz w:val="24"/>
          <w:szCs w:val="24"/>
        </w:rPr>
        <w:t>1.2</w:t>
      </w:r>
      <w:r>
        <w:rPr>
          <w:rFonts w:ascii="Times New Roman" w:hAnsi="Times New Roman" w:cs="Times New Roman"/>
          <w:sz w:val="24"/>
          <w:szCs w:val="24"/>
        </w:rPr>
        <w:t xml:space="preserve"> Penggunaan Film sebagai Media Pembelajaran</w:t>
      </w:r>
      <w:r>
        <w:rPr>
          <w:rFonts w:ascii="Times New Roman" w:hAnsi="Times New Roman" w:cs="Times New Roman"/>
          <w:sz w:val="24"/>
          <w:szCs w:val="24"/>
        </w:rPr>
        <w:tab/>
      </w:r>
      <w:r w:rsidR="00CF56EC">
        <w:rPr>
          <w:rFonts w:ascii="Times New Roman" w:hAnsi="Times New Roman" w:cs="Times New Roman"/>
          <w:sz w:val="24"/>
          <w:szCs w:val="24"/>
        </w:rPr>
        <w:t>9</w:t>
      </w:r>
    </w:p>
    <w:p w:rsidR="00997658" w:rsidRDefault="00997658" w:rsidP="00065DB5">
      <w:pPr>
        <w:tabs>
          <w:tab w:val="left" w:leader="dot" w:pos="7371"/>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 xml:space="preserve">   2.</w:t>
      </w:r>
      <w:r w:rsidR="00A60B06">
        <w:rPr>
          <w:rFonts w:ascii="Times New Roman" w:hAnsi="Times New Roman" w:cs="Times New Roman"/>
          <w:sz w:val="24"/>
          <w:szCs w:val="24"/>
        </w:rPr>
        <w:t>1.3</w:t>
      </w:r>
      <w:r>
        <w:rPr>
          <w:rFonts w:ascii="Times New Roman" w:hAnsi="Times New Roman" w:cs="Times New Roman"/>
          <w:sz w:val="24"/>
          <w:szCs w:val="24"/>
        </w:rPr>
        <w:t xml:space="preserve"> Analisis Naratif dalam Pembelajaran Bahasa Indonesia</w:t>
      </w:r>
      <w:r>
        <w:rPr>
          <w:rFonts w:ascii="Times New Roman" w:hAnsi="Times New Roman" w:cs="Times New Roman"/>
          <w:sz w:val="24"/>
          <w:szCs w:val="24"/>
        </w:rPr>
        <w:tab/>
        <w:t>1</w:t>
      </w:r>
      <w:r w:rsidR="00CF56EC">
        <w:rPr>
          <w:rFonts w:ascii="Times New Roman" w:hAnsi="Times New Roman" w:cs="Times New Roman"/>
          <w:sz w:val="24"/>
          <w:szCs w:val="24"/>
        </w:rPr>
        <w:t>0</w:t>
      </w:r>
    </w:p>
    <w:p w:rsidR="00997658" w:rsidRDefault="00997658" w:rsidP="00DC321B">
      <w:pPr>
        <w:tabs>
          <w:tab w:val="left" w:leader="dot" w:pos="7371"/>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 xml:space="preserve">   2.</w:t>
      </w:r>
      <w:r w:rsidR="00A60B06">
        <w:rPr>
          <w:rFonts w:ascii="Times New Roman" w:hAnsi="Times New Roman" w:cs="Times New Roman"/>
          <w:sz w:val="24"/>
          <w:szCs w:val="24"/>
        </w:rPr>
        <w:t>1.4</w:t>
      </w:r>
      <w:r>
        <w:rPr>
          <w:rFonts w:ascii="Times New Roman" w:hAnsi="Times New Roman" w:cs="Times New Roman"/>
          <w:sz w:val="24"/>
          <w:szCs w:val="24"/>
        </w:rPr>
        <w:t xml:space="preserve"> Film Miracle in Cell No. 7 sebagai Pembelajaran Moral</w:t>
      </w:r>
      <w:r>
        <w:rPr>
          <w:rFonts w:ascii="Times New Roman" w:hAnsi="Times New Roman" w:cs="Times New Roman"/>
          <w:sz w:val="24"/>
          <w:szCs w:val="24"/>
        </w:rPr>
        <w:tab/>
        <w:t>1</w:t>
      </w:r>
      <w:r w:rsidR="00CF56EC">
        <w:rPr>
          <w:rFonts w:ascii="Times New Roman" w:hAnsi="Times New Roman" w:cs="Times New Roman"/>
          <w:sz w:val="24"/>
          <w:szCs w:val="24"/>
        </w:rPr>
        <w:t>1</w:t>
      </w:r>
    </w:p>
    <w:p w:rsidR="00997658" w:rsidRDefault="00997658" w:rsidP="00DC321B">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2.</w:t>
      </w:r>
      <w:r w:rsidR="00A60B06">
        <w:rPr>
          <w:rFonts w:ascii="Times New Roman" w:hAnsi="Times New Roman" w:cs="Times New Roman"/>
          <w:sz w:val="24"/>
          <w:szCs w:val="24"/>
        </w:rPr>
        <w:t>2</w:t>
      </w:r>
      <w:r>
        <w:rPr>
          <w:rFonts w:ascii="Times New Roman" w:hAnsi="Times New Roman" w:cs="Times New Roman"/>
          <w:sz w:val="24"/>
          <w:szCs w:val="24"/>
        </w:rPr>
        <w:t xml:space="preserve"> Kerangka Berpikir</w:t>
      </w:r>
      <w:r>
        <w:rPr>
          <w:rFonts w:ascii="Times New Roman" w:hAnsi="Times New Roman" w:cs="Times New Roman"/>
          <w:sz w:val="24"/>
          <w:szCs w:val="24"/>
        </w:rPr>
        <w:tab/>
        <w:t>1</w:t>
      </w:r>
      <w:r w:rsidR="00CF56EC">
        <w:rPr>
          <w:rFonts w:ascii="Times New Roman" w:hAnsi="Times New Roman" w:cs="Times New Roman"/>
          <w:sz w:val="24"/>
          <w:szCs w:val="24"/>
        </w:rPr>
        <w:t>2</w:t>
      </w:r>
    </w:p>
    <w:p w:rsidR="00997658" w:rsidRDefault="00997658" w:rsidP="00DC321B">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2.</w:t>
      </w:r>
      <w:r w:rsidR="00A60B06">
        <w:rPr>
          <w:rFonts w:ascii="Times New Roman" w:hAnsi="Times New Roman" w:cs="Times New Roman"/>
          <w:sz w:val="24"/>
          <w:szCs w:val="24"/>
        </w:rPr>
        <w:t>3</w:t>
      </w:r>
      <w:r>
        <w:rPr>
          <w:rFonts w:ascii="Times New Roman" w:hAnsi="Times New Roman" w:cs="Times New Roman"/>
          <w:sz w:val="24"/>
          <w:szCs w:val="24"/>
        </w:rPr>
        <w:t xml:space="preserve"> Penelitian Relevan</w:t>
      </w:r>
      <w:r>
        <w:rPr>
          <w:rFonts w:ascii="Times New Roman" w:hAnsi="Times New Roman" w:cs="Times New Roman"/>
          <w:sz w:val="24"/>
          <w:szCs w:val="24"/>
        </w:rPr>
        <w:tab/>
      </w:r>
      <w:r w:rsidR="00CF56EC">
        <w:rPr>
          <w:rFonts w:ascii="Times New Roman" w:hAnsi="Times New Roman" w:cs="Times New Roman"/>
          <w:sz w:val="24"/>
          <w:szCs w:val="24"/>
        </w:rPr>
        <w:t>14</w:t>
      </w:r>
    </w:p>
    <w:p w:rsidR="00997658" w:rsidRPr="00765EC8" w:rsidRDefault="00997658" w:rsidP="00DC321B">
      <w:pPr>
        <w:tabs>
          <w:tab w:val="left" w:leader="dot" w:pos="7371"/>
        </w:tabs>
        <w:spacing w:after="0" w:line="360" w:lineRule="auto"/>
        <w:rPr>
          <w:rFonts w:ascii="Times New Roman" w:hAnsi="Times New Roman" w:cs="Times New Roman"/>
          <w:b/>
          <w:bCs/>
          <w:sz w:val="24"/>
          <w:szCs w:val="24"/>
        </w:rPr>
      </w:pPr>
      <w:r w:rsidRPr="00765EC8">
        <w:rPr>
          <w:rFonts w:ascii="Times New Roman" w:hAnsi="Times New Roman" w:cs="Times New Roman"/>
          <w:b/>
          <w:bCs/>
          <w:sz w:val="24"/>
          <w:szCs w:val="24"/>
        </w:rPr>
        <w:t>BAB III METODE PENELITIAN</w:t>
      </w:r>
      <w:r w:rsidRPr="00765EC8">
        <w:rPr>
          <w:rFonts w:ascii="Times New Roman" w:hAnsi="Times New Roman" w:cs="Times New Roman"/>
          <w:b/>
          <w:bCs/>
          <w:sz w:val="24"/>
          <w:szCs w:val="24"/>
        </w:rPr>
        <w:tab/>
      </w:r>
      <w:r w:rsidR="00CF56EC">
        <w:rPr>
          <w:rFonts w:ascii="Times New Roman" w:hAnsi="Times New Roman" w:cs="Times New Roman"/>
          <w:b/>
          <w:bCs/>
          <w:sz w:val="24"/>
          <w:szCs w:val="24"/>
        </w:rPr>
        <w:t>16</w:t>
      </w:r>
    </w:p>
    <w:p w:rsidR="00997658" w:rsidRDefault="00997658" w:rsidP="00DC321B">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3.1 Desain Penelitian</w:t>
      </w:r>
      <w:r>
        <w:rPr>
          <w:rFonts w:ascii="Times New Roman" w:hAnsi="Times New Roman" w:cs="Times New Roman"/>
          <w:sz w:val="24"/>
          <w:szCs w:val="24"/>
        </w:rPr>
        <w:tab/>
      </w:r>
      <w:r w:rsidR="00CF56EC">
        <w:rPr>
          <w:rFonts w:ascii="Times New Roman" w:hAnsi="Times New Roman" w:cs="Times New Roman"/>
          <w:sz w:val="24"/>
          <w:szCs w:val="24"/>
        </w:rPr>
        <w:t>16</w:t>
      </w:r>
    </w:p>
    <w:p w:rsidR="00997658" w:rsidRDefault="00997658" w:rsidP="00DC321B">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3.2</w:t>
      </w:r>
      <w:r w:rsidR="00765EC8">
        <w:rPr>
          <w:rFonts w:ascii="Times New Roman" w:hAnsi="Times New Roman" w:cs="Times New Roman"/>
          <w:sz w:val="24"/>
          <w:szCs w:val="24"/>
        </w:rPr>
        <w:t xml:space="preserve"> Partisipan dan Tempat Penelitian </w:t>
      </w:r>
      <w:r>
        <w:rPr>
          <w:rFonts w:ascii="Times New Roman" w:hAnsi="Times New Roman" w:cs="Times New Roman"/>
          <w:sz w:val="24"/>
          <w:szCs w:val="24"/>
        </w:rPr>
        <w:tab/>
      </w:r>
      <w:r w:rsidR="00CF56EC">
        <w:rPr>
          <w:rFonts w:ascii="Times New Roman" w:hAnsi="Times New Roman" w:cs="Times New Roman"/>
          <w:sz w:val="24"/>
          <w:szCs w:val="24"/>
        </w:rPr>
        <w:t>17</w:t>
      </w:r>
    </w:p>
    <w:p w:rsidR="00997658" w:rsidRDefault="00997658" w:rsidP="00DC321B">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3.3 Instrumen Penelitian</w:t>
      </w:r>
      <w:r>
        <w:rPr>
          <w:rFonts w:ascii="Times New Roman" w:hAnsi="Times New Roman" w:cs="Times New Roman"/>
          <w:sz w:val="24"/>
          <w:szCs w:val="24"/>
        </w:rPr>
        <w:tab/>
      </w:r>
      <w:r w:rsidR="00CF56EC">
        <w:rPr>
          <w:rFonts w:ascii="Times New Roman" w:hAnsi="Times New Roman" w:cs="Times New Roman"/>
          <w:sz w:val="24"/>
          <w:szCs w:val="24"/>
        </w:rPr>
        <w:t>17</w:t>
      </w:r>
    </w:p>
    <w:p w:rsidR="00A55634" w:rsidRDefault="00997658" w:rsidP="00DC321B">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3.4 </w:t>
      </w:r>
      <w:r w:rsidR="00E3294E">
        <w:rPr>
          <w:rFonts w:ascii="Times New Roman" w:hAnsi="Times New Roman" w:cs="Times New Roman"/>
          <w:sz w:val="24"/>
          <w:szCs w:val="24"/>
        </w:rPr>
        <w:t xml:space="preserve">Pengumpulan Data </w:t>
      </w:r>
      <w:r>
        <w:rPr>
          <w:rFonts w:ascii="Times New Roman" w:hAnsi="Times New Roman" w:cs="Times New Roman"/>
          <w:sz w:val="24"/>
          <w:szCs w:val="24"/>
        </w:rPr>
        <w:tab/>
      </w:r>
      <w:r w:rsidR="00CF56EC">
        <w:rPr>
          <w:rFonts w:ascii="Times New Roman" w:hAnsi="Times New Roman" w:cs="Times New Roman"/>
          <w:sz w:val="24"/>
          <w:szCs w:val="24"/>
        </w:rPr>
        <w:t>18</w:t>
      </w:r>
    </w:p>
    <w:p w:rsidR="00A55634" w:rsidRDefault="00A55634" w:rsidP="00DC321B">
      <w:pPr>
        <w:tabs>
          <w:tab w:val="left" w:leader="dot" w:pos="7371"/>
        </w:tabs>
        <w:spacing w:after="0" w:line="360" w:lineRule="auto"/>
        <w:ind w:left="142"/>
        <w:rPr>
          <w:rFonts w:ascii="Times New Roman" w:hAnsi="Times New Roman" w:cs="Times New Roman"/>
          <w:sz w:val="24"/>
          <w:szCs w:val="24"/>
        </w:rPr>
      </w:pPr>
      <w:r>
        <w:rPr>
          <w:rFonts w:ascii="Times New Roman" w:hAnsi="Times New Roman" w:cs="Times New Roman"/>
          <w:sz w:val="24"/>
          <w:szCs w:val="24"/>
        </w:rPr>
        <w:t xml:space="preserve">3.5 Analisis Data  </w:t>
      </w:r>
      <w:r w:rsidR="00CF56EC">
        <w:rPr>
          <w:rFonts w:ascii="Times New Roman" w:hAnsi="Times New Roman" w:cs="Times New Roman"/>
          <w:sz w:val="24"/>
          <w:szCs w:val="24"/>
        </w:rPr>
        <w:tab/>
        <w:t>19</w:t>
      </w:r>
    </w:p>
    <w:p w:rsidR="000C11DA" w:rsidRDefault="000C11DA" w:rsidP="000C11DA">
      <w:pPr>
        <w:tabs>
          <w:tab w:val="left" w:leader="dot" w:pos="7371"/>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BAB IV HASIL DAN PEMBAHASAN</w:t>
      </w:r>
      <w:r>
        <w:rPr>
          <w:rFonts w:ascii="Times New Roman" w:hAnsi="Times New Roman" w:cs="Times New Roman"/>
          <w:b/>
          <w:bCs/>
          <w:sz w:val="24"/>
          <w:szCs w:val="24"/>
        </w:rPr>
        <w:tab/>
        <w:t>27</w:t>
      </w:r>
    </w:p>
    <w:p w:rsidR="000C11DA" w:rsidRDefault="000C11DA" w:rsidP="00892768">
      <w:pPr>
        <w:tabs>
          <w:tab w:val="left" w:leader="dot" w:pos="7371"/>
        </w:tabs>
        <w:spacing w:after="0" w:line="360" w:lineRule="auto"/>
        <w:ind w:left="142"/>
        <w:rPr>
          <w:rFonts w:ascii="Times New Roman" w:hAnsi="Times New Roman" w:cs="Times New Roman"/>
          <w:sz w:val="24"/>
          <w:szCs w:val="24"/>
        </w:rPr>
      </w:pPr>
      <w:r>
        <w:rPr>
          <w:rFonts w:ascii="Times New Roman" w:hAnsi="Times New Roman" w:cs="Times New Roman"/>
          <w:sz w:val="24"/>
          <w:szCs w:val="24"/>
        </w:rPr>
        <w:t xml:space="preserve">4.1 Deskripsi Hasil Penelitian </w:t>
      </w:r>
      <w:r>
        <w:rPr>
          <w:rFonts w:ascii="Times New Roman" w:hAnsi="Times New Roman" w:cs="Times New Roman"/>
          <w:sz w:val="24"/>
          <w:szCs w:val="24"/>
        </w:rPr>
        <w:tab/>
        <w:t>27</w:t>
      </w:r>
    </w:p>
    <w:p w:rsidR="000C11DA" w:rsidRDefault="000C11DA" w:rsidP="00892768">
      <w:pPr>
        <w:tabs>
          <w:tab w:val="left" w:leader="dot" w:pos="7371"/>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 xml:space="preserve">4.1.1 Struktur Naratif dan Nilai Moral dalam Film </w:t>
      </w:r>
      <w:r>
        <w:rPr>
          <w:rFonts w:ascii="Times New Roman" w:hAnsi="Times New Roman" w:cs="Times New Roman"/>
          <w:sz w:val="24"/>
          <w:szCs w:val="24"/>
        </w:rPr>
        <w:tab/>
        <w:t>27</w:t>
      </w:r>
    </w:p>
    <w:p w:rsidR="000C11DA" w:rsidRDefault="000C11DA" w:rsidP="00892768">
      <w:pPr>
        <w:tabs>
          <w:tab w:val="left" w:leader="dot" w:pos="7371"/>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 xml:space="preserve">4.1.2 Pengadaptasian Nilai Moral </w:t>
      </w:r>
      <w:r>
        <w:rPr>
          <w:rFonts w:ascii="Times New Roman" w:hAnsi="Times New Roman" w:cs="Times New Roman"/>
          <w:sz w:val="24"/>
          <w:szCs w:val="24"/>
        </w:rPr>
        <w:tab/>
        <w:t>29</w:t>
      </w:r>
    </w:p>
    <w:p w:rsidR="000C11DA" w:rsidRDefault="000C11DA" w:rsidP="00892768">
      <w:pPr>
        <w:tabs>
          <w:tab w:val="left" w:leader="dot" w:pos="7371"/>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lastRenderedPageBreak/>
        <w:t xml:space="preserve">4.1.3 Kontribusi dan Kendala </w:t>
      </w:r>
      <w:r>
        <w:rPr>
          <w:rFonts w:ascii="Times New Roman" w:hAnsi="Times New Roman" w:cs="Times New Roman"/>
          <w:sz w:val="24"/>
          <w:szCs w:val="24"/>
        </w:rPr>
        <w:tab/>
        <w:t>34</w:t>
      </w:r>
    </w:p>
    <w:p w:rsidR="000C11DA" w:rsidRDefault="000C11DA" w:rsidP="00892768">
      <w:pPr>
        <w:tabs>
          <w:tab w:val="left" w:leader="dot" w:pos="7371"/>
        </w:tabs>
        <w:spacing w:after="0" w:line="360" w:lineRule="auto"/>
        <w:ind w:left="142"/>
        <w:rPr>
          <w:rFonts w:ascii="Times New Roman" w:hAnsi="Times New Roman" w:cs="Times New Roman"/>
          <w:sz w:val="24"/>
          <w:szCs w:val="24"/>
        </w:rPr>
      </w:pPr>
      <w:r>
        <w:rPr>
          <w:rFonts w:ascii="Times New Roman" w:hAnsi="Times New Roman" w:cs="Times New Roman"/>
          <w:sz w:val="24"/>
          <w:szCs w:val="24"/>
        </w:rPr>
        <w:t xml:space="preserve">4.2 Pembahasan </w:t>
      </w:r>
      <w:r>
        <w:rPr>
          <w:rFonts w:ascii="Times New Roman" w:hAnsi="Times New Roman" w:cs="Times New Roman"/>
          <w:sz w:val="24"/>
          <w:szCs w:val="24"/>
        </w:rPr>
        <w:tab/>
        <w:t>40</w:t>
      </w:r>
    </w:p>
    <w:p w:rsidR="000C11DA" w:rsidRDefault="000C11DA" w:rsidP="00892768">
      <w:pPr>
        <w:tabs>
          <w:tab w:val="left" w:leader="dot" w:pos="7371"/>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 xml:space="preserve">4.2.1 Struktur Naratif dan Nilai Moral dalam Film </w:t>
      </w:r>
      <w:r>
        <w:rPr>
          <w:rFonts w:ascii="Times New Roman" w:hAnsi="Times New Roman" w:cs="Times New Roman"/>
          <w:sz w:val="24"/>
          <w:szCs w:val="24"/>
        </w:rPr>
        <w:tab/>
        <w:t>40</w:t>
      </w:r>
    </w:p>
    <w:p w:rsidR="000C11DA" w:rsidRDefault="000C11DA" w:rsidP="00892768">
      <w:pPr>
        <w:tabs>
          <w:tab w:val="left" w:leader="dot" w:pos="7371"/>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 xml:space="preserve">4.2.2 Pengadaptasian Nilai Moral </w:t>
      </w:r>
      <w:r>
        <w:rPr>
          <w:rFonts w:ascii="Times New Roman" w:hAnsi="Times New Roman" w:cs="Times New Roman"/>
          <w:sz w:val="24"/>
          <w:szCs w:val="24"/>
        </w:rPr>
        <w:tab/>
      </w:r>
      <w:r w:rsidR="00905904">
        <w:rPr>
          <w:rFonts w:ascii="Times New Roman" w:hAnsi="Times New Roman" w:cs="Times New Roman"/>
          <w:sz w:val="24"/>
          <w:szCs w:val="24"/>
        </w:rPr>
        <w:t>41</w:t>
      </w:r>
    </w:p>
    <w:p w:rsidR="000C11DA" w:rsidRDefault="000C11DA" w:rsidP="00892768">
      <w:pPr>
        <w:tabs>
          <w:tab w:val="left" w:leader="dot" w:pos="7371"/>
        </w:tabs>
        <w:spacing w:after="0" w:line="360" w:lineRule="auto"/>
        <w:ind w:left="567"/>
        <w:rPr>
          <w:rFonts w:ascii="Times New Roman" w:hAnsi="Times New Roman" w:cs="Times New Roman"/>
          <w:sz w:val="24"/>
          <w:szCs w:val="24"/>
        </w:rPr>
      </w:pPr>
      <w:r>
        <w:rPr>
          <w:rFonts w:ascii="Times New Roman" w:hAnsi="Times New Roman" w:cs="Times New Roman"/>
          <w:sz w:val="24"/>
          <w:szCs w:val="24"/>
        </w:rPr>
        <w:t xml:space="preserve">4.2.3 Kontribusi dan Kendala </w:t>
      </w:r>
      <w:r>
        <w:rPr>
          <w:rFonts w:ascii="Times New Roman" w:hAnsi="Times New Roman" w:cs="Times New Roman"/>
          <w:sz w:val="24"/>
          <w:szCs w:val="24"/>
        </w:rPr>
        <w:tab/>
      </w:r>
      <w:r w:rsidR="00905904">
        <w:rPr>
          <w:rFonts w:ascii="Times New Roman" w:hAnsi="Times New Roman" w:cs="Times New Roman"/>
          <w:sz w:val="24"/>
          <w:szCs w:val="24"/>
        </w:rPr>
        <w:t>47</w:t>
      </w:r>
    </w:p>
    <w:p w:rsidR="006001F9" w:rsidRDefault="006001F9" w:rsidP="000C11DA">
      <w:pPr>
        <w:tabs>
          <w:tab w:val="left" w:leader="dot" w:pos="7371"/>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BAB V KESIMPULAN DAN SARAN </w:t>
      </w:r>
      <w:r>
        <w:rPr>
          <w:rFonts w:ascii="Times New Roman" w:hAnsi="Times New Roman" w:cs="Times New Roman"/>
          <w:b/>
          <w:bCs/>
          <w:sz w:val="24"/>
          <w:szCs w:val="24"/>
        </w:rPr>
        <w:tab/>
        <w:t>55</w:t>
      </w:r>
    </w:p>
    <w:p w:rsidR="006001F9" w:rsidRDefault="006001F9" w:rsidP="000C11DA">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5.1 Kesimpulan </w:t>
      </w:r>
      <w:r>
        <w:rPr>
          <w:rFonts w:ascii="Times New Roman" w:hAnsi="Times New Roman" w:cs="Times New Roman"/>
          <w:sz w:val="24"/>
          <w:szCs w:val="24"/>
        </w:rPr>
        <w:tab/>
        <w:t>55</w:t>
      </w:r>
    </w:p>
    <w:p w:rsidR="006001F9" w:rsidRPr="006001F9" w:rsidRDefault="006001F9" w:rsidP="000C11DA">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5.2 Saran</w:t>
      </w:r>
      <w:r>
        <w:rPr>
          <w:rFonts w:ascii="Times New Roman" w:hAnsi="Times New Roman" w:cs="Times New Roman"/>
          <w:sz w:val="24"/>
          <w:szCs w:val="24"/>
        </w:rPr>
        <w:tab/>
        <w:t>55</w:t>
      </w:r>
    </w:p>
    <w:p w:rsidR="00997658" w:rsidRPr="00997658" w:rsidRDefault="00997658" w:rsidP="00997658">
      <w:pPr>
        <w:tabs>
          <w:tab w:val="left" w:leader="dot" w:pos="6804"/>
        </w:tabs>
        <w:spacing w:after="0" w:line="360" w:lineRule="auto"/>
        <w:rPr>
          <w:rFonts w:ascii="Times New Roman" w:hAnsi="Times New Roman" w:cs="Times New Roman"/>
          <w:sz w:val="24"/>
          <w:szCs w:val="24"/>
        </w:rPr>
      </w:pPr>
    </w:p>
    <w:p w:rsidR="00253214" w:rsidRPr="00253214" w:rsidRDefault="00253214" w:rsidP="00253214">
      <w:pPr>
        <w:tabs>
          <w:tab w:val="left" w:leader="dot" w:pos="6804"/>
        </w:tabs>
        <w:spacing w:after="0" w:line="240" w:lineRule="auto"/>
        <w:rPr>
          <w:rFonts w:ascii="Times New Roman" w:hAnsi="Times New Roman" w:cs="Times New Roman"/>
          <w:sz w:val="24"/>
          <w:szCs w:val="24"/>
        </w:rPr>
      </w:pPr>
    </w:p>
    <w:p w:rsidR="00253214" w:rsidRDefault="00253214" w:rsidP="00253214">
      <w:pPr>
        <w:spacing w:after="0" w:line="240" w:lineRule="auto"/>
        <w:rPr>
          <w:rFonts w:ascii="Times New Roman" w:hAnsi="Times New Roman" w:cs="Times New Roman"/>
          <w:sz w:val="24"/>
          <w:szCs w:val="24"/>
        </w:rPr>
      </w:pPr>
    </w:p>
    <w:p w:rsidR="00253214" w:rsidRDefault="00253214" w:rsidP="00253214">
      <w:pPr>
        <w:spacing w:after="0" w:line="240" w:lineRule="auto"/>
        <w:rPr>
          <w:rFonts w:ascii="Times New Roman" w:hAnsi="Times New Roman" w:cs="Times New Roman"/>
          <w:sz w:val="24"/>
          <w:szCs w:val="24"/>
        </w:rPr>
      </w:pPr>
    </w:p>
    <w:p w:rsidR="00253214" w:rsidRPr="00253214" w:rsidRDefault="00253214" w:rsidP="00253214">
      <w:pPr>
        <w:spacing w:after="0" w:line="240" w:lineRule="auto"/>
        <w:rPr>
          <w:rFonts w:ascii="Times New Roman" w:hAnsi="Times New Roman" w:cs="Times New Roman"/>
          <w:sz w:val="24"/>
          <w:szCs w:val="24"/>
        </w:rPr>
        <w:sectPr w:rsidR="00253214" w:rsidRPr="00253214" w:rsidSect="00065DB5">
          <w:pgSz w:w="11906" w:h="16838" w:code="9"/>
          <w:pgMar w:top="2268" w:right="1701" w:bottom="1701" w:left="2268" w:header="708" w:footer="708" w:gutter="0"/>
          <w:cols w:space="708"/>
          <w:docGrid w:linePitch="360"/>
        </w:sectPr>
      </w:pPr>
    </w:p>
    <w:p w:rsidR="006232F5" w:rsidRDefault="00935219" w:rsidP="00935219">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w:t>
      </w:r>
    </w:p>
    <w:p w:rsidR="00935219" w:rsidRDefault="00935219" w:rsidP="00935219">
      <w:pPr>
        <w:jc w:val="center"/>
        <w:rPr>
          <w:rFonts w:ascii="Times New Roman" w:hAnsi="Times New Roman" w:cs="Times New Roman"/>
          <w:b/>
          <w:bCs/>
          <w:sz w:val="28"/>
          <w:szCs w:val="28"/>
        </w:rPr>
      </w:pPr>
      <w:r>
        <w:rPr>
          <w:rFonts w:ascii="Times New Roman" w:hAnsi="Times New Roman" w:cs="Times New Roman"/>
          <w:b/>
          <w:bCs/>
          <w:sz w:val="28"/>
          <w:szCs w:val="28"/>
        </w:rPr>
        <w:t>PENDAHULUAN</w:t>
      </w:r>
    </w:p>
    <w:p w:rsidR="00935219" w:rsidRDefault="00935219" w:rsidP="00935219">
      <w:pPr>
        <w:jc w:val="center"/>
        <w:rPr>
          <w:rFonts w:ascii="Times New Roman" w:hAnsi="Times New Roman" w:cs="Times New Roman"/>
          <w:b/>
          <w:bCs/>
          <w:sz w:val="28"/>
          <w:szCs w:val="28"/>
        </w:rPr>
      </w:pPr>
    </w:p>
    <w:p w:rsidR="00935219" w:rsidRDefault="00935219" w:rsidP="00935219">
      <w:pPr>
        <w:jc w:val="center"/>
        <w:rPr>
          <w:rFonts w:ascii="Times New Roman" w:hAnsi="Times New Roman" w:cs="Times New Roman"/>
          <w:b/>
          <w:bCs/>
          <w:sz w:val="28"/>
          <w:szCs w:val="28"/>
        </w:rPr>
      </w:pPr>
    </w:p>
    <w:p w:rsidR="00935219" w:rsidRDefault="00935219" w:rsidP="0093521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1 Latar Belakang </w:t>
      </w:r>
    </w:p>
    <w:p w:rsidR="00935219" w:rsidRDefault="00935219" w:rsidP="008A121B">
      <w:pPr>
        <w:spacing w:after="0" w:line="480" w:lineRule="auto"/>
        <w:ind w:firstLine="426"/>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Pendidikan moral merupakan salah satu aspek penting dalam pembentukan karakter generasi muda.Di tengah perkembangan zaman yang serba cepat dan kompleks, nilai-nilai moral menjadi kian tergerus oleh pengaruh budaya global yang lebih cenderung mengedepankan materialism dan inividualisme.Dalam konteks ini, pendidikan moral di sekolah dan perguruan tinggi menjadi semakin relevan untuk memastikan generasi penerus bangsa memiliki landasan etika yang kuat, serta dapat berkontribusi positif dalam masyarakat.</w:t>
      </w:r>
    </w:p>
    <w:p w:rsidR="00935219" w:rsidRDefault="00935219" w:rsidP="008A121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Namun, pendekatan tradisional dalam pendidikan moral yang mengandalkan teori dan konsep-konsep abstrak seringkali kurang menarik dan kurang dapat menyentuh emosi peserta didik.Oleh karena itu, dibutuhkan metode pembelajaran yang lebih menarik dan relevan dengan kehidupan nyata yang mampu menyentuh perasaan dan pemahaman peserta didik. Salah satu pendekatan yang mulai banyak digunakan adalah integrasi media massa, termasuk film, dalam pembelajaran. Film sebagai salah satu bentuk media yang sangat dekat dnegan kehidupan sehari-hari, memiliki kemampuan untuk mengkomunikasikan nilai-nilai moral dengan cara yang lebih menyentuh dan mudah dipahami.</w:t>
      </w:r>
    </w:p>
    <w:p w:rsidR="00803394" w:rsidRDefault="00935219" w:rsidP="008A121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t xml:space="preserve">Film Miracle in Cell No. 7 merupakan salah satu contoh karya sinematik yang tidak hanya menghadirkan kisah yang mengharukan, tetapi juga sarat dengan nilai-nilai moral yang dapat dijadikan bahan refleksi bagi penontonnya. Film ini  </w:t>
      </w:r>
      <w:r>
        <w:rPr>
          <w:rFonts w:ascii="Times New Roman" w:hAnsi="Times New Roman" w:cs="Times New Roman"/>
          <w:sz w:val="24"/>
          <w:szCs w:val="24"/>
        </w:rPr>
        <w:lastRenderedPageBreak/>
        <w:t xml:space="preserve">mengisahkan seorang pria yang memiliki keterbelakangan mental dan mengalami ketidakadilan di dalam sistem hukum, namun mampu menunjukkan keteguhan, kasih sayang, dan pengorbanan yang luar biasa dalam menghadapi tantangan hidup. Cerita yang mengharukan ini membawa pesan moral tentang pentingnya kasih sayang, keadilan, keluarga, dan pengorbanan </w:t>
      </w:r>
      <w:r w:rsidR="00803394">
        <w:rPr>
          <w:rFonts w:ascii="Times New Roman" w:hAnsi="Times New Roman" w:cs="Times New Roman"/>
          <w:sz w:val="24"/>
          <w:szCs w:val="24"/>
        </w:rPr>
        <w:t>yang menjadi landasan dalam membentuk karakter yang baik.</w:t>
      </w:r>
    </w:p>
    <w:p w:rsidR="00935219" w:rsidRDefault="00803394" w:rsidP="008A121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t>Salah satu aspek penting dalam pembelajaran adalah penggunaan teks atau karya sastra yang dapat memfasilitasi diskusi dan analisis mendalam.</w:t>
      </w:r>
      <w:r w:rsidRPr="00E36C89">
        <w:rPr>
          <w:rFonts w:ascii="Times New Roman" w:hAnsi="Times New Roman" w:cs="Times New Roman"/>
          <w:i/>
          <w:iCs/>
          <w:sz w:val="24"/>
          <w:szCs w:val="24"/>
        </w:rPr>
        <w:t xml:space="preserve"> Miracle in Cell </w:t>
      </w:r>
      <w:r>
        <w:rPr>
          <w:rFonts w:ascii="Times New Roman" w:hAnsi="Times New Roman" w:cs="Times New Roman"/>
          <w:sz w:val="24"/>
          <w:szCs w:val="24"/>
        </w:rPr>
        <w:t>No. 7 sebagai sebuah film dapat dianalisis melalui pendekatan naratif, yakni dengan menelaah strkutur cerita, pengembangan karakter, serta pesan memiliki potensi besar untuk digunakan dalam pembelajaran Bahasa Indonesia, karena selain dapat memperkenalkan nilai-nilai moral, film ini juga memperkaya keterampilan berbahasa peserta didik, baik dalam aspek pemahaman teks, analisis, maupun keterampilan berbicara.</w:t>
      </w:r>
    </w:p>
    <w:p w:rsidR="00332542" w:rsidRDefault="00332542" w:rsidP="008A121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Implementasi film ini dalam pembelajaran Bahasa Indonesia dapat dilakukan melalui berbagai pendekatan, seperti pembelajaran berbasis proyek (</w:t>
      </w:r>
      <w:r w:rsidRPr="00E36C89">
        <w:rPr>
          <w:rFonts w:ascii="Times New Roman" w:hAnsi="Times New Roman" w:cs="Times New Roman"/>
          <w:i/>
          <w:iCs/>
          <w:sz w:val="24"/>
          <w:szCs w:val="24"/>
        </w:rPr>
        <w:t>project-based learning</w:t>
      </w:r>
      <w:r>
        <w:rPr>
          <w:rFonts w:ascii="Times New Roman" w:hAnsi="Times New Roman" w:cs="Times New Roman"/>
          <w:sz w:val="24"/>
          <w:szCs w:val="24"/>
        </w:rPr>
        <w:t xml:space="preserve">), diskusi kelompok, hingga pembuatan esai reflektif dan presentasi lisan. Melalui kegiatan-kegiatan tersebut, peserta didik tidak hanya belajar memahami alur dan struktur naratif dalam film, tetapi juga mengembangkan keterampilan berpikir kritis dan empati.Misalnya, siswa dapat diminta untuk menulis resensi film, menganalisis karakter, atau mengaitkan peristiwa dalam film dengan realitas sosial di sekitar mereka.Pendekatan ini membantu siswa untuk melihat Bahasa Indonesia bukan hanya sebagai mata </w:t>
      </w:r>
      <w:r>
        <w:rPr>
          <w:rFonts w:ascii="Times New Roman" w:hAnsi="Times New Roman" w:cs="Times New Roman"/>
          <w:sz w:val="24"/>
          <w:szCs w:val="24"/>
        </w:rPr>
        <w:lastRenderedPageBreak/>
        <w:t>pelajaran teoritis, melainkan alat untuk memahami dan merefleksikan nilai-nilai kehidupan.</w:t>
      </w:r>
    </w:p>
    <w:p w:rsidR="00803394" w:rsidRDefault="00803394" w:rsidP="008A121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t>Namun, meskipun film ini kaya akan nilai moral, belum banyak penelitian yang mengkaji secara spesifik tentang bagaimana Miracle in Cell No. 7 dapat diintegrasikan dalam pembelajaran Bahasa Indonesia, khususnya dalam konteks pendidikan moral dan karakter. Penelitian yang menggabungkan analisis naratif dengan implikasi pembelajaran Bahasa Indonesia ini masih terbatas, sehingga kajian semacam ini menjadi sangat penting untuk dilakukan.Hal ini sejalan dengan upaya untuk mengembangkan pembelajaran Bahasa Indonesia yang tidak hanya berfokus pada aspek linguistik, tetapi juga mengintegrasikan nilai-nilai moral yang dapat diterapkan dalam kehidupan sehari-hari.</w:t>
      </w:r>
    </w:p>
    <w:p w:rsidR="002B34DC" w:rsidRDefault="00803394" w:rsidP="008A121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r>
      <w:r w:rsidR="002B34DC">
        <w:rPr>
          <w:rFonts w:ascii="Times New Roman" w:hAnsi="Times New Roman" w:cs="Times New Roman"/>
          <w:sz w:val="24"/>
          <w:szCs w:val="24"/>
        </w:rPr>
        <w:t>Film Miracle in Cell No. 7 juga dapat membantu mengembangkan empati dan pemahaman moral pada peserta didik, mengingat tema yang diangkat sangat relevan dengan isu-isu social dan kemanusiaan yang seringkali dapat dilakukan dengan cara yang holistik, dimana siswa tidak hanya belajar bahasa sebagai alat untuk komunikasi, tetapi juga memahamiu dan menginternalisasi nilai-nilai yang terkandung dalam teks atau karya yang mereka pelajari.</w:t>
      </w:r>
    </w:p>
    <w:p w:rsidR="002B34DC" w:rsidRDefault="002B34DC" w:rsidP="008A121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t>Selain itu, pembelajaran melalui film dapat menjadi proses pembelajaran lebih interaktif dan menyenangkan, yang pada gilirannya dapat meningkatkan motivasi belajar siswa. Dengan demikian, penggunaan film sebagai sarana pembelajaran dapat memberikan pengalaman belajar yang lebih menyeluruh dan kontekstual, serta membantu siswa memahami dan menghargai berbagai nilai kehidupan yang terkadung dalam masyarakat.</w:t>
      </w:r>
    </w:p>
    <w:p w:rsidR="002B34DC" w:rsidRDefault="002B34DC" w:rsidP="008A121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entingnya nilai pendidikan moral dalam film ini juga berdampak pada pembentukan karakter siswa. Mengingat bahwa nilai moral yang disampaikan dalam film ini sangat relevan dengan kehidupan sehari-hari, penelitian ini akan mengekplorasi bagaimana nilai-nilai tersebut dapat diintergasikan dalam pembelajaran Bahasa Indonesia ditingkat pendidikan, baik di sekolah maupun perguruan tinggi. </w:t>
      </w:r>
      <w:r w:rsidR="0072221E">
        <w:rPr>
          <w:rFonts w:ascii="Times New Roman" w:hAnsi="Times New Roman" w:cs="Times New Roman"/>
          <w:sz w:val="24"/>
          <w:szCs w:val="24"/>
        </w:rPr>
        <w:t xml:space="preserve">Penelitian ini dilakukan di SMPN 3 Satap Panai Hilir dengan subjek siswa kelas VII, sehingga diharapkan dapat memberikan gambaran nyata tentang penerapan pendidikan moral melalui film dalam konteks pembelajaran Bahasa Indonesia. </w:t>
      </w:r>
      <w:r>
        <w:rPr>
          <w:rFonts w:ascii="Times New Roman" w:hAnsi="Times New Roman" w:cs="Times New Roman"/>
          <w:sz w:val="24"/>
          <w:szCs w:val="24"/>
        </w:rPr>
        <w:t>Dengan demikian, film ini bukan hanya berfungsi sebagai hiburan, tetapi juga sebagai saran pendidikan yang efektif dalam mengembangkan karakter dan moralitas peserta didik.</w:t>
      </w:r>
    </w:p>
    <w:p w:rsidR="002B34DC" w:rsidRPr="0072221E" w:rsidRDefault="002B34DC" w:rsidP="008A121B">
      <w:pPr>
        <w:spacing w:after="0" w:line="480" w:lineRule="auto"/>
        <w:ind w:firstLine="426"/>
        <w:jc w:val="both"/>
        <w:rPr>
          <w:rFonts w:ascii="Times New Roman" w:hAnsi="Times New Roman" w:cs="Times New Roman"/>
          <w:b/>
          <w:bCs/>
          <w:sz w:val="24"/>
          <w:szCs w:val="24"/>
        </w:rPr>
      </w:pPr>
      <w:r>
        <w:rPr>
          <w:rFonts w:ascii="Times New Roman" w:hAnsi="Times New Roman" w:cs="Times New Roman"/>
          <w:sz w:val="24"/>
          <w:szCs w:val="24"/>
        </w:rPr>
        <w:tab/>
        <w:t>Dari permasalahan di atas maka peneliti terdorong untuk melakukan penelitian dengan judul penelitian :</w:t>
      </w:r>
      <w:bookmarkStart w:id="4" w:name="_Hlk190814214"/>
      <w:r w:rsidRPr="00AC5B7B">
        <w:rPr>
          <w:rFonts w:ascii="Times New Roman" w:hAnsi="Times New Roman" w:cs="Times New Roman"/>
          <w:b/>
          <w:bCs/>
          <w:sz w:val="24"/>
          <w:szCs w:val="24"/>
          <w:lang w:val="en-ID"/>
        </w:rPr>
        <w:t>Kajian Nilai Pendidikan Moral dalam Film Miracle in Cell No. 7 : Analisis Naratif dan Implikasinya untuk Pembelajaran Bahasa Indonesia.</w:t>
      </w:r>
      <w:bookmarkEnd w:id="4"/>
    </w:p>
    <w:p w:rsidR="002B34DC" w:rsidRDefault="002B34DC" w:rsidP="00935219">
      <w:pPr>
        <w:spacing w:after="0" w:line="480" w:lineRule="auto"/>
        <w:ind w:left="426"/>
        <w:jc w:val="both"/>
        <w:rPr>
          <w:rFonts w:ascii="Times New Roman" w:hAnsi="Times New Roman" w:cs="Times New Roman"/>
          <w:b/>
          <w:bCs/>
          <w:sz w:val="24"/>
          <w:szCs w:val="24"/>
          <w:lang w:val="en-ID"/>
        </w:rPr>
      </w:pPr>
    </w:p>
    <w:p w:rsidR="002B34DC" w:rsidRDefault="002B34DC" w:rsidP="002B34DC">
      <w:pPr>
        <w:spacing w:after="0"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1.2 Identifikasi Masalah</w:t>
      </w:r>
    </w:p>
    <w:p w:rsidR="00803394" w:rsidRDefault="002B34DC" w:rsidP="00935219">
      <w:pPr>
        <w:spacing w:after="0" w:line="480" w:lineRule="auto"/>
        <w:ind w:left="426"/>
        <w:jc w:val="both"/>
        <w:rPr>
          <w:rFonts w:ascii="Times New Roman" w:hAnsi="Times New Roman" w:cs="Times New Roman"/>
          <w:sz w:val="24"/>
          <w:szCs w:val="24"/>
          <w:lang w:val="en-ID"/>
        </w:rPr>
      </w:pPr>
      <w:r>
        <w:rPr>
          <w:rFonts w:ascii="Times New Roman" w:hAnsi="Times New Roman" w:cs="Times New Roman"/>
          <w:b/>
          <w:bCs/>
          <w:sz w:val="24"/>
          <w:szCs w:val="24"/>
          <w:lang w:val="en-ID"/>
        </w:rPr>
        <w:tab/>
      </w:r>
      <w:r>
        <w:rPr>
          <w:rFonts w:ascii="Times New Roman" w:hAnsi="Times New Roman" w:cs="Times New Roman"/>
          <w:b/>
          <w:bCs/>
          <w:sz w:val="24"/>
          <w:szCs w:val="24"/>
          <w:lang w:val="en-ID"/>
        </w:rPr>
        <w:tab/>
      </w:r>
      <w:r>
        <w:rPr>
          <w:rFonts w:ascii="Times New Roman" w:hAnsi="Times New Roman" w:cs="Times New Roman"/>
          <w:sz w:val="24"/>
          <w:szCs w:val="24"/>
          <w:lang w:val="en-ID"/>
        </w:rPr>
        <w:t>Berdasarkan latar belakang masalah yang telah dikemukan di atas, dapat diidentifikasi beberapa permasalahan sebagai berikut :</w:t>
      </w:r>
    </w:p>
    <w:p w:rsidR="002B34DC" w:rsidRDefault="00B008D9" w:rsidP="002B34DC">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ih terbatasnya integritas media pembelajaran yang menarik dan konstektual, seperti film, dalam pembelajaran nilai-nilai moral di kelas.</w:t>
      </w:r>
    </w:p>
    <w:p w:rsidR="00B008D9" w:rsidRDefault="00B008D9" w:rsidP="002B34DC">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inimnya penelitian yang mengkaji pemanfaatan film bernilai moral, khususnya Miracle In Cell No. 7, dalam konteks pembelajaran Bahasa Indonesia.</w:t>
      </w:r>
    </w:p>
    <w:p w:rsidR="00B008D9" w:rsidRDefault="00B008D9" w:rsidP="00B008D9">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urangnya </w:t>
      </w:r>
      <w:r w:rsidR="001D5E71">
        <w:rPr>
          <w:rFonts w:ascii="Times New Roman" w:hAnsi="Times New Roman" w:cs="Times New Roman"/>
          <w:sz w:val="24"/>
          <w:szCs w:val="24"/>
        </w:rPr>
        <w:t xml:space="preserve">penerapan </w:t>
      </w:r>
      <w:r>
        <w:rPr>
          <w:rFonts w:ascii="Times New Roman" w:hAnsi="Times New Roman" w:cs="Times New Roman"/>
          <w:sz w:val="24"/>
          <w:szCs w:val="24"/>
        </w:rPr>
        <w:t xml:space="preserve">pendekatan analisis naratif dalam memahami dan menyampaikan pesan moral melalui media film </w:t>
      </w:r>
      <w:r w:rsidR="00EB67AD">
        <w:rPr>
          <w:rFonts w:ascii="Times New Roman" w:hAnsi="Times New Roman" w:cs="Times New Roman"/>
          <w:sz w:val="24"/>
          <w:szCs w:val="24"/>
        </w:rPr>
        <w:t>dalam konteks pendidikan</w:t>
      </w:r>
      <w:r>
        <w:rPr>
          <w:rFonts w:ascii="Times New Roman" w:hAnsi="Times New Roman" w:cs="Times New Roman"/>
          <w:sz w:val="24"/>
          <w:szCs w:val="24"/>
        </w:rPr>
        <w:t>.</w:t>
      </w:r>
    </w:p>
    <w:p w:rsidR="00B008D9" w:rsidRDefault="00B008D9" w:rsidP="00B008D9">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lum optimalnya </w:t>
      </w:r>
      <w:r w:rsidR="001F2AEA">
        <w:rPr>
          <w:rFonts w:ascii="Times New Roman" w:hAnsi="Times New Roman" w:cs="Times New Roman"/>
          <w:sz w:val="24"/>
          <w:szCs w:val="24"/>
        </w:rPr>
        <w:t xml:space="preserve">pemanfaatan </w:t>
      </w:r>
      <w:r>
        <w:rPr>
          <w:rFonts w:ascii="Times New Roman" w:hAnsi="Times New Roman" w:cs="Times New Roman"/>
          <w:sz w:val="24"/>
          <w:szCs w:val="24"/>
        </w:rPr>
        <w:t xml:space="preserve">media film </w:t>
      </w:r>
      <w:r w:rsidR="00031BE0">
        <w:rPr>
          <w:rFonts w:ascii="Times New Roman" w:hAnsi="Times New Roman" w:cs="Times New Roman"/>
          <w:sz w:val="24"/>
          <w:szCs w:val="24"/>
        </w:rPr>
        <w:t>sebagai strategi pembelajaran yang mampu menyentuh aspek emosional siswa untuk membentuk karakter dalam pembelajaran Bahasa Indonesia.</w:t>
      </w:r>
    </w:p>
    <w:p w:rsidR="00B008D9" w:rsidRPr="00B008D9" w:rsidRDefault="00B008D9" w:rsidP="00B008D9">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urangnya integrasi tema-tema kemanusiaan dalam </w:t>
      </w:r>
      <w:r w:rsidR="001C1836">
        <w:rPr>
          <w:rFonts w:ascii="Times New Roman" w:hAnsi="Times New Roman" w:cs="Times New Roman"/>
          <w:sz w:val="24"/>
          <w:szCs w:val="24"/>
        </w:rPr>
        <w:t>materi ajar</w:t>
      </w:r>
      <w:r>
        <w:rPr>
          <w:rFonts w:ascii="Times New Roman" w:hAnsi="Times New Roman" w:cs="Times New Roman"/>
          <w:sz w:val="24"/>
          <w:szCs w:val="24"/>
        </w:rPr>
        <w:t xml:space="preserve">Bahasa Indonesia yang dapat </w:t>
      </w:r>
      <w:r w:rsidR="00C72068">
        <w:rPr>
          <w:rFonts w:ascii="Times New Roman" w:hAnsi="Times New Roman" w:cs="Times New Roman"/>
          <w:sz w:val="24"/>
          <w:szCs w:val="24"/>
        </w:rPr>
        <w:t xml:space="preserve">menumbuhkan </w:t>
      </w:r>
      <w:r>
        <w:rPr>
          <w:rFonts w:ascii="Times New Roman" w:hAnsi="Times New Roman" w:cs="Times New Roman"/>
          <w:sz w:val="24"/>
          <w:szCs w:val="24"/>
        </w:rPr>
        <w:t xml:space="preserve">empati dan </w:t>
      </w:r>
      <w:r w:rsidR="0066616B">
        <w:rPr>
          <w:rFonts w:ascii="Times New Roman" w:hAnsi="Times New Roman" w:cs="Times New Roman"/>
          <w:sz w:val="24"/>
          <w:szCs w:val="24"/>
        </w:rPr>
        <w:t xml:space="preserve">membentuk </w:t>
      </w:r>
      <w:r>
        <w:rPr>
          <w:rFonts w:ascii="Times New Roman" w:hAnsi="Times New Roman" w:cs="Times New Roman"/>
          <w:sz w:val="24"/>
          <w:szCs w:val="24"/>
        </w:rPr>
        <w:t xml:space="preserve">karakter </w:t>
      </w:r>
      <w:r w:rsidR="00A408E9">
        <w:rPr>
          <w:rFonts w:ascii="Times New Roman" w:hAnsi="Times New Roman" w:cs="Times New Roman"/>
          <w:sz w:val="24"/>
          <w:szCs w:val="24"/>
        </w:rPr>
        <w:t xml:space="preserve">peserta didik </w:t>
      </w:r>
      <w:r>
        <w:rPr>
          <w:rFonts w:ascii="Times New Roman" w:hAnsi="Times New Roman" w:cs="Times New Roman"/>
          <w:sz w:val="24"/>
          <w:szCs w:val="24"/>
        </w:rPr>
        <w:t>secara holistik.</w:t>
      </w:r>
    </w:p>
    <w:p w:rsidR="002B34DC" w:rsidRDefault="002B34DC" w:rsidP="002B34DC">
      <w:pPr>
        <w:spacing w:after="0" w:line="480" w:lineRule="auto"/>
        <w:jc w:val="both"/>
        <w:rPr>
          <w:rFonts w:ascii="Times New Roman" w:hAnsi="Times New Roman" w:cs="Times New Roman"/>
          <w:sz w:val="24"/>
          <w:szCs w:val="24"/>
        </w:rPr>
      </w:pPr>
    </w:p>
    <w:p w:rsidR="002B34DC" w:rsidRPr="002B34DC" w:rsidRDefault="002B34DC" w:rsidP="002B34DC">
      <w:pPr>
        <w:spacing w:after="0" w:line="480" w:lineRule="auto"/>
        <w:jc w:val="both"/>
        <w:rPr>
          <w:rFonts w:ascii="Times New Roman" w:hAnsi="Times New Roman" w:cs="Times New Roman"/>
          <w:b/>
          <w:bCs/>
          <w:sz w:val="24"/>
          <w:szCs w:val="24"/>
        </w:rPr>
      </w:pPr>
      <w:r w:rsidRPr="002B34DC">
        <w:rPr>
          <w:rFonts w:ascii="Times New Roman" w:hAnsi="Times New Roman" w:cs="Times New Roman"/>
          <w:b/>
          <w:bCs/>
          <w:sz w:val="24"/>
          <w:szCs w:val="24"/>
        </w:rPr>
        <w:t>1.3 Batasan Masalah</w:t>
      </w:r>
    </w:p>
    <w:p w:rsidR="002B34DC" w:rsidRDefault="002B34DC" w:rsidP="00193822">
      <w:pPr>
        <w:spacing w:after="0" w:line="480" w:lineRule="auto"/>
        <w:ind w:left="426"/>
        <w:jc w:val="both"/>
        <w:rPr>
          <w:rFonts w:ascii="Times New Roman" w:hAnsi="Times New Roman" w:cs="Times New Roman"/>
          <w:b/>
          <w:bCs/>
          <w:sz w:val="24"/>
          <w:szCs w:val="24"/>
          <w:lang w:val="en-ID"/>
        </w:rPr>
      </w:pPr>
      <w:r>
        <w:rPr>
          <w:rFonts w:ascii="Times New Roman" w:hAnsi="Times New Roman" w:cs="Times New Roman"/>
          <w:sz w:val="24"/>
          <w:szCs w:val="24"/>
        </w:rPr>
        <w:tab/>
      </w:r>
      <w:r>
        <w:rPr>
          <w:rFonts w:ascii="Times New Roman" w:hAnsi="Times New Roman" w:cs="Times New Roman"/>
          <w:sz w:val="24"/>
        </w:rPr>
        <w:t xml:space="preserve">Berdasarkan latar belakang masalah dan identifikasi masalah yang telah dikemukan, agar permasalahan yang dikaji lebih terarah dan tidak terlalu luas maka peneliti membatasi masalah cakupan masalah yaitu hanya mengenai  </w:t>
      </w:r>
      <w:r w:rsidRPr="00AC5B7B">
        <w:rPr>
          <w:rFonts w:ascii="Times New Roman" w:hAnsi="Times New Roman" w:cs="Times New Roman"/>
          <w:b/>
          <w:bCs/>
          <w:sz w:val="24"/>
          <w:szCs w:val="24"/>
          <w:lang w:val="en-ID"/>
        </w:rPr>
        <w:t>Kajian Nilai Pendidikan Moral dalam Film Miracle in Cell No. 7 : Analisis Naratif dan Implikasinya untuk Pembelajaran Bahasa Indonesia.</w:t>
      </w:r>
    </w:p>
    <w:p w:rsidR="00B008D9" w:rsidRDefault="00B008D9" w:rsidP="002B34DC">
      <w:pPr>
        <w:spacing w:after="0" w:line="480" w:lineRule="auto"/>
        <w:jc w:val="both"/>
        <w:rPr>
          <w:rFonts w:ascii="Times New Roman" w:hAnsi="Times New Roman" w:cs="Times New Roman"/>
          <w:b/>
          <w:bCs/>
          <w:sz w:val="24"/>
          <w:szCs w:val="24"/>
          <w:lang w:val="en-ID"/>
        </w:rPr>
      </w:pPr>
    </w:p>
    <w:p w:rsidR="002B34DC" w:rsidRDefault="002B34DC" w:rsidP="002B34DC">
      <w:pPr>
        <w:spacing w:after="0"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1.4 Rumusan Masalah</w:t>
      </w:r>
    </w:p>
    <w:p w:rsidR="002B34DC" w:rsidRDefault="002B34DC" w:rsidP="002B34DC">
      <w:p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Berdasarkan latar belakang di atas, rumusan dalam penelitian ini adalah :</w:t>
      </w:r>
    </w:p>
    <w:p w:rsidR="00536EAE" w:rsidRDefault="00536EAE" w:rsidP="00193822">
      <w:pPr>
        <w:pStyle w:val="ListParagraph"/>
        <w:numPr>
          <w:ilvl w:val="0"/>
          <w:numId w:val="2"/>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Bagaimana struktur naratif dalam film Miracle In Cell No. 7 mempresentasikan nilai-nilai pendidikan moral yang relevan  untuk pembelajaran?</w:t>
      </w:r>
    </w:p>
    <w:p w:rsidR="00536EAE" w:rsidRDefault="00536EAE" w:rsidP="00193822">
      <w:pPr>
        <w:pStyle w:val="ListParagraph"/>
        <w:numPr>
          <w:ilvl w:val="0"/>
          <w:numId w:val="2"/>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engan cara apa nilai-nilai moral dalam film tersebut dapat diadaptasi secara pedagogis ke dalam kegiatan pembelajaran Bahasa Indonesia di kelas?</w:t>
      </w:r>
    </w:p>
    <w:p w:rsidR="00193822" w:rsidRDefault="00536EAE" w:rsidP="00193822">
      <w:pPr>
        <w:pStyle w:val="ListParagraph"/>
        <w:numPr>
          <w:ilvl w:val="0"/>
          <w:numId w:val="2"/>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pa saja bentuk kontribusi serta kendala yang mungkin dihadapi dalam mengimplementasikan film Miracle In Cell No. 7 sebagai media pembelajaran Bahasa Indonesia yang berorientasi pada pembentukan karakter siswa? </w:t>
      </w:r>
    </w:p>
    <w:p w:rsidR="00193822" w:rsidRDefault="00193822" w:rsidP="00193822">
      <w:pPr>
        <w:spacing w:after="0" w:line="480" w:lineRule="auto"/>
        <w:jc w:val="both"/>
        <w:rPr>
          <w:rFonts w:ascii="Times New Roman" w:hAnsi="Times New Roman" w:cs="Times New Roman"/>
          <w:sz w:val="24"/>
          <w:szCs w:val="24"/>
          <w:lang w:val="en-ID"/>
        </w:rPr>
      </w:pPr>
    </w:p>
    <w:p w:rsidR="00193822" w:rsidRPr="00193822" w:rsidRDefault="00193822" w:rsidP="00193822">
      <w:pPr>
        <w:spacing w:after="0" w:line="480" w:lineRule="auto"/>
        <w:jc w:val="both"/>
        <w:rPr>
          <w:rFonts w:ascii="Times New Roman" w:hAnsi="Times New Roman" w:cs="Times New Roman"/>
          <w:b/>
          <w:bCs/>
          <w:sz w:val="24"/>
          <w:szCs w:val="24"/>
          <w:lang w:val="en-ID"/>
        </w:rPr>
      </w:pPr>
      <w:r w:rsidRPr="00193822">
        <w:rPr>
          <w:rFonts w:ascii="Times New Roman" w:hAnsi="Times New Roman" w:cs="Times New Roman"/>
          <w:b/>
          <w:bCs/>
          <w:sz w:val="24"/>
          <w:szCs w:val="24"/>
          <w:lang w:val="en-ID"/>
        </w:rPr>
        <w:t>1.5 Tujuan Penelitian</w:t>
      </w:r>
    </w:p>
    <w:p w:rsidR="00193822" w:rsidRDefault="00193822" w:rsidP="00193822">
      <w:p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Tujuan dari penelitian ini adalah sebagai berikut :</w:t>
      </w:r>
    </w:p>
    <w:p w:rsidR="00193822" w:rsidRDefault="00F91E27" w:rsidP="00193822">
      <w:pPr>
        <w:pStyle w:val="ListParagraph"/>
        <w:numPr>
          <w:ilvl w:val="0"/>
          <w:numId w:val="3"/>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identifikasi dan mendeskripsikan nilai-nilai pendekatan moral yang terkandung dalam film Miracle in Cell No. 7 melalui pendekatan analisis naratif.</w:t>
      </w:r>
    </w:p>
    <w:p w:rsidR="00F91E27" w:rsidRDefault="00F91E27" w:rsidP="00193822">
      <w:pPr>
        <w:pStyle w:val="ListParagraph"/>
        <w:numPr>
          <w:ilvl w:val="0"/>
          <w:numId w:val="3"/>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kaji bentuk implementasi nilai-nilai moral dalam film Miracle in Cell No. 7 ke dalam pembelajaran Bahasa Indonesia secara kontekstual dan aplikatif.</w:t>
      </w:r>
    </w:p>
    <w:p w:rsidR="00F91E27" w:rsidRDefault="00F91E27" w:rsidP="00193822">
      <w:pPr>
        <w:pStyle w:val="ListParagraph"/>
        <w:numPr>
          <w:ilvl w:val="0"/>
          <w:numId w:val="3"/>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analisis manfaat yang diperoleh serta tantangan yang dihadapi dalam penggunaan film Miracle in Cell No. 7 sebagai media pembelajaran Bahasa Indonesia yang mendukung pendidikan karakter.</w:t>
      </w:r>
    </w:p>
    <w:p w:rsidR="00193822" w:rsidRDefault="00193822" w:rsidP="00193822">
      <w:pPr>
        <w:spacing w:after="0" w:line="480" w:lineRule="auto"/>
        <w:jc w:val="both"/>
        <w:rPr>
          <w:rFonts w:ascii="Times New Roman" w:hAnsi="Times New Roman" w:cs="Times New Roman"/>
          <w:sz w:val="24"/>
          <w:szCs w:val="24"/>
          <w:lang w:val="en-ID"/>
        </w:rPr>
      </w:pPr>
    </w:p>
    <w:p w:rsidR="00193822" w:rsidRPr="00D745AB" w:rsidRDefault="00193822" w:rsidP="00193822">
      <w:pPr>
        <w:spacing w:after="0" w:line="480" w:lineRule="auto"/>
        <w:jc w:val="both"/>
        <w:rPr>
          <w:rFonts w:ascii="Times New Roman" w:hAnsi="Times New Roman" w:cs="Times New Roman"/>
          <w:b/>
          <w:bCs/>
          <w:sz w:val="24"/>
          <w:szCs w:val="24"/>
          <w:lang w:val="en-ID"/>
        </w:rPr>
      </w:pPr>
      <w:r w:rsidRPr="00D745AB">
        <w:rPr>
          <w:rFonts w:ascii="Times New Roman" w:hAnsi="Times New Roman" w:cs="Times New Roman"/>
          <w:b/>
          <w:bCs/>
          <w:sz w:val="24"/>
          <w:szCs w:val="24"/>
          <w:lang w:val="en-ID"/>
        </w:rPr>
        <w:lastRenderedPageBreak/>
        <w:t>1.5 Manfaat Penelitian</w:t>
      </w:r>
    </w:p>
    <w:p w:rsidR="00193822" w:rsidRDefault="00193822" w:rsidP="00193822">
      <w:p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Penelitian ini diharapkan dapat memberikan manfaat sebagai berikut :</w:t>
      </w:r>
    </w:p>
    <w:p w:rsidR="00193822" w:rsidRDefault="00193822" w:rsidP="00193822">
      <w:pPr>
        <w:pStyle w:val="ListParagraph"/>
        <w:numPr>
          <w:ilvl w:val="0"/>
          <w:numId w:val="4"/>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anfaat Teoriris</w:t>
      </w:r>
    </w:p>
    <w:p w:rsidR="00193822" w:rsidRDefault="00193822" w:rsidP="00193822">
      <w:pPr>
        <w:pStyle w:val="ListParagraph"/>
        <w:numPr>
          <w:ilvl w:val="0"/>
          <w:numId w:val="5"/>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elitian ini diharapkan dapat memberikan kontribusi terhadap pengembangan teori pembelajaran Bahasa Indonesia dengan memperkenalkan pendekatan intergasi film sebagai media utuk menyampaikan nilai-nilai moral. Penelitian ini juga diharapkan dapat memperkaya kajian mengenai pendidikan moral dalam konteks media visual, serta membuka perspektif baru dalam penggunaan film untuk tujuan pendidikan.</w:t>
      </w:r>
    </w:p>
    <w:p w:rsidR="00193822" w:rsidRDefault="00193822" w:rsidP="00193822">
      <w:pPr>
        <w:pStyle w:val="ListParagraph"/>
        <w:numPr>
          <w:ilvl w:val="0"/>
          <w:numId w:val="5"/>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elitian ini dapat memperluas pemahaman tentang penereapan analisis naratif dalam konteks pembelajaran Bahasa Indonesia. Dengan menganalisis elemen-elemen naratif  dalam film, penelitian ini dapat memberikan wawasan bagi bagi teori pengajaran Bahasa Indonesia, khususnya dalam mengintegrasikan moral dalam pembelajaran melalui media film.</w:t>
      </w:r>
    </w:p>
    <w:p w:rsidR="00193822" w:rsidRDefault="000C71F7" w:rsidP="00193822">
      <w:pPr>
        <w:pStyle w:val="ListParagraph"/>
        <w:numPr>
          <w:ilvl w:val="0"/>
          <w:numId w:val="5"/>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elitian ini diharapkan dapat memberikan dasar teori baru yang dapat digunakan oleh pendidik dalam mengintegrasikanb media film sebagai alat untuk mengajarkan nilai moral, sehingga menberikan kontribusi terhadap teori pendidikan moral yang lebih aplikatif dan relevan dengan perkembangan zaman.</w:t>
      </w:r>
    </w:p>
    <w:p w:rsidR="009E7AEC" w:rsidRDefault="009E7AEC" w:rsidP="009E7AEC">
      <w:pPr>
        <w:spacing w:after="0" w:line="480" w:lineRule="auto"/>
        <w:jc w:val="both"/>
        <w:rPr>
          <w:rFonts w:ascii="Times New Roman" w:hAnsi="Times New Roman" w:cs="Times New Roman"/>
          <w:sz w:val="24"/>
          <w:szCs w:val="24"/>
          <w:lang w:val="en-ID"/>
        </w:rPr>
      </w:pPr>
    </w:p>
    <w:p w:rsidR="009E7AEC" w:rsidRPr="009E7AEC" w:rsidRDefault="009E7AEC" w:rsidP="009E7AEC">
      <w:pPr>
        <w:spacing w:after="0" w:line="480" w:lineRule="auto"/>
        <w:jc w:val="both"/>
        <w:rPr>
          <w:rFonts w:ascii="Times New Roman" w:hAnsi="Times New Roman" w:cs="Times New Roman"/>
          <w:sz w:val="24"/>
          <w:szCs w:val="24"/>
          <w:lang w:val="en-ID"/>
        </w:rPr>
      </w:pPr>
    </w:p>
    <w:p w:rsidR="000C71F7" w:rsidRDefault="000C71F7" w:rsidP="000C71F7">
      <w:pPr>
        <w:pStyle w:val="ListParagraph"/>
        <w:numPr>
          <w:ilvl w:val="0"/>
          <w:numId w:val="4"/>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anfaat Praktis</w:t>
      </w:r>
    </w:p>
    <w:p w:rsidR="000C71F7" w:rsidRDefault="000C71F7" w:rsidP="000C71F7">
      <w:pPr>
        <w:pStyle w:val="ListParagraph"/>
        <w:numPr>
          <w:ilvl w:val="0"/>
          <w:numId w:val="6"/>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Hasil penelitian ini dapat memberikan alternatif metode pembelajaran Bahasa Indonesia yang lebih inovatif dan menarik melalui pemanfaatan film. Hal ini diharapkan dapat meningkatkan minat belajar siswa, terutama dalam hal pembelajaran nilai moral, dengan cara yang lebih menyentuh perasaan dan relevan dengan kehidupan mereka.</w:t>
      </w:r>
    </w:p>
    <w:p w:rsidR="000C71F7" w:rsidRDefault="000C71F7" w:rsidP="000C71F7">
      <w:pPr>
        <w:pStyle w:val="ListParagraph"/>
        <w:numPr>
          <w:ilvl w:val="0"/>
          <w:numId w:val="6"/>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elitian ini dapat menjadi sumber referensi bagi para pendidik dalam mengembangkan materi pembelajaran Bahasa Indonesia yang mengintegrasikan film sebagai sebagai media pengajaran. Dengan demikian, pendidik dapat menggunakan film Miracle in Cell No. 7 sebagai alat untuk mengajarkan nilai-nilai moral secara langsung melalui analisis naratif, sehingga pembelajaran menjadi lebih bermakna.</w:t>
      </w:r>
    </w:p>
    <w:p w:rsidR="000C71F7" w:rsidRDefault="000C71F7" w:rsidP="000C71F7">
      <w:pPr>
        <w:pStyle w:val="ListParagraph"/>
        <w:numPr>
          <w:ilvl w:val="0"/>
          <w:numId w:val="6"/>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elitian ini juga memberikan manfaat langsung kepada siswa dengan cara menyediakan media yang dapat membantu mereka lebih memahami dan menginternalisasi nilai-nilai moral dalam kehidupan mereka, seperti keadilan, kasih sayang dan pengorbanan melalui pembelajaran berbasis film yang lebih kontekstuak dan aplikatif.</w:t>
      </w:r>
    </w:p>
    <w:p w:rsidR="00BE3CCB" w:rsidRDefault="000C71F7" w:rsidP="002B34DC">
      <w:pPr>
        <w:pStyle w:val="ListParagraph"/>
        <w:numPr>
          <w:ilvl w:val="0"/>
          <w:numId w:val="6"/>
        </w:numPr>
        <w:spacing w:after="0" w:line="480" w:lineRule="auto"/>
        <w:jc w:val="both"/>
        <w:rPr>
          <w:rFonts w:ascii="Times New Roman" w:hAnsi="Times New Roman" w:cs="Times New Roman"/>
          <w:sz w:val="24"/>
          <w:szCs w:val="24"/>
          <w:lang w:val="en-ID"/>
        </w:rPr>
        <w:sectPr w:rsidR="00BE3CCB" w:rsidSect="00065DB5">
          <w:headerReference w:type="even" r:id="rId19"/>
          <w:headerReference w:type="default" r:id="rId20"/>
          <w:headerReference w:type="first" r:id="rId21"/>
          <w:pgSz w:w="11906" w:h="16838" w:code="9"/>
          <w:pgMar w:top="2268" w:right="1701" w:bottom="1701" w:left="2268" w:header="708" w:footer="708" w:gutter="0"/>
          <w:pgNumType w:start="1"/>
          <w:cols w:space="708"/>
          <w:titlePg/>
          <w:docGrid w:linePitch="360"/>
        </w:sectPr>
      </w:pPr>
      <w:r>
        <w:rPr>
          <w:rFonts w:ascii="Times New Roman" w:hAnsi="Times New Roman" w:cs="Times New Roman"/>
          <w:sz w:val="24"/>
          <w:szCs w:val="24"/>
          <w:lang w:val="en-ID"/>
        </w:rPr>
        <w:t xml:space="preserve">Meningkatkan keterampilan berbahasa Indonesia siswa, baik dalam aspek pemahaman teks, analisis, maupun ekpresi verbal, dengan menggunakan film sebagai bahan ajar yang melibatkan berbagai elemen bahasa, seperti dialog, alur cerita dan karakter. </w:t>
      </w:r>
    </w:p>
    <w:p w:rsidR="002B34DC" w:rsidRDefault="00BE3CCB" w:rsidP="00BE3CCB">
      <w:pPr>
        <w:spacing w:after="0" w:line="480" w:lineRule="auto"/>
        <w:jc w:val="center"/>
        <w:rPr>
          <w:rFonts w:ascii="Times New Roman" w:hAnsi="Times New Roman" w:cs="Times New Roman"/>
          <w:b/>
          <w:bCs/>
          <w:sz w:val="28"/>
          <w:szCs w:val="28"/>
          <w:lang w:val="en-ID"/>
        </w:rPr>
      </w:pPr>
      <w:r>
        <w:rPr>
          <w:rFonts w:ascii="Times New Roman" w:hAnsi="Times New Roman" w:cs="Times New Roman"/>
          <w:b/>
          <w:bCs/>
          <w:sz w:val="28"/>
          <w:szCs w:val="28"/>
          <w:lang w:val="en-ID"/>
        </w:rPr>
        <w:lastRenderedPageBreak/>
        <w:t>BAB II</w:t>
      </w:r>
    </w:p>
    <w:p w:rsidR="00BE3CCB" w:rsidRDefault="00DF3561" w:rsidP="00BE3CCB">
      <w:pPr>
        <w:spacing w:after="0" w:line="480" w:lineRule="auto"/>
        <w:jc w:val="center"/>
        <w:rPr>
          <w:rFonts w:ascii="Times New Roman" w:hAnsi="Times New Roman" w:cs="Times New Roman"/>
          <w:b/>
          <w:bCs/>
          <w:sz w:val="28"/>
          <w:szCs w:val="28"/>
          <w:lang w:val="en-ID"/>
        </w:rPr>
      </w:pPr>
      <w:r>
        <w:rPr>
          <w:rFonts w:ascii="Times New Roman" w:hAnsi="Times New Roman" w:cs="Times New Roman"/>
          <w:b/>
          <w:bCs/>
          <w:sz w:val="28"/>
          <w:szCs w:val="28"/>
          <w:lang w:val="en-ID"/>
        </w:rPr>
        <w:t>KAJIAN TEORI</w:t>
      </w:r>
    </w:p>
    <w:p w:rsidR="00BE3CCB" w:rsidRDefault="00BE3CCB" w:rsidP="00BE3CCB">
      <w:pPr>
        <w:spacing w:after="0" w:line="480" w:lineRule="auto"/>
        <w:jc w:val="center"/>
        <w:rPr>
          <w:rFonts w:ascii="Times New Roman" w:hAnsi="Times New Roman" w:cs="Times New Roman"/>
          <w:b/>
          <w:bCs/>
          <w:sz w:val="24"/>
          <w:szCs w:val="24"/>
          <w:lang w:val="en-ID"/>
        </w:rPr>
      </w:pPr>
    </w:p>
    <w:p w:rsidR="00BE3CCB" w:rsidRDefault="00BE3CCB" w:rsidP="00BE3CCB">
      <w:pPr>
        <w:spacing w:after="0"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2.1 Pendidikan Moral</w:t>
      </w:r>
    </w:p>
    <w:p w:rsidR="00BE3CCB" w:rsidRDefault="00BE3CCB" w:rsidP="00214C9C">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b/>
          <w:bCs/>
          <w:sz w:val="24"/>
          <w:szCs w:val="24"/>
          <w:lang w:val="en-ID"/>
        </w:rPr>
        <w:tab/>
      </w:r>
      <w:r>
        <w:rPr>
          <w:rFonts w:ascii="Times New Roman" w:hAnsi="Times New Roman" w:cs="Times New Roman"/>
          <w:sz w:val="24"/>
          <w:szCs w:val="24"/>
          <w:lang w:val="en-ID"/>
        </w:rPr>
        <w:t>Pendidikan moral memiliki peran yang sangat penting dalam membentuk karakter dan perilaku seseorang, khususnya pada generasi muda. Pendidikan moral bertujuan untuk mengajarkan individu tentang nilai-nilai etika dan sosial yang dapat membimbing mereka dalam kehidupan sehari-hari</w:t>
      </w:r>
      <w:r w:rsidR="00B30876">
        <w:rPr>
          <w:rFonts w:ascii="Times New Roman" w:hAnsi="Times New Roman" w:cs="Times New Roman"/>
          <w:sz w:val="24"/>
          <w:szCs w:val="24"/>
          <w:lang w:val="en-ID"/>
        </w:rPr>
        <w:fldChar w:fldCharType="begin" w:fldLock="1"/>
      </w:r>
      <w:r w:rsidR="00054347">
        <w:rPr>
          <w:rFonts w:ascii="Times New Roman" w:hAnsi="Times New Roman" w:cs="Times New Roman"/>
          <w:sz w:val="24"/>
          <w:szCs w:val="24"/>
          <w:lang w:val="en-ID"/>
        </w:rPr>
        <w:instrText>ADDIN CSL_CITATION {"citationItems":[{"id":"ITEM-1","itemData":{"abstract":"… Krisis – Krisis moral tersebut dapat disebabkan oleh faktor internal maupun faktor eksternal. Faktor internal ini dapat berupa krisis identitas dan faktor eksternal dapat berupa kurangnya …","author":[{"dropping-particle":"","family":"Ainun","given":"S I","non-dropping-particle":"","parse-names":false,"suffix":""},{"dropping-particle":"","family":"Dewi","given":"D A","non-dropping-particle":"","parse-names":false,"suffix":""},{"dropping-particle":"","family":"Furnamasari","given":"Y F","non-dropping-particle":"","parse-names":false,"suffix":""}],"container-title":"Jurnal Pendidikan Tambusai","id":"ITEM-1","issued":{"date-parts":[["2021"]]},"page":"9039-9044","title":"Peran Nilai Pancasila Sebagai Landasan Pendidikan Moral Bagi Generasi Muda","type":"article-journal","volume":"5"},"uris":["http://www.mendeley.com/documents/?uuid=e9760391-40ac-4099-ae49-b50be2e00e3b"]}],"mendeley":{"formattedCitation":"(Ainun et al., 2021)","plainTextFormattedCitation":"(Ainun et al., 2021)","previouslyFormattedCitation":"(Ainun et al., 2021)"},"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EC138F" w:rsidRPr="00EC138F">
        <w:rPr>
          <w:rFonts w:ascii="Times New Roman" w:hAnsi="Times New Roman" w:cs="Times New Roman"/>
          <w:noProof/>
          <w:sz w:val="24"/>
          <w:szCs w:val="24"/>
          <w:lang w:val="en-ID"/>
        </w:rPr>
        <w:t>(Ainun et al., 2021)</w:t>
      </w:r>
      <w:r w:rsidR="00B30876">
        <w:rPr>
          <w:rFonts w:ascii="Times New Roman" w:hAnsi="Times New Roman" w:cs="Times New Roman"/>
          <w:sz w:val="24"/>
          <w:szCs w:val="24"/>
          <w:lang w:val="en-ID"/>
        </w:rPr>
        <w:fldChar w:fldCharType="end"/>
      </w:r>
    </w:p>
    <w:p w:rsidR="00BE3CCB" w:rsidRDefault="00BE3CCB" w:rsidP="00214C9C">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Menurut Lickona, pendidikan moral mencakup pengajaran tentang nilai-nilai utama seperti kejujuran, keadilan dan tanggung jawab. Pendidikan moral diharapkan dapat membentuk individu yang memiliki integritas, mampu berpikir secara kritis, dan berperilaku sesuai dengan norma-norma sosial yang berlaku. Dalam konteks ini, pendidikan moral menjadi landasan bagi pembentukan karakter yang baik, yang tidak hanya berguna di lingkungan sekolah tetapi juga dalam kehidupan Masyarakat</w:t>
      </w:r>
      <w:r w:rsidR="00B30876">
        <w:rPr>
          <w:rFonts w:ascii="Times New Roman" w:hAnsi="Times New Roman" w:cs="Times New Roman"/>
          <w:sz w:val="24"/>
          <w:szCs w:val="24"/>
          <w:lang w:val="en-ID"/>
        </w:rPr>
        <w:fldChar w:fldCharType="begin" w:fldLock="1"/>
      </w:r>
      <w:r w:rsidR="009839FE">
        <w:rPr>
          <w:rFonts w:ascii="Times New Roman" w:hAnsi="Times New Roman" w:cs="Times New Roman"/>
          <w:sz w:val="24"/>
          <w:szCs w:val="24"/>
          <w:lang w:val="en-ID"/>
        </w:rPr>
        <w:instrText>ADDIN CSL_CITATION {"citationItems":[{"id":"ITEM-1","itemData":{"DOI":"10.33650/trilogi.v3i1.3396","ISSN":"2774-4574","abstract":"Padadasarnya pendidikan  berfungsi membentuk karakter yang baik, karena karakter yang baik merupakan modal awal bagi manusia untuk menjadi yang mampu mewujudkan kehidupan yang sejahtera. Menurut Thomas Lickona seorang pakar pendidikan karakter mengemukakan, bahwa konsep mengenai pendidikan karakter yang sering dipakai sebagai rujukannya yaitu diawali dengan knowing, filling, dan action. Nilai- nilai karakter yang digagas oleh Thomas Lickona diantaranya yaitu : Pertama, dengan kejujuran. Kedua, dengan adil. Ketiga, dengan tanggung jawab. Keempat, dengan berani. Kelima, dengan mau bekerja. Keenam, dengan disiplin. Selain itu Thomas Lickona juga mengemukakan, ada lima pendekatan dalam pendidikan karakter, yaitu sebagai berikut : (1). Pendekatan penanaman nilai (inculcation approach) , (2). Pendekatan perkembangan moral kognitif (cognitive moral development approach, (3). Pendekatan analisis nilai (values analysis approach), (4) pendekatan klarifikasi nilai (values clarification approach), (5). Pendekatan pembelajaran berbuat (action learning approach).","author":[{"dropping-particle":"","family":"Susanti","given":"Salamah Eka","non-dropping-particle":"","parse-names":false,"suffix":""}],"container-title":"TRILOGI: Jurnal Ilmu Teknologi, Kesehatan, dan Humaniora","id":"ITEM-1","issue":"1","issued":{"date-parts":[["2022"]]},"page":"10-17","title":"Pendidikan Karakter dalam Membangun Kecerdasan Moral bagi Anak Usia Dini Perspektif Thomas Lickona","type":"article-journal","volume":"3"},"uris":["http://www.mendeley.com/documents/?uuid=b0dac111-1809-4805-8052-53ea33edbef6"]}],"mendeley":{"formattedCitation":"(Susanti, 2022)","plainTextFormattedCitation":"(Susanti, 2022)","previouslyFormattedCitation":"(Susanti, 2022)"},"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054347" w:rsidRPr="00054347">
        <w:rPr>
          <w:rFonts w:ascii="Times New Roman" w:hAnsi="Times New Roman" w:cs="Times New Roman"/>
          <w:noProof/>
          <w:sz w:val="24"/>
          <w:szCs w:val="24"/>
          <w:lang w:val="en-ID"/>
        </w:rPr>
        <w:t>(Susanti, 2022)</w:t>
      </w:r>
      <w:r w:rsidR="00B30876">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BE3CCB" w:rsidRDefault="00BE3CCB" w:rsidP="00214C9C">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Pentingnya pendidikan moral semakin ditekankan seiring dnegan perubahan sosial yang terjadi dalam </w:t>
      </w:r>
      <w:r w:rsidR="008A6213">
        <w:rPr>
          <w:rFonts w:ascii="Times New Roman" w:hAnsi="Times New Roman" w:cs="Times New Roman"/>
          <w:sz w:val="24"/>
          <w:szCs w:val="24"/>
          <w:lang w:val="en-ID"/>
        </w:rPr>
        <w:t xml:space="preserve">Masyarakat, yang seringkali berfokus pada pencapaian material dan kurang memperhatikan aspek moralitas.Dalam penelitian oleh Hidayat dan Ningsih, dijelaskan bahwa pendidikan moral tidak hanya berfokus pada pembentukan pengetahun etika, tetapi juga harus mengedepankan pengembangan sikap dan perilaku yang mencerminkan nilai-nilai tersebut.Penelitian ini menunjukkan bahwa pembelajaran moral yang efektif harus menyetuh sisi emosional siswa, sehingga mereka dapat merasakan pentingnya </w:t>
      </w:r>
      <w:r w:rsidR="008A6213">
        <w:rPr>
          <w:rFonts w:ascii="Times New Roman" w:hAnsi="Times New Roman" w:cs="Times New Roman"/>
          <w:sz w:val="24"/>
          <w:szCs w:val="24"/>
          <w:lang w:val="en-ID"/>
        </w:rPr>
        <w:lastRenderedPageBreak/>
        <w:t>nilai moral dalam kehidupan mereka. Hal ini menuntut adanya metode yang lebih kontekstual dan menyetuh hati siswa, yang salah satunya dapat dilakukan melalui media pembelajaran seperti film</w:t>
      </w:r>
      <w:r w:rsidR="00B30876">
        <w:rPr>
          <w:rFonts w:ascii="Times New Roman" w:hAnsi="Times New Roman" w:cs="Times New Roman"/>
          <w:sz w:val="24"/>
          <w:szCs w:val="24"/>
          <w:lang w:val="en-ID"/>
        </w:rPr>
        <w:fldChar w:fldCharType="begin" w:fldLock="1"/>
      </w:r>
      <w:r w:rsidR="002B1E72">
        <w:rPr>
          <w:rFonts w:ascii="Times New Roman" w:hAnsi="Times New Roman" w:cs="Times New Roman"/>
          <w:sz w:val="24"/>
          <w:szCs w:val="24"/>
          <w:lang w:val="en-ID"/>
        </w:rPr>
        <w:instrText>ADDIN CSL_CITATION {"citationItems":[{"id":"ITEM-1","itemData":{"DOI":"10.59562/indonesia.v6i1.70242","author":[{"dropping-particle":"","family":"Hamka","given":"Buya","non-dropping-particle":"","parse-names":false,"suffix":""},{"dropping-particle":"","family":"Vol","given":"Siti Raham","non-dropping-particle":"","parse-names":false,"suffix":""},{"dropping-particle":"","family":"Nasution","given":"Aisah Fitri","non-dropping-particle":"","parse-names":false,"suffix":""},{"dropping-particle":"","family":"Ningsih","given":"Wahyu","non-dropping-particle":"","parse-names":false,"suffix":""},{"dropping-particle":"","family":"Sari","given":"Hijrah Purnama","non-dropping-particle":"","parse-names":false,"suffix":""}],"id":"ITEM-1","issued":{"date-parts":[["2025"]]},"page":"64-72","title":"REPRESENTASI NILAI PENDIDIKAN KARAKTER DALAM FILM","type":"article-journal","volume":"2"},"uris":["http://www.mendeley.com/documents/?uuid=cd8c95ae-0535-4aa2-b6a8-cee5d098b305"]}],"mendeley":{"formattedCitation":"(Hamka et al., 2025)","plainTextFormattedCitation":"(Hamka et al., 2025)","previouslyFormattedCitation":"(Hamka et al., 2025)"},"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9839FE" w:rsidRPr="009839FE">
        <w:rPr>
          <w:rFonts w:ascii="Times New Roman" w:hAnsi="Times New Roman" w:cs="Times New Roman"/>
          <w:noProof/>
          <w:sz w:val="24"/>
          <w:szCs w:val="24"/>
          <w:lang w:val="en-ID"/>
        </w:rPr>
        <w:t>(Hamka et al., 2025)</w:t>
      </w:r>
      <w:r w:rsidR="00B30876">
        <w:rPr>
          <w:rFonts w:ascii="Times New Roman" w:hAnsi="Times New Roman" w:cs="Times New Roman"/>
          <w:sz w:val="24"/>
          <w:szCs w:val="24"/>
          <w:lang w:val="en-ID"/>
        </w:rPr>
        <w:fldChar w:fldCharType="end"/>
      </w:r>
      <w:r w:rsidR="008A6213">
        <w:rPr>
          <w:rFonts w:ascii="Times New Roman" w:hAnsi="Times New Roman" w:cs="Times New Roman"/>
          <w:sz w:val="24"/>
          <w:szCs w:val="24"/>
          <w:lang w:val="en-ID"/>
        </w:rPr>
        <w:t>.</w:t>
      </w:r>
    </w:p>
    <w:p w:rsidR="008A6213" w:rsidRDefault="008A6213" w:rsidP="00214C9C">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Selain itu, penelitian oleh Mulyadi dan Fitriamenyoroti bahwa pendidikan moral harus berfokus pada pemberian contoh nyata dan aplikasi nilai-nilai moral dalam kehidupan sehari-hari.Dalam hal ini, pembelajaran moral yang diintegrasikan dengan pengalaman nyata siswa cenderung lebih efektif dalam membentuk karakter siswa. Oleh karena itu, pendidikan moral tidak hanya berbicara tentang teori, tetapi juga tentang bagaimna siswa dapat mengaplikasikan nilai-nilai tersebut dalam sitausi sosial yang berbeda</w:t>
      </w:r>
      <w:r w:rsidR="00B30876">
        <w:rPr>
          <w:rFonts w:ascii="Times New Roman" w:hAnsi="Times New Roman" w:cs="Times New Roman"/>
          <w:sz w:val="24"/>
          <w:szCs w:val="24"/>
          <w:lang w:val="en-ID"/>
        </w:rPr>
        <w:fldChar w:fldCharType="begin" w:fldLock="1"/>
      </w:r>
      <w:r w:rsidR="00BA309F">
        <w:rPr>
          <w:rFonts w:ascii="Times New Roman" w:hAnsi="Times New Roman" w:cs="Times New Roman"/>
          <w:sz w:val="24"/>
          <w:szCs w:val="24"/>
          <w:lang w:val="en-ID"/>
        </w:rPr>
        <w:instrText>ADDIN CSL_CITATION {"citationItems":[{"id":"ITEM-1","itemData":{"ISSN":"2597-4122","author":[{"dropping-particle":"","family":"Aini","given":"Fauziah","non-dropping-particle":"","parse-names":false,"suffix":""},{"dropping-particle":"","family":"Ramadhan","given":"Zaka Hadikusuma","non-dropping-particle":"","parse-names":false,"suffix":""}],"container-title":"ELSE (Elementary School Education Journal): Jurnal Pendidikan dan Pembelajaran Sekolah Dasar","id":"ITEM-1","issue":"2","issued":{"date-parts":[["2024"]]},"page":"331-339","title":"Peran Guru Dalam Mengembangkan Nilai Etika Dan Moral Peserta Didik Sekolah Dasar","type":"article-journal","volume":"8"},"uris":["http://www.mendeley.com/documents/?uuid=d67bdbc0-a63c-442f-94e1-609672557997"]}],"mendeley":{"formattedCitation":"(Aini &amp; Ramadhan, 2024)","plainTextFormattedCitation":"(Aini &amp; Ramadhan, 2024)","previouslyFormattedCitation":"(Aini &amp; Ramadhan, 2024)"},"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2B1E72" w:rsidRPr="002B1E72">
        <w:rPr>
          <w:rFonts w:ascii="Times New Roman" w:hAnsi="Times New Roman" w:cs="Times New Roman"/>
          <w:noProof/>
          <w:sz w:val="24"/>
          <w:szCs w:val="24"/>
          <w:lang w:val="en-ID"/>
        </w:rPr>
        <w:t>(Aini &amp; Ramadhan, 2024)</w:t>
      </w:r>
      <w:r w:rsidR="00B30876">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8A6213" w:rsidRDefault="008A6213" w:rsidP="00BE3CCB">
      <w:pPr>
        <w:spacing w:after="0" w:line="480" w:lineRule="auto"/>
        <w:ind w:left="426"/>
        <w:jc w:val="both"/>
        <w:rPr>
          <w:rFonts w:ascii="Times New Roman" w:hAnsi="Times New Roman" w:cs="Times New Roman"/>
          <w:sz w:val="24"/>
          <w:szCs w:val="24"/>
          <w:lang w:val="en-ID"/>
        </w:rPr>
      </w:pPr>
    </w:p>
    <w:p w:rsidR="008A6213" w:rsidRPr="001F5D55" w:rsidRDefault="008A6213" w:rsidP="008A6213">
      <w:pPr>
        <w:spacing w:after="0" w:line="480" w:lineRule="auto"/>
        <w:jc w:val="both"/>
        <w:rPr>
          <w:rFonts w:ascii="Times New Roman" w:hAnsi="Times New Roman" w:cs="Times New Roman"/>
          <w:b/>
          <w:bCs/>
          <w:sz w:val="24"/>
          <w:szCs w:val="24"/>
          <w:lang w:val="en-ID"/>
        </w:rPr>
      </w:pPr>
      <w:r w:rsidRPr="001F5D55">
        <w:rPr>
          <w:rFonts w:ascii="Times New Roman" w:hAnsi="Times New Roman" w:cs="Times New Roman"/>
          <w:b/>
          <w:bCs/>
          <w:sz w:val="24"/>
          <w:szCs w:val="24"/>
          <w:lang w:val="en-ID"/>
        </w:rPr>
        <w:t>2.</w:t>
      </w:r>
      <w:r w:rsidR="00A74F9D">
        <w:rPr>
          <w:rFonts w:ascii="Times New Roman" w:hAnsi="Times New Roman" w:cs="Times New Roman"/>
          <w:b/>
          <w:bCs/>
          <w:sz w:val="24"/>
          <w:szCs w:val="24"/>
          <w:lang w:val="en-ID"/>
        </w:rPr>
        <w:t>1.1</w:t>
      </w:r>
      <w:r w:rsidRPr="001F5D55">
        <w:rPr>
          <w:rFonts w:ascii="Times New Roman" w:hAnsi="Times New Roman" w:cs="Times New Roman"/>
          <w:b/>
          <w:bCs/>
          <w:sz w:val="24"/>
          <w:szCs w:val="24"/>
          <w:lang w:val="en-ID"/>
        </w:rPr>
        <w:t xml:space="preserve"> Pendidikan Moral dalam Pembelajaran Bahasa Indonesia</w:t>
      </w:r>
    </w:p>
    <w:p w:rsidR="008A6213" w:rsidRDefault="008A6213" w:rsidP="00BA043F">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Pendidikan moral dalam pembelajaran Bahasa Indonesia memiliki tujuan untuk tidak hanya meningkatkan keterampilan berbahasa siswa, tetapi juga untuk memperkenalkan dan mengajarkan nilai-nilai moral melalui media yang digunakan untuk pembelajaran. Dalam konteks ini, pembelajaran Bahasa Indonesia dapat memanfaatkan berbagai sumber, salah satunya adalah film, untuk menyampaikan nilai moral secara lebih efektif</w:t>
      </w:r>
      <w:r w:rsidR="00B30876">
        <w:rPr>
          <w:rFonts w:ascii="Times New Roman" w:hAnsi="Times New Roman" w:cs="Times New Roman"/>
          <w:sz w:val="24"/>
          <w:szCs w:val="24"/>
          <w:lang w:val="en-ID"/>
        </w:rPr>
        <w:fldChar w:fldCharType="begin" w:fldLock="1"/>
      </w:r>
      <w:r w:rsidR="00715315">
        <w:rPr>
          <w:rFonts w:ascii="Times New Roman" w:hAnsi="Times New Roman" w:cs="Times New Roman"/>
          <w:sz w:val="24"/>
          <w:szCs w:val="24"/>
          <w:lang w:val="en-ID"/>
        </w:rPr>
        <w:instrText>ADDIN CSL_CITATION {"citationItems":[{"id":"ITEM-1","itemData":{"author":[{"dropping-particle":"","family":"Mi","given":"Jurnal Kependidikan","non-dropping-particle":"","parse-names":false,"suffix":""}],"id":"ITEM-1","issued":{"date-parts":[["2021"]]},"page":"136-149","title":"Mitra PGMI :","type":"article-journal"},"uris":["http://www.mendeley.com/documents/?uuid=c0c6a67c-1a4b-471a-ab1a-c567c0f4b678"]}],"mendeley":{"formattedCitation":"(Mi, 2021)","plainTextFormattedCitation":"(Mi, 2021)","previouslyFormattedCitation":"(Mi, 2021)"},"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715315" w:rsidRPr="00715315">
        <w:rPr>
          <w:rFonts w:ascii="Times New Roman" w:hAnsi="Times New Roman" w:cs="Times New Roman"/>
          <w:noProof/>
          <w:sz w:val="24"/>
          <w:szCs w:val="24"/>
          <w:lang w:val="en-ID"/>
        </w:rPr>
        <w:t>(Mi, 2021)</w:t>
      </w:r>
      <w:r w:rsidR="00B30876">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8A6213" w:rsidRDefault="008A6213" w:rsidP="00BA043F">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Menurut penelitian oleh Prabowo dan Fariha, film sebagai media pembelajaran memiliki potensi besar dalam membangkitkan empati siswa terhadap karakter-karakter yang ada dalam cerita dan nilai-nilai moral yang terkadung di dalamnya. Film dapat menyampaikan pesan moral dengan cara yang </w:t>
      </w:r>
      <w:r>
        <w:rPr>
          <w:rFonts w:ascii="Times New Roman" w:hAnsi="Times New Roman" w:cs="Times New Roman"/>
          <w:sz w:val="24"/>
          <w:szCs w:val="24"/>
          <w:lang w:val="en-ID"/>
        </w:rPr>
        <w:lastRenderedPageBreak/>
        <w:t>lebih menyentuh perasaan siswa, sehingga mereka lebih mudah menginternalisasi nilai-nilai tersebut</w:t>
      </w:r>
      <w:r w:rsidR="00B30876">
        <w:rPr>
          <w:rFonts w:ascii="Times New Roman" w:hAnsi="Times New Roman" w:cs="Times New Roman"/>
          <w:sz w:val="24"/>
          <w:szCs w:val="24"/>
          <w:lang w:val="en-ID"/>
        </w:rPr>
        <w:fldChar w:fldCharType="begin" w:fldLock="1"/>
      </w:r>
      <w:r w:rsidR="003A0024">
        <w:rPr>
          <w:rFonts w:ascii="Times New Roman" w:hAnsi="Times New Roman" w:cs="Times New Roman"/>
          <w:sz w:val="24"/>
          <w:szCs w:val="24"/>
          <w:lang w:val="en-ID"/>
        </w:rPr>
        <w:instrText>ADDIN CSL_CITATION {"citationItems":[{"id":"ITEM-1","itemData":{"DOI":"10.17977/um001v1i12016p019","ISSN":"25484311","abstract":"This study aims to determine the effectiveness of the use of film to improving emphaty sevents grade students junior high school. The study design used a quasi-experimental design using the design of one group pretest-posttest design. Subjects in this study were six students who have the lowest levels of emphaty in the classroom. The research instrument used is the scale of emphaty and guidance experiment. The hypothesis testing is using the Wilcoxon test. Wilcoxon test results showed that the difference value (z) is-2.201 with a significance value of 0.028. Significance value less than 0.05, which means that Ho is rejected, so it can be concluded that the use of film is effective to improving emphaty among sevents grade student of junior high school.","author":[{"dropping-particle":"","family":"Auliyah","given":"Alan","non-dropping-particle":"","parse-names":false,"suffix":""},{"dropping-particle":"","family":"Flurentin","given":"Elia","non-dropping-particle":"","parse-names":false,"suffix":""}],"container-title":"Jurnal Kajian Bimbingan dan Konseling","id":"ITEM-1","issue":"2","issued":{"date-parts":[["2020"]]},"page":"19-26","title":"Efektifitas Penggunaan Media Film Untuk Meningkatkan Empati Siswa Kelas Vii Smp","type":"article-journal","volume":"1"},"uris":["http://www.mendeley.com/documents/?uuid=a29c0a9d-d01d-4902-8d71-d4ac0eefe901"]}],"mendeley":{"formattedCitation":"(Auliyah &amp; Flurentin, 2020)","plainTextFormattedCitation":"(Auliyah &amp; Flurentin, 2020)","previouslyFormattedCitation":"(Auliyah &amp; Flurentin, 2020)"},"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BA309F" w:rsidRPr="00BA309F">
        <w:rPr>
          <w:rFonts w:ascii="Times New Roman" w:hAnsi="Times New Roman" w:cs="Times New Roman"/>
          <w:noProof/>
          <w:sz w:val="24"/>
          <w:szCs w:val="24"/>
          <w:lang w:val="en-ID"/>
        </w:rPr>
        <w:t>(Auliyah &amp; Flurentin, 2020)</w:t>
      </w:r>
      <w:r w:rsidR="00B30876">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F5D55" w:rsidRDefault="008A6213" w:rsidP="00BA043F">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Dalam pembelajaran Bahasa Indonesia, pengunaan film memungkinkan siswa untuk menganalisis elemen-elemen naratif seperti karakter, alur cerita, dan konfilik yang muncul dalam film, serta bagaimana elemen-elemen tersebut berfungsi untuk menyampaikan pesan moral.Penelitian oleh Agustinus menunjukkan bahwa siswa yang belajar menggunakan menggunakan film sebagai media pembelajaran dapat </w:t>
      </w:r>
      <w:r w:rsidR="001F5D55">
        <w:rPr>
          <w:rFonts w:ascii="Times New Roman" w:hAnsi="Times New Roman" w:cs="Times New Roman"/>
          <w:sz w:val="24"/>
          <w:szCs w:val="24"/>
          <w:lang w:val="en-ID"/>
        </w:rPr>
        <w:t>lebih mudah memahami nilai-nilai sosial dan moral yang ada dalam cerita. Film Miracle in Cell No.7, misalnya, menyampaikan pesan moral tentang pengorbanan, kasih sayang, dan keadilan, yang dapat memperkaya pengalaman belajar siswa, terutama dalam hal pemahaman moral</w:t>
      </w:r>
      <w:r w:rsidR="00B30876">
        <w:rPr>
          <w:rFonts w:ascii="Times New Roman" w:hAnsi="Times New Roman" w:cs="Times New Roman"/>
          <w:sz w:val="24"/>
          <w:szCs w:val="24"/>
          <w:lang w:val="en-ID"/>
        </w:rPr>
        <w:fldChar w:fldCharType="begin" w:fldLock="1"/>
      </w:r>
      <w:r w:rsidR="003A0024">
        <w:rPr>
          <w:rFonts w:ascii="Times New Roman" w:hAnsi="Times New Roman" w:cs="Times New Roman"/>
          <w:sz w:val="24"/>
          <w:szCs w:val="24"/>
          <w:lang w:val="en-ID"/>
        </w:rPr>
        <w:instrText>ADDIN CSL_CITATION {"citationItems":[{"id":"ITEM-1","itemData":{"DOI":"10.53682/kompetensi.v2i9.4981","ISSN":"2337-3504","abstract":"Masalah yang diangkat dari penelitian ini adalah nilai moral keluarga yang terdapat dalam film “Miracle In Cell No.7” implikasinya  pada pembelajaran sastra. Tujuan penelitian adalah mendeskripsikan  nilai-nilai moral keluarga dalam film “ Miracle In Cell No.7”. Metode yang digunakan dalam penelitian adalah deskripsi kualitatif dengan teknik analisis isi. sumber data dalam penelitian adalah film “Miracle In Cell No.7” Karya Lee Hwan Kyung. Hasil penelitian terungkap bahwa secara nilai moral keluarga film “Miracle In Cell No.7” mengandung nilai-nilai moral keluarga, yakni (1) terdapat nilai nurani yang terdiri dari kejujuran, keberanian, cinta damai, disiplin diri, dan nilai memberi seperti setia, hormat, cinta dan kasih saying, peka, tidak egois, adil, dan murah hati ditemukan dalam adegan-adegan film, (2) Adapun implikasinya terhadap pembelajaran sastra: dilihat dari bentuk nilai moral keluarga yang diteliti, peneliti mendapatkan bahwa film adalah sarana yang efektif dalam membangun karakter siswa dan menjadi media pembelajaran baik bagi siswa maupun sebagai film motivasi bagi setiap orang yang mentonnya.\r  \r  \r  ","author":[{"dropping-particle":"","family":"Manderes","given":"Atika","non-dropping-particle":"","parse-names":false,"suffix":""}],"container-title":"Kompetensi","id":"ITEM-1","issue":"9","issued":{"date-parts":[["2022"]]},"page":"1666-1684","title":"Nilai Moral Keluarga Dalam Film “Miracle in Cell No.07” Karya Lee Hwan Kyung Dan Implikasinya Pada Pembelajaran Sastra","type":"article-journal","volume":"2"},"uris":["http://www.mendeley.com/documents/?uuid=24b00fc0-5d82-4589-a7d1-9e945d182eba"]}],"mendeley":{"formattedCitation":"(Manderes, 2022)","plainTextFormattedCitation":"(Manderes, 2022)","previouslyFormattedCitation":"(Manderes, 2022)"},"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3A0024" w:rsidRPr="003A0024">
        <w:rPr>
          <w:rFonts w:ascii="Times New Roman" w:hAnsi="Times New Roman" w:cs="Times New Roman"/>
          <w:noProof/>
          <w:sz w:val="24"/>
          <w:szCs w:val="24"/>
          <w:lang w:val="en-ID"/>
        </w:rPr>
        <w:t>(Manderes, 2022)</w:t>
      </w:r>
      <w:r w:rsidR="00B30876">
        <w:rPr>
          <w:rFonts w:ascii="Times New Roman" w:hAnsi="Times New Roman" w:cs="Times New Roman"/>
          <w:sz w:val="24"/>
          <w:szCs w:val="24"/>
          <w:lang w:val="en-ID"/>
        </w:rPr>
        <w:fldChar w:fldCharType="end"/>
      </w:r>
      <w:r w:rsidR="001F5D55">
        <w:rPr>
          <w:rFonts w:ascii="Times New Roman" w:hAnsi="Times New Roman" w:cs="Times New Roman"/>
          <w:sz w:val="24"/>
          <w:szCs w:val="24"/>
          <w:lang w:val="en-ID"/>
        </w:rPr>
        <w:t>.</w:t>
      </w:r>
    </w:p>
    <w:p w:rsidR="001F5D55" w:rsidRDefault="001F5D55" w:rsidP="00BA043F">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Selain itu, pembelajaran Bahasa Indonesia yang mengintegrasikan pendidikan moral melalui film juga dapat memperkaya keterampilan berbicara, menulis, dan berpikir kritis siwa.Penelitian oleh Rini dan Pertiwi menunjukkan bahwa film sebagai media pembelajaran mampu memotivasi siswa untuk aktif berdikusi dan menulis refleksi terhadap nilai-nilai moral yang terdapat dalam film tersebut. Melalui kegiatan ini, siswa dapat lebih memahamu dan menerapkan nilai-nilai moral dalam kehidupan sehari-hari, yang pada akhirnya dapat memperkuat karakter mereka</w:t>
      </w:r>
      <w:r w:rsidR="00B30876">
        <w:rPr>
          <w:rFonts w:ascii="Times New Roman" w:hAnsi="Times New Roman" w:cs="Times New Roman"/>
          <w:sz w:val="24"/>
          <w:szCs w:val="24"/>
          <w:lang w:val="en-ID"/>
        </w:rPr>
        <w:fldChar w:fldCharType="begin" w:fldLock="1"/>
      </w:r>
      <w:r w:rsidR="00E0738F">
        <w:rPr>
          <w:rFonts w:ascii="Times New Roman" w:hAnsi="Times New Roman" w:cs="Times New Roman"/>
          <w:sz w:val="24"/>
          <w:szCs w:val="24"/>
          <w:lang w:val="en-ID"/>
        </w:rPr>
        <w:instrText>ADDIN CSL_CITATION {"citationItems":[{"id":"ITEM-1","itemData":{"DOI":"10.55210/asmaraloka.v2i2.402","ISSN":"3025-4647","abstract":"Movies not only entertain the audience, but also function as a means of conveying the messages they contain. Therefore, there are currently a lot of conversations about domestically and internationally produced films. The development of this movie has become a hot topic of conversation in the community. One of the movies that is currently hitting the audience is the movie 'Budi Pekerti' by Wregas Bhanuteja. The film tells the story of a guidance and counseling teacher who uses his unique technique to guide his students. Until one day, the teacher suddenly becomes a hot topic on social media. This affects his career and family. This drama genre movie presents realistic nuanced stories that are currently popular. The purpose of this research is to find out the moral values contained in the movie \"Budi Pekerti\".  This research uses a qualitative descriptive method. The results of the research on the Budi Pekerti movie obtained by researchers are knowing the forms of cyberbullying and five moral values in the movie \"Budi Pekerti\". The five moral values are: honesty, hard work, creativity, critical thinking, and environmental care. Based on these five moral values, it can be concluded that the Budi Pekerti film is an educational spectacle and can instill good moral values for teenagers in the future.","author":[{"dropping-particle":"","family":"Melysa","given":"Melysa Putri Ayuningtyas","non-dropping-particle":"","parse-names":false,"suffix":""},{"dropping-particle":"","family":"Puspitasari","given":"Indah","non-dropping-particle":"","parse-names":false,"suffix":""}],"container-title":"ASMARALOKA : Jurnal Pendidikan, Linguistik dan Sastra Indonesia","id":"ITEM-1","issue":"2","issued":{"date-parts":[["2024"]]},"page":"1-19","title":"Representasi Nilai Moral Pada Film Budi Pekerti Karya Wregas Bhanuteja (Kajian Sosiologi Sastra)","type":"article-journal","volume":"2"},"uris":["http://www.mendeley.com/documents/?uuid=296f89aa-f490-46fc-8ea3-230916e0d099"]}],"mendeley":{"formattedCitation":"(Melysa &amp; Puspitasari, 2024)","plainTextFormattedCitation":"(Melysa &amp; Puspitasari, 2024)","previouslyFormattedCitation":"(Melysa &amp; Puspitasari, 2024)"},"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3A0024" w:rsidRPr="003A0024">
        <w:rPr>
          <w:rFonts w:ascii="Times New Roman" w:hAnsi="Times New Roman" w:cs="Times New Roman"/>
          <w:noProof/>
          <w:sz w:val="24"/>
          <w:szCs w:val="24"/>
          <w:lang w:val="en-ID"/>
        </w:rPr>
        <w:t>(Melysa &amp; Puspitasari, 2024)</w:t>
      </w:r>
      <w:r w:rsidR="00B30876">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F5D55" w:rsidRDefault="001F5D55" w:rsidP="004C2EC6">
      <w:pPr>
        <w:spacing w:after="0" w:line="480" w:lineRule="auto"/>
        <w:jc w:val="both"/>
        <w:rPr>
          <w:rFonts w:ascii="Times New Roman" w:hAnsi="Times New Roman" w:cs="Times New Roman"/>
          <w:sz w:val="24"/>
          <w:szCs w:val="24"/>
          <w:lang w:val="en-ID"/>
        </w:rPr>
      </w:pPr>
    </w:p>
    <w:p w:rsidR="001F5D55" w:rsidRPr="00A74F9D" w:rsidRDefault="001F5D55" w:rsidP="004A6C9E">
      <w:pPr>
        <w:pStyle w:val="ListParagraph"/>
        <w:numPr>
          <w:ilvl w:val="2"/>
          <w:numId w:val="13"/>
        </w:numPr>
        <w:spacing w:after="0" w:line="480" w:lineRule="auto"/>
        <w:ind w:left="567" w:hanging="567"/>
        <w:jc w:val="both"/>
        <w:rPr>
          <w:rFonts w:ascii="Times New Roman" w:hAnsi="Times New Roman" w:cs="Times New Roman"/>
          <w:b/>
          <w:bCs/>
          <w:sz w:val="24"/>
          <w:szCs w:val="24"/>
          <w:lang w:val="en-ID"/>
        </w:rPr>
      </w:pPr>
      <w:r w:rsidRPr="00A74F9D">
        <w:rPr>
          <w:rFonts w:ascii="Times New Roman" w:hAnsi="Times New Roman" w:cs="Times New Roman"/>
          <w:b/>
          <w:bCs/>
          <w:sz w:val="24"/>
          <w:szCs w:val="24"/>
          <w:lang w:val="en-ID"/>
        </w:rPr>
        <w:t>Penggunaan Film sebagai Media Pembelajaran dalam Bahasa Indonesia</w:t>
      </w:r>
    </w:p>
    <w:p w:rsidR="001F5D55" w:rsidRDefault="001F5D55" w:rsidP="00BA043F">
      <w:pPr>
        <w:pStyle w:val="ListParagraph"/>
        <w:spacing w:after="0" w:line="480" w:lineRule="auto"/>
        <w:ind w:left="0" w:firstLine="29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Film sebagai media pembelajaran menawarkan berbagai keunggulan dalam menyampaikan pesan moral dan nilai kehidupan. Penelitian oleh Subroto menunjukkan bahwa film dapat memperkenalkan tema-tema kehidupan yang kompleks dengan cara yang lebih menarik dan mudah dipahami audiens, terutama bagi siswa yang lebih mudah terhubung dengan pengalaman visual dan emosional</w:t>
      </w:r>
      <w:r w:rsidR="00B30876">
        <w:rPr>
          <w:rFonts w:ascii="Times New Roman" w:hAnsi="Times New Roman" w:cs="Times New Roman"/>
          <w:sz w:val="24"/>
          <w:szCs w:val="24"/>
          <w:lang w:val="en-ID"/>
        </w:rPr>
        <w:fldChar w:fldCharType="begin" w:fldLock="1"/>
      </w:r>
      <w:r w:rsidR="004B01A4">
        <w:rPr>
          <w:rFonts w:ascii="Times New Roman" w:hAnsi="Times New Roman" w:cs="Times New Roman"/>
          <w:sz w:val="24"/>
          <w:szCs w:val="24"/>
          <w:lang w:val="en-ID"/>
        </w:rPr>
        <w:instrText>ADDIN CSL_CITATION {"citationItems":[{"id":"ITEM-1","itemData":{"abstract":"Film merupakan hiburan bagi masyarakat yang mampu menembus batas-batas kelas sosial. Kemampuan film menjangkau berbagai segmen kelas sosialmembuat film memiliki potensi untuk mempengaruhi khalayak penikmatnya. Nilai strategis film tidak hanya berperan sebagai hiburan, film berpotensi jadi media edukasi, yang dapat mengomunikasikan pesan pendidikan secara efektif, bahkan mampu mempengaruhi perilaku seseorang. Seperti halnya karya sastra (novel, cerpen, drama, teater), di dalam film juga terdapat cerita, adegan (scene), dialog, kejadian, konflik, tokoh, penokohan, dan setting. Salah satu keunggulan film adalah mampu memvisualisasikan berbagai karakter manusia sehingga dengan mudah dapat mengintervensi atau mempengaruhi pikiran penonton. Di sinilah terlihat betapa film memiliki efektifitas dalam menanamkan nilai-nilai moral sebagai bagian dari aspek pendidikan karakter bangsa. Buku ini ditulis sebagai salah satu referansi yang secara sederhana memberikan pemahaman tentang seluk beluk dunia perfilman dan nilai-nilai strategis film selain sebagai media hiburan. Kelebihan buku ini adalah pada gaya bertuturnya yang memakai gaya dialogis, sehingga pembaca akan merasa terlibat langsung dalam proses penyampaian informasi yang komunikatif.","author":[{"dropping-particle":"","family":"Fajerin","given":"Muhammad Alfi","non-dropping-particle":"","parse-names":false,"suffix":""}],"container-title":"25 September","id":"ITEM-1","issued":{"date-parts":[["2022"]]},"title":"Film sebagai Media Pembelajaran Efektif","type":"article-journal"},"uris":["http://www.mendeley.com/documents/?uuid=22904885-fa72-4028-9340-b7a177fb895a"]}],"mendeley":{"formattedCitation":"(Fajerin, 2022)","plainTextFormattedCitation":"(Fajerin, 2022)","previouslyFormattedCitation":"(Fajerin, 2022)"},"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E0738F" w:rsidRPr="00E0738F">
        <w:rPr>
          <w:rFonts w:ascii="Times New Roman" w:hAnsi="Times New Roman" w:cs="Times New Roman"/>
          <w:noProof/>
          <w:sz w:val="24"/>
          <w:szCs w:val="24"/>
          <w:lang w:val="en-ID"/>
        </w:rPr>
        <w:t>(Fajerin, 2022)</w:t>
      </w:r>
      <w:r w:rsidR="00B30876">
        <w:rPr>
          <w:rFonts w:ascii="Times New Roman" w:hAnsi="Times New Roman" w:cs="Times New Roman"/>
          <w:sz w:val="24"/>
          <w:szCs w:val="24"/>
          <w:lang w:val="en-ID"/>
        </w:rPr>
        <w:fldChar w:fldCharType="end"/>
      </w:r>
      <w:r>
        <w:rPr>
          <w:rFonts w:ascii="Times New Roman" w:hAnsi="Times New Roman" w:cs="Times New Roman"/>
          <w:sz w:val="24"/>
          <w:szCs w:val="24"/>
          <w:lang w:val="en-ID"/>
        </w:rPr>
        <w:t>. Dalam konteks pembelajaran Bahasa Indonesia, film membantu siswa mengembangkan keterampilan berbicara, mendengarkan, dan menulis melalui observasi dialog, karakter, serta alur cerita yang ada. Dengan elemen visual dan auditori yang kuat, film memungkinkan siswa untuk memahami bahasa dalam konteks sosial yang lebih luas</w:t>
      </w:r>
      <w:r w:rsidR="00B30876">
        <w:rPr>
          <w:rFonts w:ascii="Times New Roman" w:hAnsi="Times New Roman" w:cs="Times New Roman"/>
          <w:sz w:val="24"/>
          <w:szCs w:val="24"/>
          <w:lang w:val="en-ID"/>
        </w:rPr>
        <w:fldChar w:fldCharType="begin" w:fldLock="1"/>
      </w:r>
      <w:r w:rsidR="004B01A4">
        <w:rPr>
          <w:rFonts w:ascii="Times New Roman" w:hAnsi="Times New Roman" w:cs="Times New Roman"/>
          <w:sz w:val="24"/>
          <w:szCs w:val="24"/>
          <w:lang w:val="en-ID"/>
        </w:rPr>
        <w:instrText>ADDIN CSL_CITATION {"citationItems":[{"id":"ITEM-1","itemData":{"DOI":"10.61290/gm.v14i2.367","ISSN":"2355-3782","abstract":"Tujuan dari penelitian ini adalah untuk memberikan gambaran review dari penelitian yang sudah ada tentang bagaimana penggunaan film animasi dalam pembelajaran terpadu terhadap keterampilan menyimak dan berbicara siswa sekolah dasar. Pendekatan kajian pustaka dipadukan dengan metode penelitian kualitatif dalam penelitian ini. Diawali dengan pengumpulan artikel, reduksi artikel, pemaparan artikel, pembahasan, dan penarikan kesimpulan, dilakukan tahapan penelitian. Artikel yang dipublikasikan di jurnal nasional selama tujuh tahun terakhir (2019-2022) menjadi sumber data penelitian. Dari 15 artikel, 13 artikel ditemukan sesuai dengan judul topik, menurut temuan. Di sekolah dasar, penggunaan film animasi dalam pembelajaran terpadu terhadap keterampilan menyimak dan berbicara siswa sekolah dasar dapat membantu siswa belajar lebih banyak dan mencapai hasil akademik yang lebih baik.","author":[{"dropping-particle":"","family":"Shafa","given":"Gandis","non-dropping-particle":"","parse-names":false,"suffix":""},{"dropping-particle":"","family":"Endang M. Kurnianti","given":"","non-dropping-particle":"","parse-names":false,"suffix":""},{"dropping-particle":"","family":"Uswatun Hasanah","given":"","non-dropping-particle":"","parse-names":false,"suffix":""}],"container-title":"Jurnal Genta Mulia","id":"ITEM-1","issue":"2","issued":{"date-parts":[["2023"]]},"page":"69-86","title":"Penggunaan Film Animasi Dalam Pembelajaran Terpadu Terhadap Keterampilan Menyimak Dan Berbicara Siswa Sekolah Dasar","type":"article-journal","volume":"14"},"uris":["http://www.mendeley.com/documents/?uuid=534b898d-4d33-4583-b59a-81604591222f"]}],"mendeley":{"formattedCitation":"(Shafa et al., 2023)","plainTextFormattedCitation":"(Shafa et al., 2023)","previouslyFormattedCitation":"(Shafa et al., 2023)"},"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4B01A4" w:rsidRPr="004B01A4">
        <w:rPr>
          <w:rFonts w:ascii="Times New Roman" w:hAnsi="Times New Roman" w:cs="Times New Roman"/>
          <w:noProof/>
          <w:sz w:val="24"/>
          <w:szCs w:val="24"/>
          <w:lang w:val="en-ID"/>
        </w:rPr>
        <w:t>(Shafa et al., 2023)</w:t>
      </w:r>
      <w:r w:rsidR="00B30876">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F5D55" w:rsidRDefault="001F5D55" w:rsidP="00BA043F">
      <w:pPr>
        <w:pStyle w:val="ListParagraph"/>
        <w:spacing w:after="0" w:line="480" w:lineRule="auto"/>
        <w:ind w:left="0" w:firstLine="294"/>
        <w:jc w:val="both"/>
        <w:rPr>
          <w:rFonts w:ascii="Times New Roman" w:hAnsi="Times New Roman" w:cs="Times New Roman"/>
          <w:sz w:val="24"/>
          <w:szCs w:val="24"/>
          <w:lang w:val="en-ID"/>
        </w:rPr>
      </w:pPr>
      <w:r>
        <w:rPr>
          <w:rFonts w:ascii="Times New Roman" w:hAnsi="Times New Roman" w:cs="Times New Roman"/>
          <w:sz w:val="24"/>
          <w:szCs w:val="24"/>
          <w:lang w:val="en-ID"/>
        </w:rPr>
        <w:t>Selain itu, film memberikan kesempatan bagi siswa untuk terlibat dalam analisis yang lebih mendalam terhadap karakter, alur cerita, dan konflik yang ada di film.Sebuah film baik, seperti Miracle in Cell No. 7, tidak hanya menawarkan hiburan, tetapi juga mengandung pesan moral yang dapat mendorong siswa untuk berpikir kritis dan menganalisis dinamika sosial yang terjadi dalam cerita. Menurut penelitian oleh Agustinus</w:t>
      </w:r>
      <w:r w:rsidR="004B01A4">
        <w:rPr>
          <w:rFonts w:ascii="Times New Roman" w:hAnsi="Times New Roman" w:cs="Times New Roman"/>
          <w:sz w:val="24"/>
          <w:szCs w:val="24"/>
          <w:lang w:val="en-ID"/>
        </w:rPr>
        <w:t xml:space="preserve">, </w:t>
      </w:r>
      <w:r>
        <w:rPr>
          <w:rFonts w:ascii="Times New Roman" w:hAnsi="Times New Roman" w:cs="Times New Roman"/>
          <w:sz w:val="24"/>
          <w:szCs w:val="24"/>
          <w:lang w:val="en-ID"/>
        </w:rPr>
        <w:t>film memungkinkan siswa dapat merasakan dan mengidentifikasi berbagai situasi yang berhubungan dengan nilai-nilai moral, seperti keadilan, pengorbanan, dan kasih sayang</w:t>
      </w:r>
      <w:r w:rsidR="00B30876">
        <w:rPr>
          <w:rFonts w:ascii="Times New Roman" w:hAnsi="Times New Roman" w:cs="Times New Roman"/>
          <w:sz w:val="24"/>
          <w:szCs w:val="24"/>
          <w:lang w:val="en-ID"/>
        </w:rPr>
        <w:fldChar w:fldCharType="begin" w:fldLock="1"/>
      </w:r>
      <w:r w:rsidR="004B01A4">
        <w:rPr>
          <w:rFonts w:ascii="Times New Roman" w:hAnsi="Times New Roman" w:cs="Times New Roman"/>
          <w:sz w:val="24"/>
          <w:szCs w:val="24"/>
          <w:lang w:val="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hfitri","given":"Afifaturrizka","non-dropping-particle":"","parse-names":false,"suffix":""},{"dropping-particle":"","family":"Habibah","given":"Nur","non-dropping-particle":"","parse-names":false,"suffix":""},{"dropping-particle":"","family":"Yunita","given":"Sri","non-dropping-particle":"","parse-names":false,"suffix":""}],"id":"ITEM-1","issue":"3","issued":{"date-parts":[["2020"]]},"page":"1-23","title":"ANALISIS FILM SANG PEMIMPI DALAM PENANAMAN NILAI DAN MORAL SISWA","type":"article-journal","volume":"7"},"uris":["http://www.mendeley.com/documents/?uuid=6bde3d1c-1a3b-4707-966b-35fc6501de4e"]}],"mendeley":{"formattedCitation":"(Syahfitri et al., 2020)","plainTextFormattedCitation":"(Syahfitri et al., 2020)","previouslyFormattedCitation":"(Syahfitri et al., 2020)"},"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4B01A4" w:rsidRPr="004B01A4">
        <w:rPr>
          <w:rFonts w:ascii="Times New Roman" w:hAnsi="Times New Roman" w:cs="Times New Roman"/>
          <w:noProof/>
          <w:sz w:val="24"/>
          <w:szCs w:val="24"/>
          <w:lang w:val="en-ID"/>
        </w:rPr>
        <w:t>(Syahfitri et al., 2020)</w:t>
      </w:r>
      <w:r w:rsidR="00B30876">
        <w:rPr>
          <w:rFonts w:ascii="Times New Roman" w:hAnsi="Times New Roman" w:cs="Times New Roman"/>
          <w:sz w:val="24"/>
          <w:szCs w:val="24"/>
          <w:lang w:val="en-ID"/>
        </w:rPr>
        <w:fldChar w:fldCharType="end"/>
      </w:r>
      <w:r>
        <w:rPr>
          <w:rFonts w:ascii="Times New Roman" w:hAnsi="Times New Roman" w:cs="Times New Roman"/>
          <w:sz w:val="24"/>
          <w:szCs w:val="24"/>
          <w:lang w:val="en-ID"/>
        </w:rPr>
        <w:t>. Film Miracle in Cell No. 7, misalnya, menunjukkan bagaimana hubungan antara orang tua dan anak dapat menyampaikan pesan moral yang kuat tentang pengorbanan dan kasih sayang tanpa syarat.</w:t>
      </w:r>
    </w:p>
    <w:p w:rsidR="00A51170" w:rsidRDefault="00A51170" w:rsidP="00A51170">
      <w:pPr>
        <w:spacing w:after="0" w:line="480" w:lineRule="auto"/>
        <w:jc w:val="both"/>
        <w:rPr>
          <w:rFonts w:ascii="Times New Roman" w:hAnsi="Times New Roman" w:cs="Times New Roman"/>
          <w:sz w:val="24"/>
          <w:szCs w:val="24"/>
          <w:lang w:val="en-ID"/>
        </w:rPr>
      </w:pPr>
    </w:p>
    <w:p w:rsidR="00A51170" w:rsidRPr="00A51170" w:rsidRDefault="00A51170" w:rsidP="00A51170">
      <w:pPr>
        <w:spacing w:after="0" w:line="480" w:lineRule="auto"/>
        <w:jc w:val="both"/>
        <w:rPr>
          <w:rFonts w:ascii="Times New Roman" w:hAnsi="Times New Roman" w:cs="Times New Roman"/>
          <w:b/>
          <w:bCs/>
          <w:sz w:val="24"/>
          <w:szCs w:val="24"/>
          <w:lang w:val="en-ID"/>
        </w:rPr>
      </w:pPr>
      <w:r w:rsidRPr="00A51170">
        <w:rPr>
          <w:rFonts w:ascii="Times New Roman" w:hAnsi="Times New Roman" w:cs="Times New Roman"/>
          <w:b/>
          <w:bCs/>
          <w:sz w:val="24"/>
          <w:szCs w:val="24"/>
          <w:lang w:val="en-ID"/>
        </w:rPr>
        <w:t>2.</w:t>
      </w:r>
      <w:r w:rsidR="00A74F9D">
        <w:rPr>
          <w:rFonts w:ascii="Times New Roman" w:hAnsi="Times New Roman" w:cs="Times New Roman"/>
          <w:b/>
          <w:bCs/>
          <w:sz w:val="24"/>
          <w:szCs w:val="24"/>
          <w:lang w:val="en-ID"/>
        </w:rPr>
        <w:t>1.3</w:t>
      </w:r>
      <w:r w:rsidRPr="00A51170">
        <w:rPr>
          <w:rFonts w:ascii="Times New Roman" w:hAnsi="Times New Roman" w:cs="Times New Roman"/>
          <w:b/>
          <w:bCs/>
          <w:sz w:val="24"/>
          <w:szCs w:val="24"/>
          <w:lang w:val="en-ID"/>
        </w:rPr>
        <w:t xml:space="preserve"> Analisis Naratif dalam Pembelajaran Bahasa Indonesia</w:t>
      </w:r>
    </w:p>
    <w:p w:rsidR="001F5D55" w:rsidRDefault="00A51170" w:rsidP="00BA043F">
      <w:pPr>
        <w:pStyle w:val="ListParagraph"/>
        <w:spacing w:after="0" w:line="480" w:lineRule="auto"/>
        <w:ind w:left="0" w:firstLine="29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Analisis naratif adalah pendekatan yang digunakan untuk memahami bagaimana elemen-elemen dalam sebuah cerita berfungsi bersama untuk menyampaikan pesan.Dalam pembelajaran Bahasa Indonesia, analisis naratif berfokus pada pemahaman tentang struktur cerita, karakter, konflik, dan bagaimana semua elemen tersebut membentuk makna moral yang ingin disampaikan.Penelitian oleh Wijaya dan Aulia menunjukkan bahwa penerapan analisis naratif dalam pembelajaran Bahasa Indonesia dapat meningkatkan keterampilan analitis siswa terhadap teks sastra atau film. Dengan mempelajari struktur naratif, siswa dapat lebih memahami teknik penceritaan yang digunakan dalam sebuah karya dan bagaimana pesan-pesan tersebut diterjamahkan ke dalam tindakan karakter</w:t>
      </w:r>
      <w:r w:rsidR="00B30876">
        <w:rPr>
          <w:rFonts w:ascii="Times New Roman" w:hAnsi="Times New Roman" w:cs="Times New Roman"/>
          <w:sz w:val="24"/>
          <w:szCs w:val="24"/>
          <w:lang w:val="en-ID"/>
        </w:rPr>
        <w:fldChar w:fldCharType="begin" w:fldLock="1"/>
      </w:r>
      <w:r w:rsidR="00715315">
        <w:rPr>
          <w:rFonts w:ascii="Times New Roman" w:hAnsi="Times New Roman" w:cs="Times New Roman"/>
          <w:sz w:val="24"/>
          <w:szCs w:val="24"/>
          <w:lang w:val="en-ID"/>
        </w:rPr>
        <w:instrText>ADDIN CSL_CITATION {"citationItems":[{"id":"ITEM-1","itemData":{"DOI":"10.15294/jsi.v12i2.70488","ISSN":"2252-6315","abstract":"Di Riau, khususnya di tingkat sekolah menengah, baik SMP maupun SMA, bahan ajar yang digunakan guru mata pelajaran Bahasa Indonesia masih memiliki kelemahan. Di antara kelemahan tersebut adalah guru belum mampu mendekatkan dan mengenalkan kearifan lokal kepada siswa mereka. Banyak materi pelajaran Bahasa Indonesia yang menekankan budaya lain, bahkan budaya Barat. Pembelajaran bahasa Indonesia seharusnya berfokus pada kearifan lokal bukan hanya untuk memperoleh pengetahuan sistemik. Teks narasi atau cerita rakyat dapat menjadi salah satu budaya atau kearifan lokal yang dapat dimasukkan ke dalam bahan ajar sekolah menegah di Riau. Berdasarkan fenomena tersebut, peneliti harus membuat materi pembelajaran teks narasi yang berbasis kearifan lokal untuk siswa sekolah menengah. Penelitian ini menggunakan metode penelitian pengembangan (R&amp;D). Jenis penelitian ini adalah penelitian pengembangan dengan menggunakan Model ADDIE. Model ini merupakan kerangka kerja yang paling sering digunakan dalam penelitian Instructional Design. Model ADDIE memiliki lima tahap yaitu analysis, design, development, implementation, dan evaluation. Data penelitian diperoleh dari responden dengan Instrumen pengumpulan data terdiri dari lembar validasi ahli materi, ahli praktisi, dan ahli media. Hasil penelitian dan pembahasan disimpulkan bahwa pengembangan bahan ajar menulis teks narasi berbasis local wisdom bagi siswa sekolah menengah dapat digunakan dalam pembelajaran menulis teks narasi dengan kriteria sangat valid. Hal tersebut dapat dilihat dari rata-rata tiga ahli validator yakni validator bahasa dengan rata-rata persentase 88%, validator materi 89%, dan validator media 88, 3%. Berdasarkan pengumpulan data dari ketiga ahli tersbut diperoleh persentase rata-rata sebesar 88,4 % dengan interval sangat valid.","author":[{"dropping-particle":"","family":"Alber","given":"Alber","non-dropping-particle":"","parse-names":false,"suffix":""},{"dropping-particle":"","family":"Mukhlis","given":"Muhammad","non-dropping-particle":"","parse-names":false,"suffix":""},{"dropping-particle":"","family":"Hermaliza","given":"Hermaliza","non-dropping-particle":"","parse-names":false,"suffix":""},{"dropping-particle":"","family":"Gadink","given":"Muhammad","non-dropping-particle":"","parse-names":false,"suffix":""},{"dropping-particle":"","family":"Widyawati","given":"Kiki","non-dropping-particle":"","parse-names":false,"suffix":""}],"container-title":"Jurnal Sastra Indonesia","id":"ITEM-1","issue":"2","issued":{"date-parts":[["2023"]]},"page":"169-176","title":"Pengembangan Bahan Ajar Menulis Teks Narasi Berbasis Local Wisdom bagi Siswa Sekolah Menengah","type":"article-journal","volume":"12"},"uris":["http://www.mendeley.com/documents/?uuid=2c15ac57-e3df-4ea9-8e4b-bb64c0c48b10"]}],"mendeley":{"formattedCitation":"(Alber et al., 2023)","plainTextFormattedCitation":"(Alber et al., 2023)","previouslyFormattedCitation":"(Alber et al., 2023)"},"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4B01A4" w:rsidRPr="004B01A4">
        <w:rPr>
          <w:rFonts w:ascii="Times New Roman" w:hAnsi="Times New Roman" w:cs="Times New Roman"/>
          <w:noProof/>
          <w:sz w:val="24"/>
          <w:szCs w:val="24"/>
          <w:lang w:val="en-ID"/>
        </w:rPr>
        <w:t>(Alber et al., 2023)</w:t>
      </w:r>
      <w:r w:rsidR="00B30876">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A51170" w:rsidRDefault="00A51170" w:rsidP="00BA043F">
      <w:pPr>
        <w:pStyle w:val="ListParagraph"/>
        <w:spacing w:after="0" w:line="480" w:lineRule="auto"/>
        <w:ind w:left="0" w:firstLine="294"/>
        <w:jc w:val="both"/>
        <w:rPr>
          <w:rFonts w:ascii="Times New Roman" w:hAnsi="Times New Roman" w:cs="Times New Roman"/>
          <w:sz w:val="24"/>
          <w:szCs w:val="24"/>
          <w:lang w:val="en-ID"/>
        </w:rPr>
      </w:pPr>
      <w:r>
        <w:rPr>
          <w:rFonts w:ascii="Times New Roman" w:hAnsi="Times New Roman" w:cs="Times New Roman"/>
          <w:sz w:val="24"/>
          <w:szCs w:val="24"/>
          <w:lang w:val="en-ID"/>
        </w:rPr>
        <w:t>Film Miracle in Cell No. 7 memberikan kesempatan bagi siswa untuk melakukan analisis naratif yang mendalam.Menurut penelitian oleh Surya dan Utami, film sangat efektif digunakan dalam pembelajaran Bahasa Indonesia untuk menganalisis alur cerita dan karakter, serta memahamu nilai-nilai moral yang terkandung dalam cerita. Analisis naratif memungkinkan siswa untuk mengidentifikasi motif, konflik, dan resolusi dalam film, serta bagaimana film tersebut mengajarkan nilai-nilai seperti keadilan dan kasih sayang</w:t>
      </w:r>
      <w:r w:rsidR="00B30876">
        <w:rPr>
          <w:rFonts w:ascii="Times New Roman" w:hAnsi="Times New Roman" w:cs="Times New Roman"/>
          <w:sz w:val="24"/>
          <w:szCs w:val="24"/>
          <w:lang w:val="en-ID"/>
        </w:rPr>
        <w:fldChar w:fldCharType="begin" w:fldLock="1"/>
      </w:r>
      <w:r w:rsidR="00715315">
        <w:rPr>
          <w:rFonts w:ascii="Times New Roman" w:hAnsi="Times New Roman" w:cs="Times New Roman"/>
          <w:sz w:val="24"/>
          <w:szCs w:val="24"/>
          <w:lang w:val="en-ID"/>
        </w:rPr>
        <w:instrText>ADDIN CSL_CITATION {"citationItems":[{"id":"ITEM-1","itemData":{"DOI":"10.46426/jp2kp.v24i1.118","ISSN":"1410-8283","abstract":"Instagram is a social media that allows us to easily promote products where one of them is done by publishing promotional content. However, posting promotional material at the right time to get an optimal response from the audience is a complex problem. This study aims to analyze the best publishing time to publish promotional content from 10 open trip service provider accounts on the Instagram platform. Researchers use the web scraping method to extract data from Instagram accounts and the aggregation, ordering, and selecting methods to analyze the best time. The basis used to determine the best time is the number of likes and comments on all posts. This research has succeeded in extracting Instagram's web data and analyzing post data from several Instagram accounts of open trip service providers. The results of this study indicate that each account has a different best time to publish content. For example, the best time to post content from an Instagram @hvtrip account is Friday between 20:00 and 20.59. The study can be used as a recommendation for Instagram account holders of open trip service providers regarding the best time to publish promotional content on Instagram to reach an optimal audience. Of course, this is not limited to Instagram accounts open service providers only.\r Keywords: social media analytics, Instagram data, marketing, open trip services, the best time\r  \r ABSTRAK\r Instagram merupakan salah satu media sosial yang memungkinkan kita untuk mempromosikan produk dengan mudah dimana salah satunya dilakukan dengan cara menerbitkan konten promosi. Akan tetapi, penerbitan konten prosmosi pada waktu yang tepat untuk mendapatkan tanggapan dari audiens secara optimal merupakan masalah yang kompleks. Penelitian ini bertujuan menganalisis waktu penerbitan terbaik untuk menerbitkan konten promosi dari 10 akun penyedia jasa open trip pada platform Instagram. Peneliti menggunakan metode web scraping untuk mengekstrak data dari akun Instagram dan metode aggregation, ordering, dan selecting untuk menganalisis waktu terbaik. Dasar yang digunakan untuk menentukan waktu terbaik adalah jumlah suka dan komentar pada semua post. Penelitian ini telah berhasil mengekstraksi data web Instagram dan melakukan analisis data post dari beberapa akun Instagram penyedia jasa open trip. Hasil penelitian ini menunjukkan bahwa setiap akun memiliki waktu terbaik yang berbeda-beda untuk menerbitkan konten. Sebagai contoh, waktu terbaik untuk menerbitkan konten dari ak…","author":[{"dropping-particle":"","family":"Priadana","given":"Adri","non-dropping-particle":"","parse-names":false,"suffix":""},{"dropping-particle":"","family":"Murdiyanto","given":"Aris Wahyu","non-dropping-particle":"","parse-names":false,"suffix":""}],"container-title":"Jurnal Penelitian Pers dan Komunikasi Pembangunan","id":"ITEM-1","issue":"1","issued":{"date-parts":[["2020"]]},"page":"59-70","title":"Analisis Waktu Terbaik untuk Menerbitkan Konten di Instagram untuk Menjangkau Audiens","type":"article-journal","volume":"24"},"uris":["http://www.mendeley.com/documents/?uuid=78a73540-d7cb-4b18-8982-0d9e9551c1ef"]}],"mendeley":{"formattedCitation":"(Priadana &amp; Murdiyanto, 2020)","plainTextFormattedCitation":"(Priadana &amp; Murdiyanto, 2020)","previouslyFormattedCitation":"(Priadana &amp; Murdiyanto, 2020)"},"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715315" w:rsidRPr="00715315">
        <w:rPr>
          <w:rFonts w:ascii="Times New Roman" w:hAnsi="Times New Roman" w:cs="Times New Roman"/>
          <w:noProof/>
          <w:sz w:val="24"/>
          <w:szCs w:val="24"/>
          <w:lang w:val="en-ID"/>
        </w:rPr>
        <w:t>(Priadana &amp; Murdiyanto, 2020)</w:t>
      </w:r>
      <w:r w:rsidR="00B30876">
        <w:rPr>
          <w:rFonts w:ascii="Times New Roman" w:hAnsi="Times New Roman" w:cs="Times New Roman"/>
          <w:sz w:val="24"/>
          <w:szCs w:val="24"/>
          <w:lang w:val="en-ID"/>
        </w:rPr>
        <w:fldChar w:fldCharType="end"/>
      </w:r>
      <w:r>
        <w:rPr>
          <w:rFonts w:ascii="Times New Roman" w:hAnsi="Times New Roman" w:cs="Times New Roman"/>
          <w:sz w:val="24"/>
          <w:szCs w:val="24"/>
          <w:lang w:val="en-ID"/>
        </w:rPr>
        <w:t>. Pendekatan ini tidak hanya bermanfaat untuk memahami film, tetapi juga untuk memperdalam keterampilan berbahasa siswa melalui analisis struktur cerita dan karakter.</w:t>
      </w:r>
    </w:p>
    <w:p w:rsidR="00A51170" w:rsidRDefault="00A51170" w:rsidP="00BA043F">
      <w:pPr>
        <w:pStyle w:val="ListParagraph"/>
        <w:spacing w:after="0" w:line="480" w:lineRule="auto"/>
        <w:ind w:left="0" w:firstLine="29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in itu, penelitian oleh Rahmawati dan Irawan menyimpulkan bahwa penggunaan analisis naratif dalam pembelajaran Bahasa Indonesia dapat </w:t>
      </w:r>
      <w:r>
        <w:rPr>
          <w:rFonts w:ascii="Times New Roman" w:hAnsi="Times New Roman" w:cs="Times New Roman"/>
          <w:sz w:val="24"/>
          <w:szCs w:val="24"/>
          <w:lang w:val="en-ID"/>
        </w:rPr>
        <w:lastRenderedPageBreak/>
        <w:t>meningkatkan keterampilan menulis narasi siswa. Dalam penelitian ini, siswa yang terlibat dalam analisis naratif lebih mampu menulis cerita dengan struktur yang jelas dan karakter yang berkembang secara konsisten</w:t>
      </w:r>
      <w:r w:rsidR="00B30876">
        <w:rPr>
          <w:rFonts w:ascii="Times New Roman" w:hAnsi="Times New Roman" w:cs="Times New Roman"/>
          <w:sz w:val="24"/>
          <w:szCs w:val="24"/>
          <w:lang w:val="en-ID"/>
        </w:rPr>
        <w:fldChar w:fldCharType="begin" w:fldLock="1"/>
      </w:r>
      <w:r w:rsidR="00302108">
        <w:rPr>
          <w:rFonts w:ascii="Times New Roman" w:hAnsi="Times New Roman" w:cs="Times New Roman"/>
          <w:sz w:val="24"/>
          <w:szCs w:val="24"/>
          <w:lang w:val="en-ID"/>
        </w:rPr>
        <w:instrText>ADDIN CSL_CITATION {"citationItems":[{"id":"ITEM-1","itemData":{"author":[{"dropping-particle":"","family":"Rahmawati","given":"Putri","non-dropping-particle":"","parse-names":false,"suffix":""},{"dropping-particle":"","family":"Muhyani","given":"","non-dropping-particle":"","parse-names":false,"suffix":""},{"dropping-particle":"","family":"Kasman","given":"Rusdi","non-dropping-particle":"","parse-names":false,"suffix":""}],"container-title":"Jurnal Pendidikan dan Konseling","id":"ITEM-1","issue":"6","issued":{"date-parts":[["2022"]]},"page":"7215-7220","title":"Pengaruh Penerapan Model Pembelajaran Creative Problem Solving terhadap Keterampilan Menulis Narasi Siswa Kelas V MI Raudlatul Muta’alimin Bogor","type":"article-journal","volume":"4"},"uris":["http://www.mendeley.com/documents/?uuid=eb0b59ef-cfe3-4c75-9009-3d5f4fbfbbf2"]}],"mendeley":{"formattedCitation":"(Rahmawati et al., 2022)","plainTextFormattedCitation":"(Rahmawati et al., 2022)","previouslyFormattedCitation":"(Rahmawati et al., 2022)"},"properties":{"noteIndex":0},"schema":"https://github.com/citation-style-language/schema/raw/master/csl-citation.json"}</w:instrText>
      </w:r>
      <w:r w:rsidR="00B30876">
        <w:rPr>
          <w:rFonts w:ascii="Times New Roman" w:hAnsi="Times New Roman" w:cs="Times New Roman"/>
          <w:sz w:val="24"/>
          <w:szCs w:val="24"/>
          <w:lang w:val="en-ID"/>
        </w:rPr>
        <w:fldChar w:fldCharType="separate"/>
      </w:r>
      <w:r w:rsidR="00715315" w:rsidRPr="00715315">
        <w:rPr>
          <w:rFonts w:ascii="Times New Roman" w:hAnsi="Times New Roman" w:cs="Times New Roman"/>
          <w:noProof/>
          <w:sz w:val="24"/>
          <w:szCs w:val="24"/>
          <w:lang w:val="en-ID"/>
        </w:rPr>
        <w:t>(Rahmawati et al., 2022)</w:t>
      </w:r>
      <w:r w:rsidR="00B30876">
        <w:rPr>
          <w:rFonts w:ascii="Times New Roman" w:hAnsi="Times New Roman" w:cs="Times New Roman"/>
          <w:sz w:val="24"/>
          <w:szCs w:val="24"/>
          <w:lang w:val="en-ID"/>
        </w:rPr>
        <w:fldChar w:fldCharType="end"/>
      </w:r>
      <w:r>
        <w:rPr>
          <w:rFonts w:ascii="Times New Roman" w:hAnsi="Times New Roman" w:cs="Times New Roman"/>
          <w:sz w:val="24"/>
          <w:szCs w:val="24"/>
          <w:lang w:val="en-ID"/>
        </w:rPr>
        <w:t>. Penelitian ini menunjukkan bahwa analisis naratif tidak hanya membantu siswa dalam memahami film atau teks naratif, tetapi juga mengasah keterampilan menulis, sehingga dapat memperkaya pengalaman pembelajaran mereka.</w:t>
      </w:r>
    </w:p>
    <w:p w:rsidR="00A51170" w:rsidRDefault="00A51170" w:rsidP="00A51170">
      <w:pPr>
        <w:spacing w:after="0" w:line="480" w:lineRule="auto"/>
        <w:jc w:val="both"/>
        <w:rPr>
          <w:rFonts w:ascii="Times New Roman" w:hAnsi="Times New Roman" w:cs="Times New Roman"/>
          <w:sz w:val="24"/>
          <w:szCs w:val="24"/>
        </w:rPr>
      </w:pPr>
    </w:p>
    <w:p w:rsidR="00A51170" w:rsidRDefault="00961D17" w:rsidP="00A51170">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A51170" w:rsidRPr="00A51170">
        <w:rPr>
          <w:rFonts w:ascii="Times New Roman" w:hAnsi="Times New Roman" w:cs="Times New Roman"/>
          <w:b/>
          <w:bCs/>
          <w:sz w:val="24"/>
          <w:szCs w:val="24"/>
        </w:rPr>
        <w:t>.</w:t>
      </w:r>
      <w:r w:rsidR="00A74F9D">
        <w:rPr>
          <w:rFonts w:ascii="Times New Roman" w:hAnsi="Times New Roman" w:cs="Times New Roman"/>
          <w:b/>
          <w:bCs/>
          <w:sz w:val="24"/>
          <w:szCs w:val="24"/>
        </w:rPr>
        <w:t>1.4</w:t>
      </w:r>
      <w:r w:rsidR="00A51170" w:rsidRPr="00A51170">
        <w:rPr>
          <w:rFonts w:ascii="Times New Roman" w:hAnsi="Times New Roman" w:cs="Times New Roman"/>
          <w:b/>
          <w:bCs/>
          <w:sz w:val="24"/>
          <w:szCs w:val="24"/>
        </w:rPr>
        <w:t xml:space="preserve"> Film Miracle in Cell No.7 sebagai Pembelajaran Moral</w:t>
      </w:r>
    </w:p>
    <w:p w:rsidR="00A51170" w:rsidRDefault="00A51170" w:rsidP="00BA043F">
      <w:pPr>
        <w:spacing w:after="0" w:line="480" w:lineRule="auto"/>
        <w:ind w:firstLine="284"/>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Film Miracle in Cell No. 7 menawarkan berbagai nilai moral yang relevan untuk pembelajaran bahasa Indonesia, khususnya dalam konteks pendidikan karakter.Film ini mengangkat tema-tema kemanusiaan yang menyentuh hati, seperti kasih sayang tanpa syarat, keadilan dan pengorbanan.</w:t>
      </w:r>
    </w:p>
    <w:p w:rsidR="00A51170" w:rsidRDefault="00A51170" w:rsidP="00BA043F">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ab/>
        <w:t>Penelitian oleh Fauziyah menunjukkan bahwa film yang berfokus pada hubungan emosional antar karakter, seperti dalam Miracle in Cell No. 7, dapat memberikan dampak yang le</w:t>
      </w:r>
      <w:r w:rsidR="007C43CF">
        <w:rPr>
          <w:rFonts w:ascii="Times New Roman" w:hAnsi="Times New Roman" w:cs="Times New Roman"/>
          <w:sz w:val="24"/>
          <w:szCs w:val="24"/>
        </w:rPr>
        <w:t>bih besar dalam mempekenalkan nilai moral kepada siswa dibandingkan dengan metode pengajaran tradisonal. Film ini memungkinkan siswa untuk lebih merasakan pesan moral yang ada melalui visualisasi karakter dan konflik yang terjadi dalam cerita</w:t>
      </w:r>
      <w:r w:rsidR="00B30876">
        <w:rPr>
          <w:rFonts w:ascii="Times New Roman" w:hAnsi="Times New Roman" w:cs="Times New Roman"/>
          <w:sz w:val="24"/>
          <w:szCs w:val="24"/>
        </w:rPr>
        <w:fldChar w:fldCharType="begin" w:fldLock="1"/>
      </w:r>
      <w:r w:rsidR="00632AC4">
        <w:rPr>
          <w:rFonts w:ascii="Times New Roman" w:hAnsi="Times New Roman" w:cs="Times New Roman"/>
          <w:sz w:val="24"/>
          <w:szCs w:val="24"/>
        </w:rPr>
        <w:instrText>ADDIN CSL_CITATION {"citationItems":[{"id":"ITEM-1","itemData":{"DOI":"10.53682/kompetensi.v2i9.4981","ISSN":"2337-3504","abstract":"Masalah yang diangkat dari penelitian ini adalah nilai moral keluarga yang terdapat dalam film “Miracle In Cell No.7” implikasinya  pada pembelajaran sastra. Tujuan penelitian adalah mendeskripsikan  nilai-nilai moral keluarga dalam film “ Miracle In Cell No.7”. Metode yang digunakan dalam penelitian adalah deskripsi kualitatif dengan teknik analisis isi. sumber data dalam penelitian adalah film “Miracle In Cell No.7” Karya Lee Hwan Kyung. Hasil penelitian terungkap bahwa secara nilai moral keluarga film “Miracle In Cell No.7” mengandung nilai-nilai moral keluarga, yakni (1) terdapat nilai nurani yang terdiri dari kejujuran, keberanian, cinta damai, disiplin diri, dan nilai memberi seperti setia, hormat, cinta dan kasih saying, peka, tidak egois, adil, dan murah hati ditemukan dalam adegan-adegan film, (2) Adapun implikasinya terhadap pembelajaran sastra: dilihat dari bentuk nilai moral keluarga yang diteliti, peneliti mendapatkan bahwa film adalah sarana yang efektif dalam membangun karakter siswa dan menjadi media pembelajaran baik bagi siswa maupun sebagai film motivasi bagi setiap orang yang mentonnya.\r  \r  \r  ","author":[{"dropping-particle":"","family":"Manderes","given":"Atika","non-dropping-particle":"","parse-names":false,"suffix":""}],"container-title":"Kompetensi","id":"ITEM-1","issue":"9","issued":{"date-parts":[["2022"]]},"page":"1666-1684","title":"Nilai Moral Keluarga Dalam Film “Miracle in Cell No.07” Karya Lee Hwan Kyung Dan Implikasinya Pada Pembelajaran Sastra","type":"article-journal","volume":"2"},"uris":["http://www.mendeley.com/documents/?uuid=24b00fc0-5d82-4589-a7d1-9e945d182eba"]}],"mendeley":{"formattedCitation":"(Manderes, 2022)","plainTextFormattedCitation":"(Manderes, 2022)","previouslyFormattedCitation":"(Manderes, 2022)"},"properties":{"noteIndex":0},"schema":"https://github.com/citation-style-language/schema/raw/master/csl-citation.json"}</w:instrText>
      </w:r>
      <w:r w:rsidR="00B30876">
        <w:rPr>
          <w:rFonts w:ascii="Times New Roman" w:hAnsi="Times New Roman" w:cs="Times New Roman"/>
          <w:sz w:val="24"/>
          <w:szCs w:val="24"/>
        </w:rPr>
        <w:fldChar w:fldCharType="separate"/>
      </w:r>
      <w:r w:rsidR="00302108" w:rsidRPr="00302108">
        <w:rPr>
          <w:rFonts w:ascii="Times New Roman" w:hAnsi="Times New Roman" w:cs="Times New Roman"/>
          <w:noProof/>
          <w:sz w:val="24"/>
          <w:szCs w:val="24"/>
        </w:rPr>
        <w:t>(Manderes, 2022)</w:t>
      </w:r>
      <w:r w:rsidR="00B30876">
        <w:rPr>
          <w:rFonts w:ascii="Times New Roman" w:hAnsi="Times New Roman" w:cs="Times New Roman"/>
          <w:sz w:val="24"/>
          <w:szCs w:val="24"/>
        </w:rPr>
        <w:fldChar w:fldCharType="end"/>
      </w:r>
      <w:r w:rsidR="007C43CF">
        <w:rPr>
          <w:rFonts w:ascii="Times New Roman" w:hAnsi="Times New Roman" w:cs="Times New Roman"/>
          <w:sz w:val="24"/>
          <w:szCs w:val="24"/>
        </w:rPr>
        <w:t>.</w:t>
      </w:r>
    </w:p>
    <w:p w:rsidR="007C43CF" w:rsidRDefault="007C43CF" w:rsidP="00BA043F">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ab/>
        <w:t xml:space="preserve">Selain itu, film ini juga memperkaya pembelajaran bahasa Indonesia dengan memberikan siswa kesempatan untuk menganalisis dialog dan alur cerita. Penelitian oleh Fitria dan Abdurrahman menyatakan bahwa film dapat digunakan untuk mengembangkan keterampilan berbahasa, seperti mendengarkan, berbicara, dan menulis.Dalam pembelajaran bahasa Indonesia, film seperti Miracle in Cell </w:t>
      </w:r>
      <w:r>
        <w:rPr>
          <w:rFonts w:ascii="Times New Roman" w:hAnsi="Times New Roman" w:cs="Times New Roman"/>
          <w:sz w:val="24"/>
          <w:szCs w:val="24"/>
        </w:rPr>
        <w:lastRenderedPageBreak/>
        <w:t>No. 7 dapat digunakan sebagai bahan ajar untuk menganalisis pengunaan bahasa dalam situasi social dan emosional yang kompleks. Siswa dapat mengidentifikasi bagaimana karakter-karakter dalam film mengungkapkan perasaan mereka melalui dialog dan tindakan, yang memperkaya pemahaman bahasa mereka</w:t>
      </w:r>
      <w:r w:rsidR="00B30876">
        <w:rPr>
          <w:rFonts w:ascii="Times New Roman" w:hAnsi="Times New Roman" w:cs="Times New Roman"/>
          <w:sz w:val="24"/>
          <w:szCs w:val="24"/>
        </w:rPr>
        <w:fldChar w:fldCharType="begin" w:fldLock="1"/>
      </w:r>
      <w:r w:rsidR="002D1E1C">
        <w:rPr>
          <w:rFonts w:ascii="Times New Roman" w:hAnsi="Times New Roman" w:cs="Times New Roman"/>
          <w:sz w:val="24"/>
          <w:szCs w:val="24"/>
        </w:rPr>
        <w:instrText>ADDIN CSL_CITATION {"citationItems":[{"id":"ITEM-1","itemData":{"DOI":"10.59562/indonesia.v5i1.48339","ISSN":"2720-9377","abstract":"This research aims to describe the pragmatic implications contained in the film Miracle in Cell No. 7 by Hanung Bramantyo. The method used in this research is descriptive with a qualitative approach. The data source for this research is the film Miracle in Cell No. 7 by Hanung Bramantyo. The data analysis used descriptive analysis. The results of this study are 22 conversational data points containing conversational implications in the film Miracle in Cell No. 7 by Hanung Bramantyo, namely pragmatic implications of ordering, teaching, refusing, requesting, reminding, and informing facts. The results of this study can be used as a reference source for how to speak well in everyday life.","author":[{"dropping-particle":"","family":"Wanti","given":"Wanti","non-dropping-particle":"","parse-names":false,"suffix":""},{"dropping-particle":"","family":"Akhyaruddin","given":"Akhyaruddin","non-dropping-particle":"","parse-names":false,"suffix":""},{"dropping-particle":"","family":"Ningsih","given":"Arum Gati","non-dropping-particle":"","parse-names":false,"suffix":""}],"container-title":"INDONESIA: Jurnal Pembelajaran Bahasa dan Sastra Indonesia","id":"ITEM-1","issue":"1","issued":{"date-parts":[["2024"]]},"page":"75-86","title":"Implikatur Percakapan pada Film Miracle In Cell No. 7 Karya Hanung Bramantyo","type":"article-journal","volume":"5"},"uris":["http://www.mendeley.com/documents/?uuid=422f6c0e-db34-4e3e-b6ba-0e285ca32181"]}],"mendeley":{"formattedCitation":"(Wanti et al., 2024)","plainTextFormattedCitation":"(Wanti et al., 2024)","previouslyFormattedCitation":"(Wanti et al., 2024)"},"properties":{"noteIndex":0},"schema":"https://github.com/citation-style-language/schema/raw/master/csl-citation.json"}</w:instrText>
      </w:r>
      <w:r w:rsidR="00B30876">
        <w:rPr>
          <w:rFonts w:ascii="Times New Roman" w:hAnsi="Times New Roman" w:cs="Times New Roman"/>
          <w:sz w:val="24"/>
          <w:szCs w:val="24"/>
        </w:rPr>
        <w:fldChar w:fldCharType="separate"/>
      </w:r>
      <w:r w:rsidR="00632AC4" w:rsidRPr="00632AC4">
        <w:rPr>
          <w:rFonts w:ascii="Times New Roman" w:hAnsi="Times New Roman" w:cs="Times New Roman"/>
          <w:noProof/>
          <w:sz w:val="24"/>
          <w:szCs w:val="24"/>
        </w:rPr>
        <w:t>(Wanti et al., 2024)</w:t>
      </w:r>
      <w:r w:rsidR="00B30876">
        <w:rPr>
          <w:rFonts w:ascii="Times New Roman" w:hAnsi="Times New Roman" w:cs="Times New Roman"/>
          <w:sz w:val="24"/>
          <w:szCs w:val="24"/>
        </w:rPr>
        <w:fldChar w:fldCharType="end"/>
      </w:r>
      <w:r>
        <w:rPr>
          <w:rFonts w:ascii="Times New Roman" w:hAnsi="Times New Roman" w:cs="Times New Roman"/>
          <w:sz w:val="24"/>
          <w:szCs w:val="24"/>
        </w:rPr>
        <w:t>.</w:t>
      </w:r>
    </w:p>
    <w:p w:rsidR="007C43CF" w:rsidRDefault="007C43CF" w:rsidP="00BA043F">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ab/>
        <w:t>Selain meningkatkan keterampilan bahasa, penelitian oleh Andriani dan Sulaimanmenemukan bahwa penggunaan film dalam pembelajaran dapat mengembangkan empati siswa terhadap isu-isu social dan kemanusiaan. Melalui film Miracle in Cell No. 7, siswa tidak hanya belajar bahasa Indonesia, tetapi juga belajar tentang pentingnya nilai-nilai moral yang terkandung dalam cerita, seperti pengorbanan orang tua terhadap anak dan keadilan dalam masyarakat. Film ini memberikan peluang bagi siswa unutk untuk merenungkan dan menerapkan nilai-nilai tersebut dalam kehidupan sehari-hari</w:t>
      </w:r>
      <w:r w:rsidR="00B30876">
        <w:rPr>
          <w:rFonts w:ascii="Times New Roman" w:hAnsi="Times New Roman" w:cs="Times New Roman"/>
          <w:sz w:val="24"/>
          <w:szCs w:val="24"/>
        </w:rPr>
        <w:fldChar w:fldCharType="begin" w:fldLock="1"/>
      </w:r>
      <w:r w:rsidR="002C2701">
        <w:rPr>
          <w:rFonts w:ascii="Times New Roman" w:hAnsi="Times New Roman" w:cs="Times New Roman"/>
          <w:sz w:val="24"/>
          <w:szCs w:val="24"/>
        </w:rPr>
        <w:instrText>ADDIN CSL_CITATION {"citationItems":[{"id":"ITEM-1","itemData":{"DOI":"10.31004/edukatif.v4i1.1753","ISSN":"2656-8063","abstract":"Moral values are values that relate to a person's good or bad, this moral value is also the content of character education. This study aims to determine the moral values and characters of the miracle cell film no.7. The researcher chose this film because this film really displays good moral values and characters. The study was the conducted by applying quantitative data with qualitative results as the findings. The data was alayzed by the moral value and character theory proposed by Bollen ( sacrifice, mutual help, love and affection, keeping promise, upholding justice, dedicated) and the character education (honesty, never give up, returning the favour, independence, responsibility, friendship, curiosity). After analzing the data, the researchers found that the movie performed all types of  moral value such as is, sacrifice, mutual help, love and affection, keeping promises, justice, devoted with the character of, honesty, never give up, return, fair attitude, independent, responsibility, friendship, and curiosity. Therefore, the researchers concludes that it is deeply recommended to watch since it really shows the good moral value for audience or students especially to act in daily life.","author":[{"dropping-particle":"","family":"Sulayani","given":"Nikie","non-dropping-particle":"","parse-names":false,"suffix":""},{"dropping-particle":"","family":"Sitohang","given":"Listra","non-dropping-particle":"","parse-names":false,"suffix":""},{"dropping-particle":"","family":"Simbolon","given":"Linsay Oktati","non-dropping-particle":"","parse-names":false,"suffix":""},{"dropping-particle":"","family":"Tarigan","given":"Merry Susanty Br","non-dropping-particle":"","parse-names":false,"suffix":""}],"container-title":"Edukatif : Jurnal Ilmu Pendidikan","id":"ITEM-1","issue":"1","issued":{"date-parts":[["2021"]]},"page":"162-169","title":"Moral Value and Character Education Found in Movie Miracle in Cell No 7","type":"article-journal","volume":"4"},"uris":["http://www.mendeley.com/documents/?uuid=80c4bde7-9d98-405a-99ea-982adf41331d"]}],"mendeley":{"formattedCitation":"(Sulayani et al., 2021)","plainTextFormattedCitation":"(Sulayani et al., 2021)","previouslyFormattedCitation":"(Sulayani et al., 2021)"},"properties":{"noteIndex":0},"schema":"https://github.com/citation-style-language/schema/raw/master/csl-citation.json"}</w:instrText>
      </w:r>
      <w:r w:rsidR="00B30876">
        <w:rPr>
          <w:rFonts w:ascii="Times New Roman" w:hAnsi="Times New Roman" w:cs="Times New Roman"/>
          <w:sz w:val="24"/>
          <w:szCs w:val="24"/>
        </w:rPr>
        <w:fldChar w:fldCharType="separate"/>
      </w:r>
      <w:r w:rsidR="002D1E1C" w:rsidRPr="002D1E1C">
        <w:rPr>
          <w:rFonts w:ascii="Times New Roman" w:hAnsi="Times New Roman" w:cs="Times New Roman"/>
          <w:noProof/>
          <w:sz w:val="24"/>
          <w:szCs w:val="24"/>
        </w:rPr>
        <w:t>(Sulayani et al., 2021)</w:t>
      </w:r>
      <w:r w:rsidR="00B30876">
        <w:rPr>
          <w:rFonts w:ascii="Times New Roman" w:hAnsi="Times New Roman" w:cs="Times New Roman"/>
          <w:sz w:val="24"/>
          <w:szCs w:val="24"/>
        </w:rPr>
        <w:fldChar w:fldCharType="end"/>
      </w:r>
      <w:r>
        <w:rPr>
          <w:rFonts w:ascii="Times New Roman" w:hAnsi="Times New Roman" w:cs="Times New Roman"/>
          <w:sz w:val="24"/>
          <w:szCs w:val="24"/>
        </w:rPr>
        <w:t>.</w:t>
      </w:r>
    </w:p>
    <w:p w:rsidR="00961D17" w:rsidRDefault="00961D17" w:rsidP="00961D17">
      <w:pPr>
        <w:spacing w:after="0" w:line="480" w:lineRule="auto"/>
        <w:rPr>
          <w:rFonts w:ascii="Times New Roman" w:hAnsi="Times New Roman" w:cs="Times New Roman"/>
          <w:sz w:val="24"/>
          <w:szCs w:val="24"/>
        </w:rPr>
      </w:pPr>
    </w:p>
    <w:p w:rsidR="00961D17" w:rsidRDefault="00961D17" w:rsidP="00961D17">
      <w:pPr>
        <w:spacing w:after="0" w:line="480" w:lineRule="auto"/>
        <w:rPr>
          <w:rFonts w:ascii="Times New Roman" w:hAnsi="Times New Roman" w:cs="Times New Roman"/>
          <w:b/>
          <w:bCs/>
          <w:sz w:val="24"/>
          <w:szCs w:val="24"/>
        </w:rPr>
      </w:pPr>
      <w:r w:rsidRPr="00961D17">
        <w:rPr>
          <w:rFonts w:ascii="Times New Roman" w:hAnsi="Times New Roman" w:cs="Times New Roman"/>
          <w:b/>
          <w:bCs/>
          <w:sz w:val="24"/>
          <w:szCs w:val="24"/>
        </w:rPr>
        <w:t>2.</w:t>
      </w:r>
      <w:r w:rsidR="00C4203C">
        <w:rPr>
          <w:rFonts w:ascii="Times New Roman" w:hAnsi="Times New Roman" w:cs="Times New Roman"/>
          <w:b/>
          <w:bCs/>
          <w:sz w:val="24"/>
          <w:szCs w:val="24"/>
        </w:rPr>
        <w:t>2</w:t>
      </w:r>
      <w:r w:rsidRPr="00961D17">
        <w:rPr>
          <w:rFonts w:ascii="Times New Roman" w:hAnsi="Times New Roman" w:cs="Times New Roman"/>
          <w:b/>
          <w:bCs/>
          <w:sz w:val="24"/>
          <w:szCs w:val="24"/>
        </w:rPr>
        <w:t xml:space="preserve"> Kerangka Berpikir</w:t>
      </w:r>
    </w:p>
    <w:p w:rsidR="00407B0D" w:rsidRDefault="00961D17" w:rsidP="00BA043F">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Kerangka berpikir adalah suatu struktur konseptual yang digunakan untuk menjelaskan dan menghubungkan variabel-variabel yang ada dalam sebuah penelitian atau kajian.Kerangka berpikir berfungsi sebagai landasan teoritis yang mengarahkan alur penelitian, mengidentifikasi hubungan antara konsep-konsep yang relevan, </w:t>
      </w:r>
      <w:r w:rsidR="00407B0D">
        <w:rPr>
          <w:rFonts w:ascii="Times New Roman" w:hAnsi="Times New Roman" w:cs="Times New Roman"/>
          <w:sz w:val="24"/>
          <w:szCs w:val="24"/>
        </w:rPr>
        <w:t>dan memberikan arah yang jelas dalam mencapai tujuan penelitian. Dengan kata lain, kerangka berpikir membantu peneliti untuk merumuskan pemahaman yang sistematis tentang bagaimana masalah penelitian dapat dijawab, dengan cara melihat hubugan antara variabel atau faktor yang saling berkaitan.</w:t>
      </w:r>
    </w:p>
    <w:p w:rsidR="00407B0D" w:rsidRDefault="00407B0D" w:rsidP="00A34172">
      <w:pPr>
        <w:pStyle w:val="ListParagraph"/>
        <w:numPr>
          <w:ilvl w:val="0"/>
          <w:numId w:val="7"/>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Pengantar Konsep Pendidikan Moral dan Pendidikan Bahasa Indonesia</w:t>
      </w:r>
    </w:p>
    <w:p w:rsidR="00407B0D" w:rsidRDefault="00407B0D" w:rsidP="00A3417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Pendidikan moral berfungsi sebagai landasan dalam membentuk karakter individu melalui penanaman nilai-nilai yang sesuai dengan norma sosial yang berlaku. Tujuan dari pendidikan moral adalah agar siswa dapat menginternalisasi nilai-nilai seperti keadilan, kasih sayang, tanggung jawab, dan kejujuran dalam kehidupan sehari-hari.Dalam konteks pendidikan di Indonesia, pendidikan moral juga menjadi bagian dari mata pelajaran bahasa Indonesia, yang tidak hanya bertujuan untuk meningkatkan keterampilan berbahasam tetapi juga untuk mengajarkan nilai-nilai etika yang menjadi pondasi bagi pembentukan karakter.</w:t>
      </w:r>
    </w:p>
    <w:p w:rsidR="00407B0D" w:rsidRDefault="00407B0D" w:rsidP="00A34172">
      <w:pPr>
        <w:pStyle w:val="ListParagraph"/>
        <w:numPr>
          <w:ilvl w:val="0"/>
          <w:numId w:val="7"/>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Film sebagai Media Pembelajaran yang Efektif</w:t>
      </w:r>
    </w:p>
    <w:p w:rsidR="00407B0D" w:rsidRDefault="00407B0D" w:rsidP="00A3417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Film, sebagai media pembelajaran, memiliki kekuatan visual dan emosional yang dapat menyampaikan pesan moral dengan cara yang lebih nyata dan mudah dipahami. Sebagaimana yang dibahas dalam penelitian sebelumnya, film mampu meningkatkan pemahaman siswa terhadap tema-tema sosial dan nilai-nilai kehidupan. Oleh karena itu, penggunaan film dalam pembelajaran bahasa Indonesia dapat menjadi sarana yang efektif untuk memfasilitasi pemahaman moral siswa. Dalam hal ini, film Miracle in Cell No.7 diidentifikasi sebagai contoh yang relevan, karena film ini tidak hanya mengadung elemen hiburan tetapi juga dengan pesan moral yang dapat diajarkan kepada siswa.</w:t>
      </w:r>
    </w:p>
    <w:p w:rsidR="00407B0D" w:rsidRDefault="00407B0D" w:rsidP="00A34172">
      <w:pPr>
        <w:pStyle w:val="ListParagraph"/>
        <w:numPr>
          <w:ilvl w:val="0"/>
          <w:numId w:val="7"/>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Analisis Naratif sebagai Pendekatan dalam Menganalisis Film</w:t>
      </w:r>
    </w:p>
    <w:p w:rsidR="00407B0D" w:rsidRDefault="00407B0D" w:rsidP="00A3417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Analisis naratif dalam film memungkinkan untuk memeriksa struktur cerita, karakter dan tema dalam film, yang berfungsi untuk menyampaikan pesan moral. Dalam penelitian ini, analisis naratif akan digunakan untuk mengidentifikasi bagaimana alur cerita, karakter-karakter, dan konflik dalam film Miracle in Cell No. 7 menyampaikan nilai-nilai moral. Melalui pendekatan </w:t>
      </w:r>
      <w:r w:rsidR="00444041">
        <w:rPr>
          <w:rFonts w:ascii="Times New Roman" w:hAnsi="Times New Roman" w:cs="Times New Roman"/>
          <w:sz w:val="24"/>
          <w:szCs w:val="24"/>
        </w:rPr>
        <w:t>ini, siswa dapat lebih memahami teknik penceritaan dalam film dan bagaimana setiap  elemen cerita berkontribusi pada penyampaian pesan moral. Dengan demikian, pendekatan analisis naratif diharapkan dapat memperkaya pengalaman belajar bahasa Indonesia, Dimana siswa tidak hanya belajar bahasa tetapi juga menginternalisasi nilai-nilai moral yang diajarkan.</w:t>
      </w:r>
    </w:p>
    <w:p w:rsidR="00444041" w:rsidRDefault="00444041" w:rsidP="00A34172">
      <w:pPr>
        <w:pStyle w:val="ListParagraph"/>
        <w:numPr>
          <w:ilvl w:val="0"/>
          <w:numId w:val="7"/>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Implikasi untuk Pembelajaran Bahasa Indonesia dan Karakter</w:t>
      </w:r>
    </w:p>
    <w:p w:rsidR="00444041" w:rsidRDefault="00444041" w:rsidP="00A3417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Film Miracle in Cell No. 7 memiliki implikasi yang luas dalam pembelajaran bahasa Indonesia karena selain meningkatkan keterampilan berbahasa, film ini juga berpotensi untuk memperkenalkan dan menanamkan nilai-nilai moral yang penting. Melalui diskusi dan analisis film, siswa dapat belajar untuk menghubungkan nilai-nilai moral yang terkandung dalam cerita kehidupan nyata mereka. Oleh karena itu, film ini dapat digunakan sebagai alat untuk mengajarkan aspek-aspek seperti pengorbanan, kasih sayang, dan keadilan yang sangat penting dalam pembentukan karakter siswa. Dengan demikian, penggunaan film dalam pembelajaran bahasa Indonesia tidak hanya akan meningkatkan pemahaman bahasa siswa, tetapi juga akan memperkuat karakter moral mereka.</w:t>
      </w:r>
    </w:p>
    <w:p w:rsidR="00444041" w:rsidRDefault="00444041" w:rsidP="00A34172">
      <w:pPr>
        <w:pStyle w:val="ListParagraph"/>
        <w:numPr>
          <w:ilvl w:val="0"/>
          <w:numId w:val="7"/>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terkaitan antara Pendidikan Moral, Pembelajaran Bahasa Indonesia dan Film</w:t>
      </w:r>
    </w:p>
    <w:p w:rsidR="00444041" w:rsidRDefault="00444041" w:rsidP="00A3417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Kerangka berpikir ini mengusulkan bahwa pendidikan moral dalam pembelajaran bahasa Indonesia dapat diintegrasikan dengan pengunaan film sebagai media pembelajaran. Film Miracle in Cell No. 7 menjadi contoh yang konkret, di mana siswa dapat mengembangkan keterampilan bahasa dan karakter melalui analisis naratif yang menggali pesan moral dalam cerita. Dengan pendekatan ini, pembelajaran bahasa Indonesia dapat menjadi lebih relevan dan kontekstual, sekaligus mempekuat nilai-nilai moral yang akan diterapkan oleh siswa dalam kehidupan sehari-hari. </w:t>
      </w:r>
    </w:p>
    <w:p w:rsidR="003034DE" w:rsidRPr="00C27C33" w:rsidRDefault="00C27C33" w:rsidP="00C27C33">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86400" cy="3200400"/>
            <wp:effectExtent l="0" t="0" r="0" b="0"/>
            <wp:docPr id="1724378135"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3034DE" w:rsidRDefault="00BC4312" w:rsidP="00BC4312">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Gambar 2.1 Kerangka Berpikir</w:t>
      </w:r>
    </w:p>
    <w:p w:rsidR="00BC4312" w:rsidRDefault="00BC4312" w:rsidP="00BC4312">
      <w:pPr>
        <w:spacing w:after="0" w:line="480" w:lineRule="auto"/>
        <w:jc w:val="center"/>
        <w:rPr>
          <w:rFonts w:ascii="Times New Roman" w:hAnsi="Times New Roman" w:cs="Times New Roman"/>
          <w:b/>
          <w:bCs/>
          <w:sz w:val="24"/>
          <w:szCs w:val="24"/>
        </w:rPr>
      </w:pPr>
    </w:p>
    <w:p w:rsidR="00C930F1" w:rsidRDefault="00C930F1" w:rsidP="00C930F1">
      <w:pPr>
        <w:spacing w:after="0" w:line="480" w:lineRule="auto"/>
        <w:jc w:val="both"/>
        <w:rPr>
          <w:rFonts w:ascii="Times New Roman" w:hAnsi="Times New Roman" w:cs="Times New Roman"/>
          <w:b/>
          <w:bCs/>
          <w:sz w:val="24"/>
          <w:szCs w:val="24"/>
        </w:rPr>
      </w:pPr>
      <w:r w:rsidRPr="00C930F1">
        <w:rPr>
          <w:rFonts w:ascii="Times New Roman" w:hAnsi="Times New Roman" w:cs="Times New Roman"/>
          <w:b/>
          <w:bCs/>
          <w:sz w:val="24"/>
          <w:szCs w:val="24"/>
        </w:rPr>
        <w:t>2.</w:t>
      </w:r>
      <w:r w:rsidR="00CF1331">
        <w:rPr>
          <w:rFonts w:ascii="Times New Roman" w:hAnsi="Times New Roman" w:cs="Times New Roman"/>
          <w:b/>
          <w:bCs/>
          <w:sz w:val="24"/>
          <w:szCs w:val="24"/>
        </w:rPr>
        <w:t>3</w:t>
      </w:r>
      <w:r w:rsidRPr="00C930F1">
        <w:rPr>
          <w:rFonts w:ascii="Times New Roman" w:hAnsi="Times New Roman" w:cs="Times New Roman"/>
          <w:b/>
          <w:bCs/>
          <w:sz w:val="24"/>
          <w:szCs w:val="24"/>
        </w:rPr>
        <w:t xml:space="preserve"> Penelitian Relevan</w:t>
      </w:r>
    </w:p>
    <w:p w:rsidR="00C930F1" w:rsidRDefault="00C930F1" w:rsidP="002D0324">
      <w:pPr>
        <w:spacing w:after="0" w:line="480" w:lineRule="auto"/>
        <w:ind w:firstLine="284"/>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Dalam penulisan ini ada beberapa jurnal pendukung yang relevan dengnan penelitian yang dilakukan penulis diantaranya adalah :</w:t>
      </w:r>
    </w:p>
    <w:p w:rsidR="00C930F1" w:rsidRDefault="00C930F1" w:rsidP="002D0324">
      <w:pPr>
        <w:pStyle w:val="ListParagraph"/>
        <w:numPr>
          <w:ilvl w:val="0"/>
          <w:numId w:val="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Penelitian yang dilakukan oleh Hidayat dan Ningsih membahas penggunaan media film pendek berbasis pesan moral untuk meningkatkan moral siswa di SMA Negeri 26 Bandung. Hasil penelitian menunjukkan bahwa penggunaan film pendek dengan pesan moral dapat meningkatkan sikap positif siswa dalam pembelajaran Pendidikan Pancasila dan Kewarganegaraan (PPKn). Media film pendek ini terbukti efektif dalam menyampaikan nilai-nilai moral secara lebih menarik dan menyentuh perasaan siswa, sehingga mereka dapat menginternalisasi nilai-nilai moral dalam kehidupan sehari-hari mereka</w:t>
      </w:r>
      <w:r w:rsidR="00B30876">
        <w:rPr>
          <w:rFonts w:ascii="Times New Roman" w:hAnsi="Times New Roman" w:cs="Times New Roman"/>
          <w:sz w:val="24"/>
          <w:szCs w:val="24"/>
        </w:rPr>
        <w:fldChar w:fldCharType="begin" w:fldLock="1"/>
      </w:r>
      <w:r w:rsidR="002C2701">
        <w:rPr>
          <w:rFonts w:ascii="Times New Roman" w:hAnsi="Times New Roman" w:cs="Times New Roman"/>
          <w:sz w:val="24"/>
          <w:szCs w:val="24"/>
        </w:rPr>
        <w:instrText>ADDIN CSL_CITATION {"citationItems":[{"id":"ITEM-1","itemData":{"author":[{"dropping-particle":"","family":"Bandung","given":"X MIPA 2 SMA Negeri 26","non-dropping-particle":"","parse-names":false,"suffix":""}],"id":"ITEM-1","issued":{"date-parts":[["2020"]]},"page":"1-8","title":"Refsi Azdiasari, 2020 PENGGUNAAN MEDIA FILM BERBASIS PESAN MORAL DALAM UPAYA MEMBINA MORAL SISWA (Penelitian Tindakan Kelas X MIPA 2 SMA Negeri 26 Bandung) Universitas Pendidikan Indonesia l repository.upi.edu l perpustakaan.upi.edu","type":"article-journal"},"uris":["http://www.mendeley.com/documents/?uuid=6534540f-cbc7-47db-abcb-5bbc14392e12"]}],"mendeley":{"formattedCitation":"(Bandung, 2020)","plainTextFormattedCitation":"(Bandung, 2020)","previouslyFormattedCitation":"(Bandung, 2020)"},"properties":{"noteIndex":0},"schema":"https://github.com/citation-style-language/schema/raw/master/csl-citation.json"}</w:instrText>
      </w:r>
      <w:r w:rsidR="00B30876">
        <w:rPr>
          <w:rFonts w:ascii="Times New Roman" w:hAnsi="Times New Roman" w:cs="Times New Roman"/>
          <w:sz w:val="24"/>
          <w:szCs w:val="24"/>
        </w:rPr>
        <w:fldChar w:fldCharType="separate"/>
      </w:r>
      <w:r w:rsidR="002C2701" w:rsidRPr="002C2701">
        <w:rPr>
          <w:rFonts w:ascii="Times New Roman" w:hAnsi="Times New Roman" w:cs="Times New Roman"/>
          <w:noProof/>
          <w:sz w:val="24"/>
          <w:szCs w:val="24"/>
        </w:rPr>
        <w:t>(Bandung, 2020)</w:t>
      </w:r>
      <w:r w:rsidR="00B30876">
        <w:rPr>
          <w:rFonts w:ascii="Times New Roman" w:hAnsi="Times New Roman" w:cs="Times New Roman"/>
          <w:sz w:val="24"/>
          <w:szCs w:val="24"/>
        </w:rPr>
        <w:fldChar w:fldCharType="end"/>
      </w:r>
      <w:r>
        <w:rPr>
          <w:rFonts w:ascii="Times New Roman" w:hAnsi="Times New Roman" w:cs="Times New Roman"/>
          <w:sz w:val="24"/>
          <w:szCs w:val="24"/>
        </w:rPr>
        <w:t>.</w:t>
      </w:r>
    </w:p>
    <w:p w:rsidR="00C930F1" w:rsidRDefault="00C930F1" w:rsidP="002D0324">
      <w:pPr>
        <w:pStyle w:val="ListParagraph"/>
        <w:numPr>
          <w:ilvl w:val="0"/>
          <w:numId w:val="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nelitian lain yang relevan dilakukan oleh Mulyadi dan Fitriayang mengkaji penggunaan media film sebagai sarana pembelajaran pendidikan karakter di SD/MI Nurul Huda Cikampek. Penelitian ini menemukan bahwa integrasi film dalam pembelajaran </w:t>
      </w:r>
      <w:r w:rsidR="005D2FA9">
        <w:rPr>
          <w:rFonts w:ascii="Times New Roman" w:hAnsi="Times New Roman" w:cs="Times New Roman"/>
          <w:sz w:val="24"/>
          <w:szCs w:val="24"/>
        </w:rPr>
        <w:t>karakter dapat memperkaya pengalaman siswa dalam memahami dan menerapkan nilai-nilai karakter. Film digunakan untuk menggambar situasi  kehidupan nyata yang relevan dengan pembelajaran karakter, sehingga siswa dapat lebih mudah merasakan dan memahami pesan moral yang ingin disampaikan</w:t>
      </w:r>
      <w:r w:rsidR="00B30876">
        <w:rPr>
          <w:rFonts w:ascii="Times New Roman" w:hAnsi="Times New Roman" w:cs="Times New Roman"/>
          <w:sz w:val="24"/>
          <w:szCs w:val="24"/>
        </w:rPr>
        <w:fldChar w:fldCharType="begin" w:fldLock="1"/>
      </w:r>
      <w:r w:rsidR="00AE7BF4">
        <w:rPr>
          <w:rFonts w:ascii="Times New Roman" w:hAnsi="Times New Roman" w:cs="Times New Roman"/>
          <w:sz w:val="24"/>
          <w:szCs w:val="24"/>
        </w:rPr>
        <w:instrText>ADDIN CSL_CITATION {"citationItems":[{"id":"ITEM-1","itemData":{"DOI":"10.35706/jpi.v7i2.8206","abstract":"Film merupakan suatu cerita yang dituturkan kepada penonton melalui rangkaian gambar bergerak secara berkesinambungan. Film menayangkan berbagai cerita yang mengandung nilai-nilai kehidupan yang baik untuk diterapkan, seperti film dengan genre keluarga yang mengandung pesan-pesan moral sederhana tentang tolong menolong, keberanian, kebenaran, cinta kasih dan sebagainya. Latar belakang pada penelitian ini adalah adanya kegiatan outing class nonton bareng film di bioskop untuk menunjang pembelajaran bagi peserta didik kelas VI (enam) di SD/MI Nurul Huda Cikampek. Tujuan penelitian ini untuk mendeskripsikan perencanaan, pelaksanaan, dan dampak pelaksanaan pada pendidikan karakter melalui media film dalam proses pembelajaran. Penelitian ini menggunakan kualitatif deskriptif dengan mengahadirkan lima informan yang terdiri dari guru dan murid kelas enam (VI) SD/MI Nurul Huda Cikampek. Kata Kunci: media film, pendidikan karakter, anak","author":[{"dropping-particle":"","family":"Widya","given":"TRI","non-dropping-particle":"","parse-names":false,"suffix":""},{"dropping-particle":"","family":"Hariyanto","given":"Fajar","non-dropping-particle":"","parse-names":false,"suffix":""}],"container-title":"Jurnal Politikom Indonesiana","id":"ITEM-1","issue":"2","issued":{"date-parts":[["2022"]]},"page":"111-122","title":"Media Film Sebagai Sarana Pembelajaran Pendidikan Karakter Peserta Didik SD/MI Nurul Huda Cikampek","type":"article-journal","volume":"7"},"uris":["http://www.mendeley.com/documents/?uuid=1d839cf0-f0a4-48e8-841d-1866c6bb3ba0"]}],"mendeley":{"formattedCitation":"(Widya &amp; Hariyanto, 2022)","plainTextFormattedCitation":"(Widya &amp; Hariyanto, 2022)","previouslyFormattedCitation":"(Widya &amp; Hariyanto, 2022)"},"properties":{"noteIndex":0},"schema":"https://github.com/citation-style-language/schema/raw/master/csl-citation.json"}</w:instrText>
      </w:r>
      <w:r w:rsidR="00B30876">
        <w:rPr>
          <w:rFonts w:ascii="Times New Roman" w:hAnsi="Times New Roman" w:cs="Times New Roman"/>
          <w:sz w:val="24"/>
          <w:szCs w:val="24"/>
        </w:rPr>
        <w:fldChar w:fldCharType="separate"/>
      </w:r>
      <w:r w:rsidR="002C2701" w:rsidRPr="002C2701">
        <w:rPr>
          <w:rFonts w:ascii="Times New Roman" w:hAnsi="Times New Roman" w:cs="Times New Roman"/>
          <w:noProof/>
          <w:sz w:val="24"/>
          <w:szCs w:val="24"/>
        </w:rPr>
        <w:t>(Widya &amp; Hariyanto, 2022)</w:t>
      </w:r>
      <w:r w:rsidR="00B30876">
        <w:rPr>
          <w:rFonts w:ascii="Times New Roman" w:hAnsi="Times New Roman" w:cs="Times New Roman"/>
          <w:sz w:val="24"/>
          <w:szCs w:val="24"/>
        </w:rPr>
        <w:fldChar w:fldCharType="end"/>
      </w:r>
      <w:r w:rsidR="005D2FA9">
        <w:rPr>
          <w:rFonts w:ascii="Times New Roman" w:hAnsi="Times New Roman" w:cs="Times New Roman"/>
          <w:sz w:val="24"/>
          <w:szCs w:val="24"/>
        </w:rPr>
        <w:t>.</w:t>
      </w:r>
    </w:p>
    <w:p w:rsidR="005D2FA9" w:rsidRDefault="005D2FA9" w:rsidP="002D0324">
      <w:pPr>
        <w:pStyle w:val="ListParagraph"/>
        <w:numPr>
          <w:ilvl w:val="0"/>
          <w:numId w:val="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nelitian oleh Supriyadi yang mengkaji nilai moral dala film Jembatan Pensil juga sangat relevan dengan pembelajaran moral dalam bahasa Indonesia. Penelitian ini menunjukkan bahwa film Jembatan Pensil efektif sebagai bahan ajar Bahasa Indonesia di tingkat Sekolah Dasar. Film ini mengandung pesan moral yang dapat membantu siswa mengidentifikasi nilai-nilai seperti persahabatan, kejujuran dan pengorbanan. Melalui analisis film ini, siswa </w:t>
      </w:r>
      <w:r>
        <w:rPr>
          <w:rFonts w:ascii="Times New Roman" w:hAnsi="Times New Roman" w:cs="Times New Roman"/>
          <w:sz w:val="24"/>
          <w:szCs w:val="24"/>
        </w:rPr>
        <w:lastRenderedPageBreak/>
        <w:t>diajak untuk memahami bagaimana nilai-nilai moral dapat diterapkan dalam kehidupan mereka</w:t>
      </w:r>
      <w:r w:rsidR="00B30876">
        <w:rPr>
          <w:rFonts w:ascii="Times New Roman" w:hAnsi="Times New Roman" w:cs="Times New Roman"/>
          <w:sz w:val="24"/>
          <w:szCs w:val="24"/>
        </w:rPr>
        <w:fldChar w:fldCharType="begin" w:fldLock="1"/>
      </w:r>
      <w:r w:rsidR="00AE7BF4">
        <w:rPr>
          <w:rFonts w:ascii="Times New Roman" w:hAnsi="Times New Roman" w:cs="Times New Roman"/>
          <w:sz w:val="24"/>
          <w:szCs w:val="24"/>
        </w:rPr>
        <w:instrText>ADDIN CSL_CITATION {"citationItems":[{"id":"ITEM-1","itemData":{"author":[{"dropping-particle":"","family":"Khairunnisa","given":"Fikma","non-dropping-particle":"","parse-names":false,"suffix":""},{"dropping-particle":"","family":"Lokananta","given":"Arbi Cristional","non-dropping-particle":"","parse-names":false,"suffix":""},{"dropping-particle":"","family":"Komunikasi","given":"Fakultas Ilmu","non-dropping-particle":"","parse-names":false,"suffix":""},{"dropping-particle":"","family":"Luhur","given":"Universitas Budi","non-dropping-particle":"","parse-names":false,"suffix":""}],"id":"ITEM-1","issued":{"date-parts":[["2020"]]},"title":"Analisis Pesan Moral Pada Film ‘ Jembatan Pensil ’","type":"article-journal"},"uris":["http://www.mendeley.com/documents/?uuid=2d915807-bf92-473c-b7f0-74860dfefe4e"]}],"mendeley":{"formattedCitation":"(Khairunnisa et al., 2020)","plainTextFormattedCitation":"(Khairunnisa et al., 2020)","previouslyFormattedCitation":"(Khairunnisa et al., 2020)"},"properties":{"noteIndex":0},"schema":"https://github.com/citation-style-language/schema/raw/master/csl-citation.json"}</w:instrText>
      </w:r>
      <w:r w:rsidR="00B30876">
        <w:rPr>
          <w:rFonts w:ascii="Times New Roman" w:hAnsi="Times New Roman" w:cs="Times New Roman"/>
          <w:sz w:val="24"/>
          <w:szCs w:val="24"/>
        </w:rPr>
        <w:fldChar w:fldCharType="separate"/>
      </w:r>
      <w:r w:rsidR="00AE7BF4" w:rsidRPr="00AE7BF4">
        <w:rPr>
          <w:rFonts w:ascii="Times New Roman" w:hAnsi="Times New Roman" w:cs="Times New Roman"/>
          <w:noProof/>
          <w:sz w:val="24"/>
          <w:szCs w:val="24"/>
        </w:rPr>
        <w:t>(Khairunnisa et al., 2020)</w:t>
      </w:r>
      <w:r w:rsidR="00B30876">
        <w:rPr>
          <w:rFonts w:ascii="Times New Roman" w:hAnsi="Times New Roman" w:cs="Times New Roman"/>
          <w:sz w:val="24"/>
          <w:szCs w:val="24"/>
        </w:rPr>
        <w:fldChar w:fldCharType="end"/>
      </w:r>
      <w:r>
        <w:rPr>
          <w:rFonts w:ascii="Times New Roman" w:hAnsi="Times New Roman" w:cs="Times New Roman"/>
          <w:sz w:val="24"/>
          <w:szCs w:val="24"/>
        </w:rPr>
        <w:t>.</w:t>
      </w:r>
    </w:p>
    <w:p w:rsidR="00A01931" w:rsidRDefault="005D2FA9" w:rsidP="002D0324">
      <w:pPr>
        <w:pStyle w:val="ListParagraph"/>
        <w:numPr>
          <w:ilvl w:val="0"/>
          <w:numId w:val="8"/>
        </w:numPr>
        <w:spacing w:after="0" w:line="480" w:lineRule="auto"/>
        <w:ind w:left="284" w:hanging="284"/>
        <w:jc w:val="both"/>
        <w:rPr>
          <w:rFonts w:ascii="Times New Roman" w:hAnsi="Times New Roman" w:cs="Times New Roman"/>
          <w:sz w:val="24"/>
          <w:szCs w:val="24"/>
        </w:rPr>
        <w:sectPr w:rsidR="00A01931" w:rsidSect="000B3DF6">
          <w:pgSz w:w="11906" w:h="16838" w:code="9"/>
          <w:pgMar w:top="2268" w:right="1701" w:bottom="1701" w:left="2268" w:header="708" w:footer="708" w:gutter="0"/>
          <w:cols w:space="708"/>
          <w:titlePg/>
          <w:docGrid w:linePitch="360"/>
        </w:sectPr>
      </w:pPr>
      <w:r>
        <w:rPr>
          <w:rFonts w:ascii="Times New Roman" w:hAnsi="Times New Roman" w:cs="Times New Roman"/>
          <w:sz w:val="24"/>
          <w:szCs w:val="24"/>
        </w:rPr>
        <w:t>Penelitian lainnya yang relevan dilakukan oleh Setiawati yang menganalisis nilai moral dalam serial animasi Nussa dan Rara, yang ditujukan untuk anak usia dini. Penelitian ini menunjukkan bahwa serial animasi ini mengandung nilai-nilai moral yang sangat penting, seperti kepedulian, kasih sayang, kerja sama, dan pengendalian diri. Nilai-nilai tersebut disampaikan dengan cara yang mudah dipahami oleh anak-anak, menjadikan Nussa dan Rara sebagai alat pembelajaran yang efektif dalam menanamkan nilai moral kepada generasi muda, serta meningkatkan keterampilan berbahasa mereka</w:t>
      </w:r>
      <w:r w:rsidR="00B30876">
        <w:rPr>
          <w:rFonts w:ascii="Times New Roman" w:hAnsi="Times New Roman" w:cs="Times New Roman"/>
          <w:sz w:val="24"/>
          <w:szCs w:val="24"/>
        </w:rPr>
        <w:fldChar w:fldCharType="begin" w:fldLock="1"/>
      </w:r>
      <w:r w:rsidR="00AE7BF4">
        <w:rPr>
          <w:rFonts w:ascii="Times New Roman" w:hAnsi="Times New Roman" w:cs="Times New Roman"/>
          <w:sz w:val="24"/>
          <w:szCs w:val="24"/>
        </w:rPr>
        <w:instrText>ADDIN CSL_CITATION {"citationItems":[{"id":"ITEM-1","itemData":{"author":[{"dropping-particle":"","family":"Febrika","given":"","non-dropping-particle":"","parse-names":false,"suffix":""}],"container-title":"Analisis Nilai Moral Dalam Serial Animasi Nussa","id":"ITEM-1","issue":"2","issued":{"date-parts":[["2022"]]},"page":"32-39","title":"Analisis Nilai Moral Dalam Serial Animasi Nussa","type":"article-journal","volume":"16"},"uris":["http://www.mendeley.com/documents/?uuid=093bb927-f23a-48ed-a20a-d38caad02278"]}],"mendeley":{"formattedCitation":"(Febrika, 2022)","plainTextFormattedCitation":"(Febrika, 2022)"},"properties":{"noteIndex":0},"schema":"https://github.com/citation-style-language/schema/raw/master/csl-citation.json"}</w:instrText>
      </w:r>
      <w:r w:rsidR="00B30876">
        <w:rPr>
          <w:rFonts w:ascii="Times New Roman" w:hAnsi="Times New Roman" w:cs="Times New Roman"/>
          <w:sz w:val="24"/>
          <w:szCs w:val="24"/>
        </w:rPr>
        <w:fldChar w:fldCharType="separate"/>
      </w:r>
      <w:r w:rsidR="00AE7BF4" w:rsidRPr="00AE7BF4">
        <w:rPr>
          <w:rFonts w:ascii="Times New Roman" w:hAnsi="Times New Roman" w:cs="Times New Roman"/>
          <w:noProof/>
          <w:sz w:val="24"/>
          <w:szCs w:val="24"/>
        </w:rPr>
        <w:t>(Febrika, 2022)</w:t>
      </w:r>
      <w:r w:rsidR="00B30876">
        <w:rPr>
          <w:rFonts w:ascii="Times New Roman" w:hAnsi="Times New Roman" w:cs="Times New Roman"/>
          <w:sz w:val="24"/>
          <w:szCs w:val="24"/>
        </w:rPr>
        <w:fldChar w:fldCharType="end"/>
      </w:r>
      <w:r>
        <w:rPr>
          <w:rFonts w:ascii="Times New Roman" w:hAnsi="Times New Roman" w:cs="Times New Roman"/>
          <w:sz w:val="24"/>
          <w:szCs w:val="24"/>
        </w:rPr>
        <w:t>.</w:t>
      </w:r>
    </w:p>
    <w:p w:rsidR="00441255" w:rsidRDefault="00441255">
      <w:pPr>
        <w:rPr>
          <w:rFonts w:ascii="Times New Roman" w:hAnsi="Times New Roman" w:cs="Times New Roman"/>
          <w:sz w:val="24"/>
          <w:szCs w:val="24"/>
        </w:rPr>
      </w:pPr>
    </w:p>
    <w:p w:rsidR="00441255" w:rsidRDefault="00441255" w:rsidP="00441255">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BAB III</w:t>
      </w:r>
    </w:p>
    <w:p w:rsidR="00441255" w:rsidRDefault="00441255" w:rsidP="00441255">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METODE PENELITIAN</w:t>
      </w:r>
    </w:p>
    <w:p w:rsidR="00441255" w:rsidRDefault="00441255" w:rsidP="00441255">
      <w:pPr>
        <w:spacing w:after="0" w:line="480" w:lineRule="auto"/>
        <w:jc w:val="center"/>
        <w:rPr>
          <w:rFonts w:ascii="Times New Roman" w:hAnsi="Times New Roman" w:cs="Times New Roman"/>
          <w:b/>
          <w:bCs/>
          <w:sz w:val="24"/>
          <w:szCs w:val="24"/>
        </w:rPr>
      </w:pPr>
    </w:p>
    <w:p w:rsidR="00441255" w:rsidRDefault="00441255" w:rsidP="0044125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1 Desain Penelitian</w:t>
      </w:r>
    </w:p>
    <w:p w:rsidR="00441255" w:rsidRDefault="00441255" w:rsidP="000B3DF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ini menggunakan desain penelitian kualitatif dengan pendekatan </w:t>
      </w:r>
      <w:r w:rsidR="00F23CA0">
        <w:rPr>
          <w:rFonts w:ascii="Times New Roman" w:hAnsi="Times New Roman" w:cs="Times New Roman"/>
          <w:sz w:val="24"/>
          <w:szCs w:val="24"/>
        </w:rPr>
        <w:t>deskriptif kualitatif</w:t>
      </w:r>
      <w:r>
        <w:rPr>
          <w:rFonts w:ascii="Times New Roman" w:hAnsi="Times New Roman" w:cs="Times New Roman"/>
          <w:sz w:val="24"/>
          <w:szCs w:val="24"/>
        </w:rPr>
        <w:t xml:space="preserve"> dan analisis naratif. Penelitian kualitatif dipilih karena tujuan utamanya adalah untuk menggali pemahaman mendalam mengenai penerapan nilai moral dalam film Miracle in Cell No. 7 serta bagaimana nilai-nilai tersebut dapat diintegrasikan dalam pembelajaran Bahasa Indonesia di sekolah. Penelitian ini bertujuan untuk mengidentifikasi dan menganalisis elemen-elemen moral yang terkandung dalam film dan mengeksplorasi bagaimanan film tersebut dapat dijadikan alat pembelajaran yang efektif.</w:t>
      </w:r>
    </w:p>
    <w:p w:rsidR="00441255" w:rsidRDefault="00F23CA0" w:rsidP="000B3DF6">
      <w:pPr>
        <w:spacing w:after="0" w:line="480" w:lineRule="auto"/>
        <w:ind w:firstLine="709"/>
        <w:jc w:val="both"/>
        <w:rPr>
          <w:rFonts w:ascii="Times New Roman" w:hAnsi="Times New Roman" w:cs="Times New Roman"/>
          <w:sz w:val="24"/>
          <w:szCs w:val="24"/>
        </w:rPr>
      </w:pPr>
      <w:r w:rsidRPr="00F23CA0">
        <w:rPr>
          <w:rFonts w:ascii="Times New Roman" w:hAnsi="Times New Roman" w:cs="Times New Roman"/>
          <w:sz w:val="24"/>
          <w:szCs w:val="24"/>
        </w:rPr>
        <w:t>Pendekatan deskriptif kualitatif memungkinkan peneliti untuk menggambarkan secara rinci fenomena yang diteliti, yakni nilai-nilai pendidikan moral dalam film Miracle in Cell No. 7 serta relevansinya dalam konteks pembelajaran Bahasa Indonesia. Melalui pendekatan ini, peneliti dapat mendeskripsikan data secara sistematis dan faktual tanpa memanipulasi variabel yang ada. Penelitian ini menekankan pada pemahaman konteks, makna, dan interpretasi terhadap data yang diperoleh dari film dan dikaitkan dengan dunia pendidikan.</w:t>
      </w:r>
    </w:p>
    <w:p w:rsidR="00441255" w:rsidRDefault="00441255" w:rsidP="000B3DF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naratif adalah metode utama dalam penelitian ini. Dalam pendekatan ini, peneliti akan  menganalisis struktur cerita, karakter, tema dan </w:t>
      </w:r>
      <w:r>
        <w:rPr>
          <w:rFonts w:ascii="Times New Roman" w:hAnsi="Times New Roman" w:cs="Times New Roman"/>
          <w:sz w:val="24"/>
          <w:szCs w:val="24"/>
        </w:rPr>
        <w:lastRenderedPageBreak/>
        <w:t>pesan moral yang disampaikan dalam film Miracle in Cell No. 7. Analisis naratif bertujuan untuk mengidentifikasi nilai moral secara sistematis dan kategoris dalam film tersebut.</w:t>
      </w:r>
      <w:r w:rsidR="004A50D8">
        <w:rPr>
          <w:rFonts w:ascii="Times New Roman" w:hAnsi="Times New Roman" w:cs="Times New Roman"/>
          <w:sz w:val="24"/>
          <w:szCs w:val="24"/>
        </w:rPr>
        <w:t xml:space="preserve"> Penelitian ini dilakukan di SMPN 3 Satap Panai Hilir dengan subjek penelitian siswa kelas VII</w:t>
      </w:r>
      <w:r w:rsidR="006C6E7C">
        <w:rPr>
          <w:rFonts w:ascii="Times New Roman" w:hAnsi="Times New Roman" w:cs="Times New Roman"/>
          <w:sz w:val="24"/>
          <w:szCs w:val="24"/>
        </w:rPr>
        <w:t>, untuk melihat secara langsung bagaimana film tersebut dapat diintegrasikan dalam proses pembelajaran Bahasa Indonesia dan mempengaruhi pemahaman serta penanaman nilai-nilai peserta didik.</w:t>
      </w:r>
    </w:p>
    <w:p w:rsidR="000B3DF6" w:rsidRDefault="000B3DF6" w:rsidP="000B3DF6">
      <w:pPr>
        <w:spacing w:after="0" w:line="480" w:lineRule="auto"/>
        <w:ind w:firstLine="709"/>
        <w:jc w:val="both"/>
        <w:rPr>
          <w:rFonts w:ascii="Times New Roman" w:hAnsi="Times New Roman" w:cs="Times New Roman"/>
          <w:sz w:val="24"/>
          <w:szCs w:val="24"/>
        </w:rPr>
      </w:pPr>
    </w:p>
    <w:p w:rsidR="00441255" w:rsidRDefault="00441255" w:rsidP="00441255">
      <w:pPr>
        <w:spacing w:after="0" w:line="480" w:lineRule="auto"/>
        <w:jc w:val="both"/>
        <w:rPr>
          <w:rFonts w:ascii="Times New Roman" w:hAnsi="Times New Roman" w:cs="Times New Roman"/>
          <w:b/>
          <w:bCs/>
          <w:sz w:val="24"/>
          <w:szCs w:val="24"/>
        </w:rPr>
      </w:pPr>
      <w:r w:rsidRPr="00862257">
        <w:rPr>
          <w:rFonts w:ascii="Times New Roman" w:hAnsi="Times New Roman" w:cs="Times New Roman"/>
          <w:b/>
          <w:bCs/>
          <w:sz w:val="24"/>
          <w:szCs w:val="24"/>
        </w:rPr>
        <w:t xml:space="preserve">3.2 </w:t>
      </w:r>
      <w:r w:rsidR="00C63801">
        <w:rPr>
          <w:rFonts w:ascii="Times New Roman" w:hAnsi="Times New Roman" w:cs="Times New Roman"/>
          <w:b/>
          <w:bCs/>
          <w:sz w:val="24"/>
          <w:szCs w:val="24"/>
        </w:rPr>
        <w:t>Partisipan dan Tempat Penelitian</w:t>
      </w:r>
    </w:p>
    <w:p w:rsidR="00C63801" w:rsidRDefault="00C63801" w:rsidP="00441255">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Penelitian ini dilaksanakan di SMPN 3 Satap Panai Hilir, yang berlokasi di Kecamatan Panai Hilir, Kabupaten Labuhanbatu, Sumatera Utara. Sekolah ini dipilih karena memiliki latar belakang peserta didik yang beragam serta kondisi pembelajaran yang memungkinkan penerapan media pembelajaran berbasis film dalam mata pelajaran Bahasa Indonesia.</w:t>
      </w:r>
    </w:p>
    <w:p w:rsidR="000C00C1" w:rsidRPr="00C63801" w:rsidRDefault="00C63801" w:rsidP="0044125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rtisipan dalam penelitian ini adalah siswa kelas VIII tahun pelajaran 2024/2025.Pemilihan kelas VII dilakukan secara purposif </w:t>
      </w:r>
      <w:r w:rsidR="00BB134E">
        <w:rPr>
          <w:rFonts w:ascii="Times New Roman" w:hAnsi="Times New Roman" w:cs="Times New Roman"/>
          <w:sz w:val="24"/>
          <w:szCs w:val="24"/>
        </w:rPr>
        <w:t xml:space="preserve">dengan </w:t>
      </w:r>
      <w:r>
        <w:rPr>
          <w:rFonts w:ascii="Times New Roman" w:hAnsi="Times New Roman" w:cs="Times New Roman"/>
          <w:sz w:val="24"/>
          <w:szCs w:val="24"/>
        </w:rPr>
        <w:t>pertimbangan bahwa pada tingkat ini siswa mulai diperkenalkan dengan analisis teks nartif dan materi-materi yang berhubungan dengan nilai-nilai moral melalui pembelajaran Bahasa Indonesia.Selain itu, siswa pada tingkat ini dianggap berada dalam tahap perkembangan moral yang relevan untuk dikaji, sehingga sesuai dengan tujuan penelitian yang ingin mengekplorasi integrasi nilai-nilai pendidikan moral melalui media film.</w:t>
      </w:r>
    </w:p>
    <w:p w:rsidR="00862257" w:rsidRDefault="00862257" w:rsidP="00862257">
      <w:pPr>
        <w:spacing w:after="0" w:line="480" w:lineRule="auto"/>
        <w:jc w:val="both"/>
        <w:rPr>
          <w:rFonts w:ascii="Times New Roman" w:hAnsi="Times New Roman" w:cs="Times New Roman"/>
          <w:b/>
          <w:bCs/>
          <w:sz w:val="24"/>
          <w:szCs w:val="24"/>
        </w:rPr>
      </w:pPr>
      <w:r w:rsidRPr="00862257">
        <w:rPr>
          <w:rFonts w:ascii="Times New Roman" w:hAnsi="Times New Roman" w:cs="Times New Roman"/>
          <w:b/>
          <w:bCs/>
          <w:sz w:val="24"/>
          <w:szCs w:val="24"/>
        </w:rPr>
        <w:t>3.3 Instrumen Penelitian</w:t>
      </w:r>
    </w:p>
    <w:p w:rsidR="00862257" w:rsidRDefault="00862257" w:rsidP="00862257">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Instrumen yang digunakan dalam penelitian ini meliputi :</w:t>
      </w:r>
    </w:p>
    <w:p w:rsidR="00862257" w:rsidRDefault="00862257" w:rsidP="004A6C9E">
      <w:pPr>
        <w:pStyle w:val="ListParagraph"/>
        <w:numPr>
          <w:ilvl w:val="0"/>
          <w:numId w:val="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Instrumen Analisis Film : Formulir analisis naratif yang mencakup elemen-elemen alur, karakter, tema, dan pesan moral dalam film. Instrumen ini berfungsi untuk mengidentifikasi dan mengkategorikan nilai-nilai moral yang terkandung dalam film.</w:t>
      </w:r>
      <w:r w:rsidR="00626E5F" w:rsidRPr="00626E5F">
        <w:rPr>
          <w:rFonts w:ascii="Times New Roman" w:hAnsi="Times New Roman" w:cs="Times New Roman"/>
          <w:sz w:val="24"/>
          <w:szCs w:val="24"/>
        </w:rPr>
        <w:t>Instrumen ini disusun dalam bentuk panduan analisis yang memungkinkan peneliti untuk menggali secara mendalam nilai-nilai pendidikan moral yang muncul dalam narasi film.</w:t>
      </w:r>
    </w:p>
    <w:p w:rsidR="00862257" w:rsidRPr="00E75363" w:rsidRDefault="00862257" w:rsidP="004A6C9E">
      <w:pPr>
        <w:pStyle w:val="ListParagraph"/>
        <w:numPr>
          <w:ilvl w:val="0"/>
          <w:numId w:val="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anduan Wawancara :</w:t>
      </w:r>
      <w:r w:rsidR="00E36C89">
        <w:rPr>
          <w:rFonts w:ascii="Times New Roman" w:hAnsi="Times New Roman" w:cs="Times New Roman"/>
          <w:sz w:val="24"/>
          <w:szCs w:val="24"/>
        </w:rPr>
        <w:t>D</w:t>
      </w:r>
      <w:r w:rsidR="00E75363" w:rsidRPr="00E75363">
        <w:rPr>
          <w:rFonts w:ascii="Times New Roman" w:hAnsi="Times New Roman" w:cs="Times New Roman"/>
          <w:sz w:val="24"/>
          <w:szCs w:val="24"/>
        </w:rPr>
        <w:t>aftar pertanyaan wawancara dirancang secara semi-terstruktur agar fleksibel namun tetap fokus pada topik penelitian. Panduan ini bertujuan untuk menggali pandangan guru Bahasa Indonesia mengenai</w:t>
      </w:r>
      <w:r w:rsidR="00E75363">
        <w:rPr>
          <w:rFonts w:ascii="Times New Roman" w:hAnsi="Times New Roman" w:cs="Times New Roman"/>
          <w:sz w:val="24"/>
          <w:szCs w:val="24"/>
        </w:rPr>
        <w:t xml:space="preserve"> p</w:t>
      </w:r>
      <w:r w:rsidR="00E75363" w:rsidRPr="00E75363">
        <w:rPr>
          <w:rFonts w:ascii="Times New Roman" w:hAnsi="Times New Roman" w:cs="Times New Roman"/>
          <w:sz w:val="24"/>
          <w:szCs w:val="24"/>
        </w:rPr>
        <w:t>engalaman penggunaan film dalam pembelajaran</w:t>
      </w:r>
      <w:r w:rsidR="00E75363">
        <w:rPr>
          <w:rFonts w:ascii="Times New Roman" w:hAnsi="Times New Roman" w:cs="Times New Roman"/>
          <w:sz w:val="24"/>
          <w:szCs w:val="24"/>
        </w:rPr>
        <w:t>, p</w:t>
      </w:r>
      <w:r w:rsidR="00E75363" w:rsidRPr="00E75363">
        <w:rPr>
          <w:rFonts w:ascii="Times New Roman" w:hAnsi="Times New Roman" w:cs="Times New Roman"/>
          <w:sz w:val="24"/>
          <w:szCs w:val="24"/>
        </w:rPr>
        <w:t>emahaman mereka terhadap nilai moral dalam film</w:t>
      </w:r>
      <w:r w:rsidR="00E75363">
        <w:rPr>
          <w:rFonts w:ascii="Times New Roman" w:hAnsi="Times New Roman" w:cs="Times New Roman"/>
          <w:sz w:val="24"/>
          <w:szCs w:val="24"/>
        </w:rPr>
        <w:t>, s</w:t>
      </w:r>
      <w:r w:rsidR="00E75363" w:rsidRPr="00E75363">
        <w:rPr>
          <w:rFonts w:ascii="Times New Roman" w:hAnsi="Times New Roman" w:cs="Times New Roman"/>
          <w:sz w:val="24"/>
          <w:szCs w:val="24"/>
        </w:rPr>
        <w:t>trategi pengintegrasian film dengan materi pelajaran Bahasa Indonesia</w:t>
      </w:r>
      <w:r w:rsidR="00E75363">
        <w:rPr>
          <w:rFonts w:ascii="Times New Roman" w:hAnsi="Times New Roman" w:cs="Times New Roman"/>
          <w:sz w:val="24"/>
          <w:szCs w:val="24"/>
        </w:rPr>
        <w:t>, t</w:t>
      </w:r>
      <w:r w:rsidR="00E75363" w:rsidRPr="00E75363">
        <w:rPr>
          <w:rFonts w:ascii="Times New Roman" w:hAnsi="Times New Roman" w:cs="Times New Roman"/>
          <w:sz w:val="24"/>
          <w:szCs w:val="24"/>
        </w:rPr>
        <w:t xml:space="preserve">antangan dan manfaat yang mereka alami selama proses pembelajaran  </w:t>
      </w:r>
    </w:p>
    <w:p w:rsidR="000B3DF6" w:rsidRDefault="00862257" w:rsidP="004A6C9E">
      <w:pPr>
        <w:pStyle w:val="ListParagraph"/>
        <w:numPr>
          <w:ilvl w:val="0"/>
          <w:numId w:val="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Observasi Kelas :</w:t>
      </w:r>
      <w:r w:rsidR="0082635C" w:rsidRPr="0082635C">
        <w:rPr>
          <w:rFonts w:ascii="Times New Roman" w:hAnsi="Times New Roman" w:cs="Times New Roman"/>
          <w:sz w:val="24"/>
          <w:szCs w:val="24"/>
        </w:rPr>
        <w:t>Lembar observasi disiapkan untuk mencatat secara sistematis perilaku dan respons siswa selama proses pembelajaran dengan media film. Observasi berfokus pada keterlibatan siswa, interaksi dalam diskusi, serta pemahaman terhadap nilai-nilai moral yang disampaikan dalam film. Observasi ini bersifat non-partisipatif dan melengkapi data dari wawancara serta analisis film.</w:t>
      </w:r>
    </w:p>
    <w:p w:rsidR="000B3DF6" w:rsidRPr="000B3DF6" w:rsidRDefault="000B3DF6" w:rsidP="000B3DF6">
      <w:pPr>
        <w:pStyle w:val="ListParagraph"/>
        <w:spacing w:after="0" w:line="240" w:lineRule="auto"/>
        <w:ind w:left="284"/>
        <w:jc w:val="both"/>
        <w:rPr>
          <w:rFonts w:ascii="Times New Roman" w:hAnsi="Times New Roman" w:cs="Times New Roman"/>
          <w:sz w:val="24"/>
          <w:szCs w:val="24"/>
        </w:rPr>
      </w:pPr>
    </w:p>
    <w:p w:rsidR="00CA40FD" w:rsidRPr="00CA40FD" w:rsidRDefault="00CA40FD" w:rsidP="00343D67">
      <w:pPr>
        <w:spacing w:after="0" w:line="480" w:lineRule="auto"/>
        <w:jc w:val="both"/>
        <w:rPr>
          <w:rFonts w:ascii="Times New Roman" w:hAnsi="Times New Roman" w:cs="Times New Roman"/>
          <w:b/>
          <w:bCs/>
          <w:sz w:val="24"/>
          <w:szCs w:val="24"/>
        </w:rPr>
      </w:pPr>
      <w:r w:rsidRPr="00CA40FD">
        <w:rPr>
          <w:rFonts w:ascii="Times New Roman" w:hAnsi="Times New Roman" w:cs="Times New Roman"/>
          <w:b/>
          <w:bCs/>
          <w:sz w:val="24"/>
          <w:szCs w:val="24"/>
        </w:rPr>
        <w:t xml:space="preserve">3.4 Pengumpulan Data </w:t>
      </w:r>
    </w:p>
    <w:p w:rsidR="00CA40FD" w:rsidRDefault="00CA40FD" w:rsidP="00343D6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Teknik pengumpulan data dalam penelitian ini dilakukan melalui beberapa metode yang saling melengkapi guna memperoleh data yang valid dan relevan terhadap tujuan penelitian. Metode-metode tersebut meliputi :</w:t>
      </w:r>
    </w:p>
    <w:p w:rsidR="00CA40FD" w:rsidRPr="00CA40FD" w:rsidRDefault="00CA40FD" w:rsidP="004A6C9E">
      <w:pPr>
        <w:pStyle w:val="ListParagraph"/>
        <w:numPr>
          <w:ilvl w:val="0"/>
          <w:numId w:val="11"/>
        </w:numPr>
        <w:spacing w:after="0" w:line="480" w:lineRule="auto"/>
        <w:ind w:left="284" w:hanging="284"/>
        <w:jc w:val="both"/>
        <w:rPr>
          <w:rFonts w:ascii="Times New Roman" w:hAnsi="Times New Roman" w:cs="Times New Roman"/>
          <w:sz w:val="24"/>
          <w:szCs w:val="24"/>
        </w:rPr>
      </w:pPr>
      <w:r w:rsidRPr="00CA40FD">
        <w:rPr>
          <w:rFonts w:ascii="Times New Roman" w:hAnsi="Times New Roman" w:cs="Times New Roman"/>
          <w:sz w:val="24"/>
          <w:szCs w:val="24"/>
        </w:rPr>
        <w:lastRenderedPageBreak/>
        <w:t>Observasi</w:t>
      </w:r>
    </w:p>
    <w:p w:rsidR="00CA40FD" w:rsidRDefault="00CA40FD" w:rsidP="000B3DF6">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Observasi dilakukan untuk mengamati proses pembelajaran Bahasa Indonesia yang menggunakan film </w:t>
      </w:r>
      <w:r>
        <w:rPr>
          <w:rFonts w:ascii="Times New Roman" w:hAnsi="Times New Roman" w:cs="Times New Roman"/>
          <w:i/>
          <w:iCs/>
          <w:sz w:val="24"/>
          <w:szCs w:val="24"/>
        </w:rPr>
        <w:t xml:space="preserve">Miracle in Cell No. 7 </w:t>
      </w:r>
      <w:r>
        <w:rPr>
          <w:rFonts w:ascii="Times New Roman" w:hAnsi="Times New Roman" w:cs="Times New Roman"/>
          <w:sz w:val="24"/>
          <w:szCs w:val="24"/>
        </w:rPr>
        <w:t>sebagai media pembelajaran. Observasi ini bertujuan untuk melihat respon siswa, interaksi selama proses pembelajaran, serta bagaimana nilai-nilai moral dalam film dipahami dan didiskusikan oleh peserta didik. Observasi dilakukan secara langsung di kelas VII SMPN 3 Satap Panai Hilir dengan menggunakan lembar observasi sebagai instrumen pendukung.</w:t>
      </w:r>
    </w:p>
    <w:p w:rsidR="00CA40FD" w:rsidRDefault="00CA40FD" w:rsidP="004A6C9E">
      <w:pPr>
        <w:pStyle w:val="ListParagraph"/>
        <w:numPr>
          <w:ilvl w:val="0"/>
          <w:numId w:val="11"/>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Wawancara</w:t>
      </w:r>
    </w:p>
    <w:p w:rsidR="00E667FC" w:rsidRPr="000B3DF6" w:rsidRDefault="000B3DF6" w:rsidP="000B3DF6">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W</w:t>
      </w:r>
      <w:r w:rsidR="00CA40FD">
        <w:rPr>
          <w:rFonts w:ascii="Times New Roman" w:hAnsi="Times New Roman" w:cs="Times New Roman"/>
          <w:sz w:val="24"/>
          <w:szCs w:val="24"/>
        </w:rPr>
        <w:t>awancara dilakukan secara semi-terstruktur kepada guru Bahasa Indonesia dan beberapa siswa di kelas VII untuk memperoleh informasi yang mendalam mengenai persepsi mereka terhadap penggunaan film dalam pembelajaran serta pemahaman mereka terhadap nilai-nilai moral yang terkadung dalam film. wawancara ini memungkinkan peneliti menggali data kualitatif yang lebih kaya terkait pengalaman belajar peserta didik.</w:t>
      </w:r>
    </w:p>
    <w:p w:rsidR="00CA40FD" w:rsidRDefault="00CA40FD" w:rsidP="004A6C9E">
      <w:pPr>
        <w:pStyle w:val="ListParagraph"/>
        <w:numPr>
          <w:ilvl w:val="0"/>
          <w:numId w:val="11"/>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okumentasi</w:t>
      </w:r>
    </w:p>
    <w:p w:rsidR="00CA40FD" w:rsidRDefault="00CA40FD" w:rsidP="000B3DF6">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Dokumentasi digunakan untuk melengkapi data yang diperoleh dari observasi dan wawancara. Data yang dikumpulkan melalui dokumentasi meliputi : Rencana Pelaksanaan Pembelajaran (</w:t>
      </w:r>
      <w:r w:rsidR="000B293F">
        <w:rPr>
          <w:rFonts w:ascii="Times New Roman" w:hAnsi="Times New Roman" w:cs="Times New Roman"/>
          <w:sz w:val="24"/>
          <w:szCs w:val="24"/>
        </w:rPr>
        <w:t>Modul Ajar</w:t>
      </w:r>
      <w:r>
        <w:rPr>
          <w:rFonts w:ascii="Times New Roman" w:hAnsi="Times New Roman" w:cs="Times New Roman"/>
          <w:sz w:val="24"/>
          <w:szCs w:val="24"/>
        </w:rPr>
        <w:t>), lembar kerja siswa, hasil resensi atau esai reflektif siswa, serta tangkapan layar dari adegan-adegan film yang dianalisis untuk menunjukkan nilai moral tertentu.</w:t>
      </w:r>
    </w:p>
    <w:p w:rsidR="000B3DF6" w:rsidRDefault="000B3DF6" w:rsidP="000B3DF6">
      <w:pPr>
        <w:pStyle w:val="ListParagraph"/>
        <w:spacing w:after="0" w:line="480" w:lineRule="auto"/>
        <w:ind w:left="284"/>
        <w:jc w:val="both"/>
        <w:rPr>
          <w:rFonts w:ascii="Times New Roman" w:hAnsi="Times New Roman" w:cs="Times New Roman"/>
          <w:sz w:val="24"/>
          <w:szCs w:val="24"/>
        </w:rPr>
      </w:pPr>
    </w:p>
    <w:p w:rsidR="000B3DF6" w:rsidRDefault="000B3DF6" w:rsidP="000B3DF6">
      <w:pPr>
        <w:pStyle w:val="ListParagraph"/>
        <w:spacing w:after="0" w:line="480" w:lineRule="auto"/>
        <w:ind w:left="284"/>
        <w:jc w:val="both"/>
        <w:rPr>
          <w:rFonts w:ascii="Times New Roman" w:hAnsi="Times New Roman" w:cs="Times New Roman"/>
          <w:sz w:val="24"/>
          <w:szCs w:val="24"/>
        </w:rPr>
      </w:pPr>
    </w:p>
    <w:p w:rsidR="00CA40FD" w:rsidRDefault="00CA40FD" w:rsidP="004A6C9E">
      <w:pPr>
        <w:pStyle w:val="ListParagraph"/>
        <w:numPr>
          <w:ilvl w:val="0"/>
          <w:numId w:val="11"/>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Analisis Teks Film (Analisis Naratif)</w:t>
      </w:r>
    </w:p>
    <w:p w:rsidR="00CA40FD" w:rsidRDefault="002C7D45" w:rsidP="000B3DF6">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Peneliti juga melakukan analisis terhadap isi film </w:t>
      </w:r>
      <w:r>
        <w:rPr>
          <w:rFonts w:ascii="Times New Roman" w:hAnsi="Times New Roman" w:cs="Times New Roman"/>
          <w:i/>
          <w:iCs/>
          <w:sz w:val="24"/>
          <w:szCs w:val="24"/>
        </w:rPr>
        <w:t xml:space="preserve">Miracle in Cell No. 7 </w:t>
      </w:r>
      <w:r>
        <w:rPr>
          <w:rFonts w:ascii="Times New Roman" w:hAnsi="Times New Roman" w:cs="Times New Roman"/>
          <w:sz w:val="24"/>
          <w:szCs w:val="24"/>
        </w:rPr>
        <w:t>dengan pendekatan naratif untuk mengidentifikasi unsur-unsur cerita, karakter, konflik, serta pesan moral yang disampaikan dalam film. Data dari analisis ini digunakan sebagai dasar dalam mengintegrasikan nilai-nilai tersebut ke dalam pembelajaran Bahasa Indonesia.</w:t>
      </w:r>
    </w:p>
    <w:p w:rsidR="00C8422E" w:rsidRDefault="00C8422E" w:rsidP="00C8422E">
      <w:pPr>
        <w:spacing w:after="0" w:line="480" w:lineRule="auto"/>
        <w:jc w:val="both"/>
        <w:rPr>
          <w:rFonts w:ascii="Times New Roman" w:hAnsi="Times New Roman" w:cs="Times New Roman"/>
          <w:sz w:val="24"/>
          <w:szCs w:val="24"/>
        </w:rPr>
      </w:pPr>
    </w:p>
    <w:p w:rsidR="00C8422E" w:rsidRDefault="00C8422E" w:rsidP="00C8422E">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5 Analisis Data</w:t>
      </w:r>
    </w:p>
    <w:p w:rsidR="00C8422E" w:rsidRDefault="00C8422E" w:rsidP="00C8422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Analisis data dalam penelitian ini dilakukan secara kualitatif dengan menggunakan pendekatan deskriptif dan teknik analisis naratif. Proses analisis data dilakukan secara berkelanjutan sejak data mulai dikumpulkan hingga penarikan kesimpulan. Adapun langkah-langkah analisis data dalam penelitian ini sebagai berikut :</w:t>
      </w:r>
    </w:p>
    <w:p w:rsidR="00C8422E" w:rsidRPr="00C8422E" w:rsidRDefault="00C8422E" w:rsidP="004A6C9E">
      <w:pPr>
        <w:pStyle w:val="ListParagraph"/>
        <w:numPr>
          <w:ilvl w:val="0"/>
          <w:numId w:val="12"/>
        </w:numPr>
        <w:spacing w:after="0" w:line="480" w:lineRule="auto"/>
        <w:ind w:left="284" w:hanging="284"/>
        <w:jc w:val="both"/>
        <w:rPr>
          <w:rFonts w:ascii="Times New Roman" w:hAnsi="Times New Roman" w:cs="Times New Roman"/>
          <w:sz w:val="24"/>
          <w:szCs w:val="24"/>
        </w:rPr>
      </w:pPr>
      <w:r w:rsidRPr="00C8422E">
        <w:rPr>
          <w:rFonts w:ascii="Times New Roman" w:hAnsi="Times New Roman" w:cs="Times New Roman"/>
          <w:sz w:val="24"/>
          <w:szCs w:val="24"/>
        </w:rPr>
        <w:t>Reduksi Data</w:t>
      </w:r>
    </w:p>
    <w:p w:rsidR="00C8422E" w:rsidRDefault="00C8422E" w:rsidP="000B3DF6">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Pada tahap ini, data yang diperoleh dari observasi, wawancara, dokumentasi, dan analisis film diseleksi, difokuskan, dan disederhanakan. Peneliti memilih data yang relevan dengan fokus penelitian, yaitu nilai-nilai pendidikan moral dalam film </w:t>
      </w:r>
      <w:r>
        <w:rPr>
          <w:rFonts w:ascii="Times New Roman" w:hAnsi="Times New Roman" w:cs="Times New Roman"/>
          <w:i/>
          <w:iCs/>
          <w:sz w:val="24"/>
          <w:szCs w:val="24"/>
        </w:rPr>
        <w:t xml:space="preserve">Miracle in Cell No. 7 </w:t>
      </w:r>
      <w:r>
        <w:rPr>
          <w:rFonts w:ascii="Times New Roman" w:hAnsi="Times New Roman" w:cs="Times New Roman"/>
          <w:sz w:val="24"/>
          <w:szCs w:val="24"/>
        </w:rPr>
        <w:t>dan penerapan pembelajaran Bahasa Indonesia di kelas VII SMPN 3 Satap Panai Hilir.</w:t>
      </w:r>
    </w:p>
    <w:p w:rsidR="00C8422E" w:rsidRDefault="00C8422E" w:rsidP="004A6C9E">
      <w:pPr>
        <w:pStyle w:val="ListParagraph"/>
        <w:numPr>
          <w:ilvl w:val="0"/>
          <w:numId w:val="1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enyajian Data</w:t>
      </w:r>
    </w:p>
    <w:p w:rsidR="00C8422E" w:rsidRDefault="00C8422E" w:rsidP="000B3DF6">
      <w:pPr>
        <w:pStyle w:val="ListParagraph"/>
        <w:spacing w:after="0" w:line="480" w:lineRule="auto"/>
        <w:ind w:left="284"/>
        <w:jc w:val="both"/>
        <w:rPr>
          <w:rFonts w:ascii="Times New Roman" w:hAnsi="Times New Roman" w:cs="Times New Roman"/>
          <w:sz w:val="24"/>
          <w:szCs w:val="24"/>
        </w:rPr>
      </w:pPr>
      <w:r w:rsidRPr="00C8422E">
        <w:rPr>
          <w:rFonts w:ascii="Times New Roman" w:hAnsi="Times New Roman" w:cs="Times New Roman"/>
          <w:sz w:val="24"/>
          <w:szCs w:val="24"/>
        </w:rPr>
        <w:t xml:space="preserve">Setelah data direduksi, data disusun dan disajikan dalam bentuk naratif deskriptif agar memudahkan peneliti dalam memahami alur dan keterkaitan antar data.Penyajian data meliputi temuan-temuan mengenai nilai moral dalam </w:t>
      </w:r>
      <w:r w:rsidRPr="00C8422E">
        <w:rPr>
          <w:rFonts w:ascii="Times New Roman" w:hAnsi="Times New Roman" w:cs="Times New Roman"/>
          <w:sz w:val="24"/>
          <w:szCs w:val="24"/>
        </w:rPr>
        <w:lastRenderedPageBreak/>
        <w:t>film, hasil wawancara, catatan observasi kelas, serta dokumen-dokumen pendukung lainnya.</w:t>
      </w:r>
    </w:p>
    <w:p w:rsidR="00C8422E" w:rsidRDefault="00C8422E" w:rsidP="004A6C9E">
      <w:pPr>
        <w:pStyle w:val="ListParagraph"/>
        <w:numPr>
          <w:ilvl w:val="0"/>
          <w:numId w:val="1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enarikan Kesimpulan dan Verifikasi</w:t>
      </w:r>
    </w:p>
    <w:p w:rsidR="00C8422E" w:rsidRDefault="00C8422E" w:rsidP="000B3DF6">
      <w:pPr>
        <w:pStyle w:val="ListParagraph"/>
        <w:spacing w:after="0" w:line="480" w:lineRule="auto"/>
        <w:ind w:left="284"/>
        <w:jc w:val="both"/>
        <w:rPr>
          <w:rFonts w:ascii="Times New Roman" w:hAnsi="Times New Roman" w:cs="Times New Roman"/>
          <w:sz w:val="24"/>
          <w:szCs w:val="24"/>
        </w:rPr>
      </w:pPr>
      <w:r w:rsidRPr="00C8422E">
        <w:rPr>
          <w:rFonts w:ascii="Times New Roman" w:hAnsi="Times New Roman" w:cs="Times New Roman"/>
          <w:sz w:val="24"/>
          <w:szCs w:val="24"/>
        </w:rPr>
        <w:t>Langkah terakhir adalah menarik kesimpulan dari keseluruhan data yang telah dianalisis. Kesimpulan bersifat sementara, dan akan diverifikasi secara terus-menerus dengan mencocokkan kembali data lapangan dan teori yang relevan hingga diperoleh kesimpulan akhir yang valid.</w:t>
      </w:r>
    </w:p>
    <w:p w:rsidR="00C8422E" w:rsidRDefault="00C8422E" w:rsidP="004A6C9E">
      <w:pPr>
        <w:pStyle w:val="ListParagraph"/>
        <w:numPr>
          <w:ilvl w:val="0"/>
          <w:numId w:val="1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nalisis Naratif Film</w:t>
      </w:r>
    </w:p>
    <w:p w:rsidR="000B3DF6" w:rsidRDefault="00C8422E" w:rsidP="000B3DF6">
      <w:pPr>
        <w:pStyle w:val="ListParagraph"/>
        <w:spacing w:after="0" w:line="480" w:lineRule="auto"/>
        <w:ind w:left="284"/>
        <w:jc w:val="both"/>
        <w:rPr>
          <w:rFonts w:ascii="Times New Roman" w:hAnsi="Times New Roman" w:cs="Times New Roman"/>
          <w:sz w:val="24"/>
          <w:szCs w:val="24"/>
        </w:rPr>
      </w:pPr>
      <w:r w:rsidRPr="00C8422E">
        <w:rPr>
          <w:rFonts w:ascii="Times New Roman" w:hAnsi="Times New Roman" w:cs="Times New Roman"/>
          <w:sz w:val="24"/>
          <w:szCs w:val="24"/>
        </w:rPr>
        <w:t xml:space="preserve">Secara khusus, peneliti menggunakan analisis naratif untuk menelaah struktur cerita film </w:t>
      </w:r>
      <w:r w:rsidRPr="00C8422E">
        <w:rPr>
          <w:rFonts w:ascii="Times New Roman" w:hAnsi="Times New Roman" w:cs="Times New Roman"/>
          <w:i/>
          <w:iCs/>
          <w:sz w:val="24"/>
          <w:szCs w:val="24"/>
        </w:rPr>
        <w:t>Miracle in Cell No. 7</w:t>
      </w:r>
      <w:r w:rsidRPr="00C8422E">
        <w:rPr>
          <w:rFonts w:ascii="Times New Roman" w:hAnsi="Times New Roman" w:cs="Times New Roman"/>
          <w:sz w:val="24"/>
          <w:szCs w:val="24"/>
        </w:rPr>
        <w:t>. Analisis ini mencakup identifikasi tokoh dan karakter, alur cerita, konflik, latar, serta pesan moral yang terkandung.Hasil analisis naratif ini kemudian dikaitkan dengan penerapannya dalam konteks pembelajaran Bahasa Indonesia untuk membentuk karakter siswa.</w:t>
      </w:r>
    </w:p>
    <w:p w:rsidR="000B3DF6" w:rsidRDefault="000B3DF6" w:rsidP="000B3DF6">
      <w:pPr>
        <w:pStyle w:val="ListParagraph"/>
        <w:spacing w:after="0" w:line="480" w:lineRule="auto"/>
        <w:ind w:left="284"/>
        <w:jc w:val="both"/>
        <w:rPr>
          <w:rFonts w:ascii="Times New Roman" w:hAnsi="Times New Roman" w:cs="Times New Roman"/>
          <w:sz w:val="24"/>
          <w:szCs w:val="24"/>
        </w:rPr>
      </w:pPr>
    </w:p>
    <w:p w:rsidR="000B3DF6" w:rsidRDefault="000B3DF6" w:rsidP="000B3DF6">
      <w:pPr>
        <w:pStyle w:val="ListParagraph"/>
        <w:spacing w:after="0" w:line="480" w:lineRule="auto"/>
        <w:ind w:left="284"/>
        <w:jc w:val="both"/>
        <w:rPr>
          <w:rFonts w:ascii="Times New Roman" w:hAnsi="Times New Roman" w:cs="Times New Roman"/>
          <w:sz w:val="24"/>
          <w:szCs w:val="24"/>
        </w:rPr>
      </w:pPr>
    </w:p>
    <w:p w:rsidR="000B3DF6" w:rsidRDefault="000B3DF6" w:rsidP="000B3DF6">
      <w:pPr>
        <w:pStyle w:val="ListParagraph"/>
        <w:spacing w:after="0" w:line="480" w:lineRule="auto"/>
        <w:ind w:left="284"/>
        <w:jc w:val="both"/>
        <w:rPr>
          <w:rFonts w:ascii="Times New Roman" w:hAnsi="Times New Roman" w:cs="Times New Roman"/>
          <w:sz w:val="24"/>
          <w:szCs w:val="24"/>
        </w:rPr>
        <w:sectPr w:rsidR="000B3DF6" w:rsidSect="000B3DF6">
          <w:pgSz w:w="11906" w:h="16838" w:code="9"/>
          <w:pgMar w:top="2268" w:right="1701" w:bottom="1701" w:left="2268" w:header="708" w:footer="708" w:gutter="0"/>
          <w:cols w:space="708"/>
          <w:titlePg/>
          <w:docGrid w:linePitch="360"/>
        </w:sectPr>
      </w:pPr>
    </w:p>
    <w:p w:rsidR="000B3DF6" w:rsidRPr="000B3DF6" w:rsidRDefault="000B3DF6" w:rsidP="000B3DF6">
      <w:pPr>
        <w:pStyle w:val="ListParagraph"/>
        <w:spacing w:after="0" w:line="240" w:lineRule="auto"/>
        <w:ind w:left="284"/>
        <w:jc w:val="center"/>
        <w:rPr>
          <w:rFonts w:ascii="Times New Roman" w:hAnsi="Times New Roman" w:cs="Times New Roman"/>
          <w:b/>
          <w:bCs/>
          <w:sz w:val="24"/>
          <w:szCs w:val="24"/>
        </w:rPr>
      </w:pPr>
      <w:r w:rsidRPr="000B3DF6">
        <w:rPr>
          <w:rFonts w:ascii="Times New Roman" w:hAnsi="Times New Roman" w:cs="Times New Roman"/>
          <w:b/>
          <w:bCs/>
          <w:sz w:val="24"/>
          <w:szCs w:val="24"/>
        </w:rPr>
        <w:lastRenderedPageBreak/>
        <w:t>BAB IV</w:t>
      </w:r>
    </w:p>
    <w:p w:rsidR="004832BF" w:rsidRDefault="000B3DF6" w:rsidP="000B3DF6">
      <w:pPr>
        <w:pStyle w:val="ListParagraph"/>
        <w:spacing w:after="0" w:line="240" w:lineRule="auto"/>
        <w:ind w:left="284"/>
        <w:jc w:val="center"/>
        <w:rPr>
          <w:rFonts w:ascii="Times New Roman" w:hAnsi="Times New Roman" w:cs="Times New Roman"/>
          <w:b/>
          <w:bCs/>
          <w:sz w:val="24"/>
          <w:szCs w:val="24"/>
        </w:rPr>
      </w:pPr>
      <w:r w:rsidRPr="000B3DF6">
        <w:rPr>
          <w:rFonts w:ascii="Times New Roman" w:hAnsi="Times New Roman" w:cs="Times New Roman"/>
          <w:b/>
          <w:bCs/>
          <w:sz w:val="24"/>
          <w:szCs w:val="24"/>
        </w:rPr>
        <w:t>HASIL DAN PEMBAHASAN</w:t>
      </w:r>
    </w:p>
    <w:p w:rsidR="000B3DF6" w:rsidRDefault="000B3DF6" w:rsidP="000B3DF6">
      <w:pPr>
        <w:pStyle w:val="ListParagraph"/>
        <w:spacing w:after="0" w:line="240" w:lineRule="auto"/>
        <w:ind w:left="284"/>
        <w:jc w:val="center"/>
        <w:rPr>
          <w:rFonts w:ascii="Times New Roman" w:hAnsi="Times New Roman" w:cs="Times New Roman"/>
          <w:b/>
          <w:bCs/>
          <w:sz w:val="24"/>
          <w:szCs w:val="24"/>
        </w:rPr>
      </w:pPr>
    </w:p>
    <w:p w:rsidR="000B3DF6" w:rsidRDefault="000B3DF6" w:rsidP="000B3DF6">
      <w:pPr>
        <w:pStyle w:val="ListParagraph"/>
        <w:spacing w:after="0" w:line="240" w:lineRule="auto"/>
        <w:ind w:left="284"/>
        <w:jc w:val="center"/>
        <w:rPr>
          <w:rFonts w:ascii="Times New Roman" w:hAnsi="Times New Roman" w:cs="Times New Roman"/>
          <w:b/>
          <w:bCs/>
          <w:sz w:val="24"/>
          <w:szCs w:val="24"/>
        </w:rPr>
      </w:pPr>
    </w:p>
    <w:p w:rsidR="000B3DF6" w:rsidRPr="000B3DF6" w:rsidRDefault="000B3DF6" w:rsidP="000B3DF6">
      <w:pPr>
        <w:spacing w:after="0" w:line="480" w:lineRule="auto"/>
        <w:jc w:val="both"/>
        <w:rPr>
          <w:rFonts w:ascii="Times New Roman" w:hAnsi="Times New Roman" w:cs="Times New Roman"/>
          <w:b/>
          <w:bCs/>
          <w:sz w:val="24"/>
          <w:szCs w:val="24"/>
        </w:rPr>
      </w:pPr>
      <w:r w:rsidRPr="000B3DF6">
        <w:rPr>
          <w:rFonts w:ascii="Times New Roman" w:hAnsi="Times New Roman" w:cs="Times New Roman"/>
          <w:b/>
          <w:bCs/>
          <w:sz w:val="24"/>
          <w:szCs w:val="24"/>
        </w:rPr>
        <w:t>4.1 Deskipsi Hasil Penelitian</w:t>
      </w:r>
    </w:p>
    <w:p w:rsidR="000B3DF6" w:rsidRDefault="000B3DF6" w:rsidP="000B3DF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0B3DF6">
        <w:rPr>
          <w:rFonts w:ascii="Times New Roman" w:hAnsi="Times New Roman" w:cs="Times New Roman"/>
          <w:sz w:val="24"/>
          <w:szCs w:val="24"/>
        </w:rPr>
        <w:t>Pada bagian ini, peneliti akan mendeskripsikan secara rinci hasil yang diperoleh dari berbagai metode pengumpulan data yang digunakan dalam penelitian ini. Penelitian ini bertujuan untuk menggali dan menganalisis bagaimana film Miracle in Cell No. 7 dapat diintegrasikan dalam pembelajaran Bahasa Indonesia di SMPN 3 Satap Panai Hilir, dengan fokus pada penerapan nilai-nilai moral melalui film dalam konteks pendidikan karakter. Hasil penelitian ini terdiri dari tiga bagian utama, yaitu hasil observasi pembelajaran, hasil wawancara dengan guru dan siswa, serta hasil dokumentasi yang meliputi data-data yang diperoleh selama proses pembelajaran.</w:t>
      </w:r>
    </w:p>
    <w:p w:rsidR="000B3DF6" w:rsidRDefault="000B3DF6" w:rsidP="000B3DF6">
      <w:pPr>
        <w:spacing w:after="0" w:line="480" w:lineRule="auto"/>
        <w:jc w:val="both"/>
        <w:rPr>
          <w:rFonts w:ascii="Times New Roman" w:hAnsi="Times New Roman" w:cs="Times New Roman"/>
          <w:sz w:val="24"/>
          <w:szCs w:val="24"/>
        </w:rPr>
      </w:pPr>
    </w:p>
    <w:p w:rsidR="000B3DF6" w:rsidRPr="000B3DF6" w:rsidRDefault="000B3DF6" w:rsidP="000B3DF6">
      <w:pPr>
        <w:spacing w:after="0" w:line="480" w:lineRule="auto"/>
        <w:jc w:val="both"/>
        <w:rPr>
          <w:rFonts w:ascii="Times New Roman" w:hAnsi="Times New Roman" w:cs="Times New Roman"/>
          <w:b/>
          <w:bCs/>
          <w:sz w:val="24"/>
          <w:szCs w:val="24"/>
        </w:rPr>
      </w:pPr>
      <w:r w:rsidRPr="000B3DF6">
        <w:rPr>
          <w:rFonts w:ascii="Times New Roman" w:hAnsi="Times New Roman" w:cs="Times New Roman"/>
          <w:b/>
          <w:bCs/>
          <w:sz w:val="24"/>
          <w:szCs w:val="24"/>
        </w:rPr>
        <w:t xml:space="preserve">4.1.1 </w:t>
      </w:r>
      <w:r w:rsidR="006A1CC7" w:rsidRPr="006A1CC7">
        <w:rPr>
          <w:rFonts w:ascii="Times New Roman" w:hAnsi="Times New Roman" w:cs="Times New Roman"/>
          <w:b/>
          <w:bCs/>
          <w:sz w:val="24"/>
          <w:szCs w:val="24"/>
        </w:rPr>
        <w:t>Struktur Naratif dan Nilai Moral dalam Film</w:t>
      </w:r>
    </w:p>
    <w:p w:rsidR="006A1CC7" w:rsidRPr="006A1CC7" w:rsidRDefault="006A1CC7" w:rsidP="006A1CC7">
      <w:pPr>
        <w:pStyle w:val="ListParagraph"/>
        <w:spacing w:after="0" w:line="480" w:lineRule="auto"/>
        <w:ind w:left="0" w:firstLine="567"/>
        <w:jc w:val="both"/>
        <w:rPr>
          <w:rFonts w:ascii="Times New Roman" w:hAnsi="Times New Roman" w:cs="Times New Roman"/>
          <w:sz w:val="24"/>
          <w:szCs w:val="24"/>
          <w:lang w:val="en-ID"/>
        </w:rPr>
      </w:pPr>
      <w:r w:rsidRPr="006A1CC7">
        <w:rPr>
          <w:rFonts w:ascii="Times New Roman" w:hAnsi="Times New Roman" w:cs="Times New Roman"/>
          <w:sz w:val="24"/>
          <w:szCs w:val="24"/>
          <w:lang w:val="en-ID"/>
        </w:rPr>
        <w:t xml:space="preserve">Struktur naratif dalam </w:t>
      </w:r>
      <w:r w:rsidRPr="006A1CC7">
        <w:rPr>
          <w:rFonts w:ascii="Times New Roman" w:hAnsi="Times New Roman" w:cs="Times New Roman"/>
          <w:i/>
          <w:iCs/>
          <w:sz w:val="24"/>
          <w:szCs w:val="24"/>
          <w:lang w:val="en-ID"/>
        </w:rPr>
        <w:t>Miracle in Cell No. 7</w:t>
      </w:r>
      <w:r w:rsidRPr="006A1CC7">
        <w:rPr>
          <w:rFonts w:ascii="Times New Roman" w:hAnsi="Times New Roman" w:cs="Times New Roman"/>
          <w:sz w:val="24"/>
          <w:szCs w:val="24"/>
          <w:lang w:val="en-ID"/>
        </w:rPr>
        <w:t xml:space="preserve"> memiliki kedalaman emosional dan kompleksitas yang sangat efektif untuk menyampaikan nilai-nilai moral.Film ini mengangkat tema utama tentang kasih sayang seorang ayah terhadap anaknya, keadilan sosial, dan pengorbanan tanpa pamrih.Alur cerita dimulai dengan pengenalan karakter utama, </w:t>
      </w:r>
      <w:r w:rsidR="00801519">
        <w:rPr>
          <w:rFonts w:ascii="Times New Roman" w:hAnsi="Times New Roman" w:cs="Times New Roman"/>
          <w:sz w:val="24"/>
          <w:szCs w:val="24"/>
          <w:lang w:val="en-ID"/>
        </w:rPr>
        <w:t>Vino G Bastian</w:t>
      </w:r>
      <w:r w:rsidRPr="006A1CC7">
        <w:rPr>
          <w:rFonts w:ascii="Times New Roman" w:hAnsi="Times New Roman" w:cs="Times New Roman"/>
          <w:sz w:val="24"/>
          <w:szCs w:val="24"/>
          <w:lang w:val="en-ID"/>
        </w:rPr>
        <w:t>, seorang pria dengan keterbatasan mental yang menghadapi sistem hukum yang tidak adil. Ketika ia dipisahkan dari anaknya yang masih kecil, drama emosional yang menyertai perjuangan mereka menjadi inti dari keseluruhan cerita.</w:t>
      </w:r>
    </w:p>
    <w:p w:rsidR="006A1CC7" w:rsidRPr="006A1CC7" w:rsidRDefault="006A1CC7" w:rsidP="006A1CC7">
      <w:pPr>
        <w:pStyle w:val="ListParagraph"/>
        <w:spacing w:after="0" w:line="480" w:lineRule="auto"/>
        <w:ind w:left="0" w:firstLine="567"/>
        <w:jc w:val="both"/>
        <w:rPr>
          <w:rFonts w:ascii="Times New Roman" w:hAnsi="Times New Roman" w:cs="Times New Roman"/>
          <w:sz w:val="24"/>
          <w:szCs w:val="24"/>
          <w:lang w:val="en-ID"/>
        </w:rPr>
      </w:pPr>
      <w:r w:rsidRPr="006A1CC7">
        <w:rPr>
          <w:rFonts w:ascii="Times New Roman" w:hAnsi="Times New Roman" w:cs="Times New Roman"/>
          <w:sz w:val="24"/>
          <w:szCs w:val="24"/>
          <w:lang w:val="en-ID"/>
        </w:rPr>
        <w:lastRenderedPageBreak/>
        <w:t xml:space="preserve">Pada struktur naratif film ini, konflik muncul ketika karakter utama, yang tidak bersalah, dijebloskan ke penjara atas tuduhan yang tidak ia lakukan, sementara anaknya yang masih kecil berjuang untuk membebaskannya. Film ini mengalir melalui beberapa lapisan konflik yang tidak hanya berfokus pada perjuangan pribadi </w:t>
      </w:r>
      <w:r w:rsidR="00801519">
        <w:rPr>
          <w:rFonts w:ascii="Times New Roman" w:hAnsi="Times New Roman" w:cs="Times New Roman"/>
          <w:sz w:val="24"/>
          <w:szCs w:val="24"/>
          <w:lang w:val="en-ID"/>
        </w:rPr>
        <w:t>Vino G Bastian</w:t>
      </w:r>
      <w:r w:rsidRPr="006A1CC7">
        <w:rPr>
          <w:rFonts w:ascii="Times New Roman" w:hAnsi="Times New Roman" w:cs="Times New Roman"/>
          <w:sz w:val="24"/>
          <w:szCs w:val="24"/>
          <w:lang w:val="en-ID"/>
        </w:rPr>
        <w:t xml:space="preserve">, tetapi juga menunjukkan ketidakadilan yang lebih besar dalam masyarakat dan sistem hukum yang penuh dengan prasangka.Meskipun berfokus pada tema keadilan, </w:t>
      </w:r>
      <w:r w:rsidRPr="006A1CC7">
        <w:rPr>
          <w:rFonts w:ascii="Times New Roman" w:hAnsi="Times New Roman" w:cs="Times New Roman"/>
          <w:i/>
          <w:iCs/>
          <w:sz w:val="24"/>
          <w:szCs w:val="24"/>
          <w:lang w:val="en-ID"/>
        </w:rPr>
        <w:t>Miracle in Cell No. 7</w:t>
      </w:r>
      <w:r w:rsidRPr="006A1CC7">
        <w:rPr>
          <w:rFonts w:ascii="Times New Roman" w:hAnsi="Times New Roman" w:cs="Times New Roman"/>
          <w:sz w:val="24"/>
          <w:szCs w:val="24"/>
          <w:lang w:val="en-ID"/>
        </w:rPr>
        <w:t xml:space="preserve"> juga menggambarkan pentingnya pengorbanan orang tua, nilai kasih sayang tanpa syarat, serta kekuatan ikatan keluarga yang melampaui hambatan sosial dan hukum.</w:t>
      </w:r>
    </w:p>
    <w:p w:rsidR="006A1CC7" w:rsidRPr="00D1148F" w:rsidRDefault="006A1CC7" w:rsidP="006A1CC7">
      <w:pPr>
        <w:pStyle w:val="ListParagraph"/>
        <w:spacing w:after="0" w:line="480" w:lineRule="auto"/>
        <w:ind w:left="0" w:firstLine="567"/>
        <w:jc w:val="both"/>
        <w:rPr>
          <w:rFonts w:ascii="Times New Roman" w:hAnsi="Times New Roman" w:cs="Times New Roman"/>
          <w:sz w:val="24"/>
          <w:szCs w:val="24"/>
          <w:lang w:val="en-ID"/>
        </w:rPr>
      </w:pPr>
      <w:r w:rsidRPr="00D1148F">
        <w:rPr>
          <w:rFonts w:ascii="Times New Roman" w:hAnsi="Times New Roman" w:cs="Times New Roman"/>
          <w:sz w:val="24"/>
          <w:szCs w:val="24"/>
          <w:lang w:val="en-ID"/>
        </w:rPr>
        <w:t>Melalui struktur naratif yang penuh dengan emosi dan ketegangan, film ini tidak hanya mengajarkan tentang pengorbanan dan kasih sayang, tetapi juga menunjukkan bagaimana perjuangan seorang individu dapat menginspirasi perubahan dan membawa harapan.Setiap adegan memunculkan refleksi tentang nilai moral yang bisa diaplikasikan dalam kehidupan sehari-hari, seperti pentingnya keadilan, kasih sayang orang tua, dan bagaimana kita harus menghadapi ketidakadilan dengan keberanian dan keteguhan hati.</w:t>
      </w:r>
    </w:p>
    <w:p w:rsidR="006A1CC7" w:rsidRPr="00D1148F" w:rsidRDefault="006A1CC7" w:rsidP="006A1CC7">
      <w:pPr>
        <w:pStyle w:val="ListParagraph"/>
        <w:spacing w:after="0" w:line="480" w:lineRule="auto"/>
        <w:ind w:left="0" w:firstLine="567"/>
        <w:jc w:val="both"/>
        <w:rPr>
          <w:rFonts w:ascii="Times New Roman" w:hAnsi="Times New Roman" w:cs="Times New Roman"/>
          <w:sz w:val="24"/>
          <w:szCs w:val="24"/>
          <w:lang w:val="en-ID"/>
        </w:rPr>
      </w:pPr>
      <w:r w:rsidRPr="00D1148F">
        <w:rPr>
          <w:rFonts w:ascii="Times New Roman" w:hAnsi="Times New Roman" w:cs="Times New Roman"/>
          <w:sz w:val="24"/>
          <w:szCs w:val="24"/>
          <w:lang w:val="en-ID"/>
        </w:rPr>
        <w:t>Film ini memberikan kesempatan bagi siswa untuk tidak hanya menikmati cerita, tetapi juga untuk merenungkan nilai-nilai moral yang lebih dalam yang terkait dengan kehidupan mereka sendiri.Melalui karakter-karakter yang kuat dan alur cerita yang menggugah, siswa dapat belajar bahwa tidak ada yang lebih penting daripada rasa empati, keadilan sosial, dan kasih sayang dalam menjaga hubungan sosial di sekitar mereka.</w:t>
      </w:r>
    </w:p>
    <w:p w:rsidR="00966349" w:rsidRPr="00D1148F" w:rsidRDefault="000B3DF6" w:rsidP="006A1CC7">
      <w:pPr>
        <w:pStyle w:val="ListParagraph"/>
        <w:spacing w:after="0" w:line="480" w:lineRule="auto"/>
        <w:ind w:left="284"/>
        <w:jc w:val="both"/>
        <w:rPr>
          <w:rFonts w:ascii="Times New Roman" w:hAnsi="Times New Roman" w:cs="Times New Roman"/>
          <w:sz w:val="24"/>
          <w:szCs w:val="24"/>
        </w:rPr>
      </w:pPr>
      <w:r w:rsidRPr="00D1148F">
        <w:rPr>
          <w:rFonts w:ascii="Times New Roman" w:hAnsi="Times New Roman" w:cs="Times New Roman"/>
          <w:sz w:val="24"/>
          <w:szCs w:val="24"/>
        </w:rPr>
        <w:lastRenderedPageBreak/>
        <w:t>.</w:t>
      </w:r>
    </w:p>
    <w:p w:rsidR="00966349" w:rsidRPr="00966349" w:rsidRDefault="00966349" w:rsidP="00966349">
      <w:pPr>
        <w:spacing w:after="0" w:line="480" w:lineRule="auto"/>
        <w:jc w:val="both"/>
        <w:rPr>
          <w:rFonts w:ascii="Times New Roman" w:hAnsi="Times New Roman" w:cs="Times New Roman"/>
          <w:b/>
          <w:bCs/>
          <w:sz w:val="24"/>
          <w:szCs w:val="24"/>
        </w:rPr>
      </w:pPr>
      <w:r w:rsidRPr="00966349">
        <w:rPr>
          <w:rFonts w:ascii="Times New Roman" w:hAnsi="Times New Roman" w:cs="Times New Roman"/>
          <w:b/>
          <w:bCs/>
          <w:sz w:val="24"/>
          <w:szCs w:val="24"/>
        </w:rPr>
        <w:t xml:space="preserve">4.1.2 </w:t>
      </w:r>
      <w:r w:rsidR="00DE6D61" w:rsidRPr="00DE6D61">
        <w:rPr>
          <w:rFonts w:ascii="Times New Roman" w:hAnsi="Times New Roman" w:cs="Times New Roman"/>
          <w:b/>
          <w:bCs/>
          <w:sz w:val="24"/>
          <w:szCs w:val="24"/>
        </w:rPr>
        <w:t xml:space="preserve">Pengadaptasian Nilai-Nilai Moral dalam Film </w:t>
      </w:r>
      <w:r w:rsidR="00DE6D61" w:rsidRPr="00DE6D61">
        <w:rPr>
          <w:rFonts w:ascii="Times New Roman" w:hAnsi="Times New Roman" w:cs="Times New Roman"/>
          <w:b/>
          <w:bCs/>
          <w:i/>
          <w:iCs/>
          <w:sz w:val="24"/>
          <w:szCs w:val="24"/>
        </w:rPr>
        <w:t>Miracle in Cell No. 7</w:t>
      </w:r>
      <w:r w:rsidR="00DE6D61" w:rsidRPr="00DE6D61">
        <w:rPr>
          <w:rFonts w:ascii="Times New Roman" w:hAnsi="Times New Roman" w:cs="Times New Roman"/>
          <w:b/>
          <w:bCs/>
          <w:sz w:val="24"/>
          <w:szCs w:val="24"/>
        </w:rPr>
        <w:t xml:space="preserve"> Secara Pedagogis dalam Kegiatan Pembelajaran Bahasa Indonesia</w:t>
      </w:r>
    </w:p>
    <w:p w:rsidR="00DE6D61" w:rsidRPr="00DE6D61" w:rsidRDefault="00DE6D61" w:rsidP="00DE6D61">
      <w:pPr>
        <w:pStyle w:val="ListParagraph"/>
        <w:spacing w:after="0" w:line="480" w:lineRule="auto"/>
        <w:ind w:left="0" w:firstLine="720"/>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 xml:space="preserve">Setelah menyaksikan film </w:t>
      </w:r>
      <w:r w:rsidRPr="00DE6D61">
        <w:rPr>
          <w:rFonts w:ascii="Times New Roman" w:hAnsi="Times New Roman" w:cs="Times New Roman"/>
          <w:i/>
          <w:iCs/>
          <w:sz w:val="24"/>
          <w:szCs w:val="24"/>
          <w:lang w:val="en-ID"/>
        </w:rPr>
        <w:t>Miracle in Cell No. 7</w:t>
      </w:r>
      <w:r w:rsidRPr="00DE6D61">
        <w:rPr>
          <w:rFonts w:ascii="Times New Roman" w:hAnsi="Times New Roman" w:cs="Times New Roman"/>
          <w:sz w:val="24"/>
          <w:szCs w:val="24"/>
          <w:lang w:val="en-ID"/>
        </w:rPr>
        <w:t>, kegiatan pembelajaran yang melibatkan nilai-nilai moral dalam film tersebut telah diterapkan dengan melibatkan siswa secara langsung dalam berbagai aktivitas pembelajaran yang disesuaikan dengan tujuan penelitian ini. Berdasarkan hasil penelitian yang dilakukan di SMPN 3 Satap Panai Hilir, beberapa metode pedagogis berhasil diterapkan untuk mengadaptasi nilai-nilai moral dalam film ke dalam kegiatan pembelajaran Bahasa Indonesia. Berikut adalah penjelasan lebih mendalam mengenai bagaimana nilai-nilai moral dalam film ini diadaptasi:</w:t>
      </w:r>
    </w:p>
    <w:p w:rsidR="00DE6D61" w:rsidRPr="00DE6D61" w:rsidRDefault="00DE6D61" w:rsidP="00DE6D61">
      <w:pPr>
        <w:pStyle w:val="ListParagraph"/>
        <w:spacing w:after="0" w:line="480" w:lineRule="auto"/>
        <w:ind w:left="0"/>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1. Pembelajaran Berbasis Proyek (Project-Based Learning)</w:t>
      </w:r>
    </w:p>
    <w:p w:rsidR="00DE6D61" w:rsidRPr="00DE6D61" w:rsidRDefault="00DE6D61" w:rsidP="00DE6D61">
      <w:pPr>
        <w:pStyle w:val="ListParagraph"/>
        <w:spacing w:after="0" w:line="480" w:lineRule="auto"/>
        <w:ind w:left="0"/>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 xml:space="preserve">Setelah siswa menonton </w:t>
      </w:r>
      <w:r w:rsidRPr="00DE6D61">
        <w:rPr>
          <w:rFonts w:ascii="Times New Roman" w:hAnsi="Times New Roman" w:cs="Times New Roman"/>
          <w:i/>
          <w:iCs/>
          <w:sz w:val="24"/>
          <w:szCs w:val="24"/>
          <w:lang w:val="en-ID"/>
        </w:rPr>
        <w:t>Miracle in Cell No. 7</w:t>
      </w:r>
      <w:r w:rsidRPr="00DE6D61">
        <w:rPr>
          <w:rFonts w:ascii="Times New Roman" w:hAnsi="Times New Roman" w:cs="Times New Roman"/>
          <w:sz w:val="24"/>
          <w:szCs w:val="24"/>
          <w:lang w:val="en-ID"/>
        </w:rPr>
        <w:t>, mereka dilibatkan dalam pembelajaran berbasis proyek yang memungkinkan mereka menggali lebih dalam mengenai nilai moral yang ada dalam film serta mengaplikasikannya dalam kehidupan nyata.Pendekatan ini terbukti efektif dalam meningkatkan pemahaman dan keterampilan siswa dalam menganalisis nilai moral dari film.</w:t>
      </w:r>
    </w:p>
    <w:p w:rsidR="00DE6D61" w:rsidRPr="00DE6D61" w:rsidRDefault="00DE6D61" w:rsidP="004A6C9E">
      <w:pPr>
        <w:pStyle w:val="ListParagraph"/>
        <w:numPr>
          <w:ilvl w:val="0"/>
          <w:numId w:val="16"/>
        </w:numPr>
        <w:tabs>
          <w:tab w:val="clear" w:pos="720"/>
        </w:tabs>
        <w:spacing w:after="0" w:line="480" w:lineRule="auto"/>
        <w:ind w:left="284" w:hanging="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Pembuatan Esai Reflektif</w:t>
      </w:r>
    </w:p>
    <w:p w:rsidR="00DE6D61" w:rsidRPr="00DE6D61" w:rsidRDefault="00DE6D61" w:rsidP="00DE6D61">
      <w:pPr>
        <w:pStyle w:val="ListParagraph"/>
        <w:spacing w:after="0" w:line="480" w:lineRule="auto"/>
        <w:ind w:left="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 xml:space="preserve">Setelah menonton film, siswa menulis esai reflektif mengenai tema-tema yang diangkat dalam film, seperti kasih sayang, pengorbanan, dan keadilan.Mereka diminta untuk mengaitkan nilai moral dalam film dengan pengalaman pribadi atau situasi sosial yang ada di sekitar mereka.Hasil esai menunjukkan bahwa siswa memiliki pemahaman yang mendalam mengenai nilai moral yang </w:t>
      </w:r>
      <w:r w:rsidRPr="00DE6D61">
        <w:rPr>
          <w:rFonts w:ascii="Times New Roman" w:hAnsi="Times New Roman" w:cs="Times New Roman"/>
          <w:sz w:val="24"/>
          <w:szCs w:val="24"/>
          <w:lang w:val="en-ID"/>
        </w:rPr>
        <w:lastRenderedPageBreak/>
        <w:t>terdapat dalam film dan dapat mengaitkannya dengan isu-isu kehidupan sehari-hari mereka.Dalam esai mereka, siswa menyebutkan bagaimana pengorbanan karakter utama dalam film membuat mereka lebih menghargai arti keluarga dan kasih sayang dalam kehidupan nyata.</w:t>
      </w:r>
    </w:p>
    <w:p w:rsidR="00DE6D61" w:rsidRPr="00DE6D61" w:rsidRDefault="00DE6D61" w:rsidP="004A6C9E">
      <w:pPr>
        <w:pStyle w:val="ListParagraph"/>
        <w:numPr>
          <w:ilvl w:val="0"/>
          <w:numId w:val="16"/>
        </w:numPr>
        <w:tabs>
          <w:tab w:val="clear" w:pos="720"/>
        </w:tabs>
        <w:spacing w:after="0" w:line="480" w:lineRule="auto"/>
        <w:ind w:left="284" w:hanging="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Pembuatan Resensi Film</w:t>
      </w:r>
    </w:p>
    <w:p w:rsidR="00DE6D61" w:rsidRPr="00DE6D61" w:rsidRDefault="00DE6D61" w:rsidP="00DE6D61">
      <w:pPr>
        <w:pStyle w:val="ListParagraph"/>
        <w:spacing w:after="0" w:line="480" w:lineRule="auto"/>
        <w:ind w:left="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Selain itu, siswa menulis resensi film yang berfokus pada analisis karakter, alur cerita, dan pesan moral yang terkandung dalam film.Beberapa siswa menyatakan bahwa resensi ini tidak hanya membantu mereka memahami struktur cerita, tetapi juga memperkaya kemampuan mereka dalam menilai nilai moral yang disampaikan.Dalam resensi, banyak siswa menekankan pentingnya pengorbanan dan kasih sayang sebagai nilai utama dalam film dan bagaimana nilai-nilai tersebut penting diterapkan dalam kehidupan mereka sehari-hari.</w:t>
      </w:r>
    </w:p>
    <w:p w:rsidR="00DE6D61" w:rsidRPr="00DE6D61" w:rsidRDefault="00DE6D61" w:rsidP="004A6C9E">
      <w:pPr>
        <w:pStyle w:val="ListParagraph"/>
        <w:numPr>
          <w:ilvl w:val="0"/>
          <w:numId w:val="16"/>
        </w:numPr>
        <w:tabs>
          <w:tab w:val="clear" w:pos="720"/>
        </w:tabs>
        <w:spacing w:after="0" w:line="480" w:lineRule="auto"/>
        <w:ind w:left="284" w:hanging="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Presentasi Kelompok</w:t>
      </w:r>
    </w:p>
    <w:p w:rsidR="00DE6D61" w:rsidRPr="00DE6D61" w:rsidRDefault="00DE6D61" w:rsidP="00DE6D61">
      <w:pPr>
        <w:pStyle w:val="ListParagraph"/>
        <w:spacing w:after="0" w:line="480" w:lineRule="auto"/>
        <w:ind w:left="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Siswa juga dibagi dalam kelompok untuk menganalisis karakter atau tema tertentu dalam film dan kemudian mempresentasikannya di depan kelas. Presentasi ini mencakup penjelasan mengenai nilai moral yang ada pada karakter-karakter dalam film, seperti keteguhan hati karakter utama yang memiliki keterbelakangan mental namun mampu menunjukkan pengorbanan besar untuk anaknya.Dalam presentasi, siswa juga mendiskusikan relevansi nilai moral tersebut dengan kehidupan mereka.Melalui kegiatan ini, siswa terbantu dalam mengembangkan keterampilan berbicara, berpikir kritis, dan kemampuan berargumentasi.</w:t>
      </w:r>
    </w:p>
    <w:p w:rsidR="00DE6D61" w:rsidRPr="00DE6D61" w:rsidRDefault="00DE6D61" w:rsidP="00DE6D61">
      <w:pPr>
        <w:pStyle w:val="ListParagraph"/>
        <w:spacing w:after="0" w:line="480" w:lineRule="auto"/>
        <w:ind w:left="0" w:firstLine="720"/>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lastRenderedPageBreak/>
        <w:t>Pembelajaran berbasis proyek ini menunjukkan bahwa setelah menonton film, siswa lebih terlibat dalam proses belajar dan lebih mampu menghubungkan teori dengan aplikasi kehidupan nyata. Aktivitas-aktivitas ini tidak hanya menambah pemahaman mereka terhadap nilai-nilai moral, tetapi juga melatih keterampilan bahasa mereka dalam menulis dan berbicara.</w:t>
      </w:r>
    </w:p>
    <w:p w:rsidR="00DE6D61" w:rsidRPr="00DE6D61" w:rsidRDefault="00DE6D61" w:rsidP="00DE6D61">
      <w:pPr>
        <w:pStyle w:val="ListParagraph"/>
        <w:spacing w:after="0" w:line="480" w:lineRule="auto"/>
        <w:ind w:left="0"/>
        <w:jc w:val="both"/>
        <w:rPr>
          <w:rFonts w:ascii="Times New Roman" w:hAnsi="Times New Roman" w:cs="Times New Roman"/>
          <w:b/>
          <w:bCs/>
          <w:sz w:val="24"/>
          <w:szCs w:val="24"/>
          <w:lang w:val="en-ID"/>
        </w:rPr>
      </w:pPr>
      <w:r w:rsidRPr="00DE6D61">
        <w:rPr>
          <w:rFonts w:ascii="Times New Roman" w:hAnsi="Times New Roman" w:cs="Times New Roman"/>
          <w:b/>
          <w:bCs/>
          <w:sz w:val="24"/>
          <w:szCs w:val="24"/>
          <w:lang w:val="en-ID"/>
        </w:rPr>
        <w:t>2. Diskusi Kelompok dan Analisis Teks</w:t>
      </w:r>
    </w:p>
    <w:p w:rsidR="00DE6D61" w:rsidRPr="00DE6D61" w:rsidRDefault="00DE6D61" w:rsidP="00DE6D61">
      <w:pPr>
        <w:pStyle w:val="ListParagraph"/>
        <w:spacing w:after="0" w:line="480" w:lineRule="auto"/>
        <w:ind w:left="0"/>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 xml:space="preserve">Setelah film diputar, diskusi kelompok menjadi salah satu metode utama dalam membahas nilai-nilai moral yang terkandung dalam </w:t>
      </w:r>
      <w:r w:rsidRPr="00DE6D61">
        <w:rPr>
          <w:rFonts w:ascii="Times New Roman" w:hAnsi="Times New Roman" w:cs="Times New Roman"/>
          <w:i/>
          <w:iCs/>
          <w:sz w:val="24"/>
          <w:szCs w:val="24"/>
          <w:lang w:val="en-ID"/>
        </w:rPr>
        <w:t>Miracle in Cell No. 7</w:t>
      </w:r>
      <w:r w:rsidRPr="00DE6D61">
        <w:rPr>
          <w:rFonts w:ascii="Times New Roman" w:hAnsi="Times New Roman" w:cs="Times New Roman"/>
          <w:sz w:val="24"/>
          <w:szCs w:val="24"/>
          <w:lang w:val="en-ID"/>
        </w:rPr>
        <w:t>.Diskusi ini difokuskan pada karakter-karakter utama dan tema-tema besar yang ada dalam film, seperti keadilan, kasih sayang, dan pengorbanan.</w:t>
      </w:r>
    </w:p>
    <w:p w:rsidR="00DE6D61" w:rsidRPr="00DE6D61" w:rsidRDefault="00DE6D61" w:rsidP="004A6C9E">
      <w:pPr>
        <w:pStyle w:val="ListParagraph"/>
        <w:numPr>
          <w:ilvl w:val="0"/>
          <w:numId w:val="17"/>
        </w:numPr>
        <w:tabs>
          <w:tab w:val="clear" w:pos="720"/>
        </w:tabs>
        <w:spacing w:after="0" w:line="480" w:lineRule="auto"/>
        <w:ind w:left="284" w:hanging="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Pemahaman Nilai Moral Melalui Pertanyaan Pemandu</w:t>
      </w:r>
    </w:p>
    <w:p w:rsidR="00DE6D61" w:rsidRPr="00DE6D61" w:rsidRDefault="00DE6D61" w:rsidP="00DE6D61">
      <w:pPr>
        <w:pStyle w:val="ListParagraph"/>
        <w:spacing w:after="0" w:line="480" w:lineRule="auto"/>
        <w:ind w:left="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Dalam diskusi kelompok, siswa diberikan beberapa pertanyaan pemandu untuk membantu mereka menggali nilai moral yang ada dalam film. Beberapa pertanyaan pemandu yang digunakan adalah:</w:t>
      </w:r>
    </w:p>
    <w:p w:rsidR="00DE6D61" w:rsidRPr="00DE6D61" w:rsidRDefault="00DE6D61" w:rsidP="004A6C9E">
      <w:pPr>
        <w:pStyle w:val="ListParagraph"/>
        <w:numPr>
          <w:ilvl w:val="1"/>
          <w:numId w:val="17"/>
        </w:numPr>
        <w:spacing w:after="0" w:line="480" w:lineRule="auto"/>
        <w:ind w:left="567" w:hanging="283"/>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Bagaimana pengorbanan karakter utama menggambarkan makna sejati dari kasih sayang?</w:t>
      </w:r>
    </w:p>
    <w:p w:rsidR="00DE6D61" w:rsidRPr="00DE6D61" w:rsidRDefault="00DE6D61" w:rsidP="004A6C9E">
      <w:pPr>
        <w:pStyle w:val="ListParagraph"/>
        <w:numPr>
          <w:ilvl w:val="1"/>
          <w:numId w:val="17"/>
        </w:numPr>
        <w:spacing w:after="0" w:line="480" w:lineRule="auto"/>
        <w:ind w:left="567" w:hanging="283"/>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Dalam film ini, ada ketidakadilan yang dialami oleh karakter utama. Apa yang bisa kita pelajari dari ketidakadilan ini dalam konteks kehidupan sosial kita?</w:t>
      </w:r>
    </w:p>
    <w:p w:rsidR="00DE6D61" w:rsidRPr="00DE6D61" w:rsidRDefault="00DE6D61" w:rsidP="004A6C9E">
      <w:pPr>
        <w:pStyle w:val="ListParagraph"/>
        <w:numPr>
          <w:ilvl w:val="1"/>
          <w:numId w:val="17"/>
        </w:numPr>
        <w:spacing w:after="0" w:line="480" w:lineRule="auto"/>
        <w:ind w:left="567" w:hanging="283"/>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Apa pesan moral yang bisa diambil dari hubungan antara karakter utama dan anaknya dalam film ini?</w:t>
      </w:r>
    </w:p>
    <w:p w:rsidR="00DE6D61" w:rsidRPr="00DE6D61" w:rsidRDefault="00DE6D61" w:rsidP="00DE6D61">
      <w:pPr>
        <w:pStyle w:val="ListParagraph"/>
        <w:spacing w:after="0" w:line="480" w:lineRule="auto"/>
        <w:ind w:left="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 xml:space="preserve">Diskusi ini memberi kesempatan kepada siswa untuk berbicara tentang film secara lebih mendalam, berbagi pendapat, dan mendiskusikan perasaan mereka </w:t>
      </w:r>
      <w:r w:rsidRPr="00DE6D61">
        <w:rPr>
          <w:rFonts w:ascii="Times New Roman" w:hAnsi="Times New Roman" w:cs="Times New Roman"/>
          <w:sz w:val="24"/>
          <w:szCs w:val="24"/>
          <w:lang w:val="en-ID"/>
        </w:rPr>
        <w:lastRenderedPageBreak/>
        <w:t>terhadap nilai moral yang disampaikan.Sebagian besar siswa mampu mengidentifikasi dan mendiskusikan nilai moral seperti keadilan dan pengorbanan dengan baik, dan menghubungkannya dengan kejadian-kejadian sosial yang mereka temui di sekitar mereka.</w:t>
      </w:r>
    </w:p>
    <w:p w:rsidR="00DE6D61" w:rsidRPr="00DE6D61" w:rsidRDefault="00DE6D61" w:rsidP="006D1589">
      <w:pPr>
        <w:pStyle w:val="ListParagraph"/>
        <w:numPr>
          <w:ilvl w:val="0"/>
          <w:numId w:val="18"/>
        </w:numPr>
        <w:tabs>
          <w:tab w:val="clear" w:pos="720"/>
        </w:tabs>
        <w:spacing w:after="0" w:line="480" w:lineRule="auto"/>
        <w:ind w:left="284" w:hanging="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Penghubungan Film dengan Konteks Sosial</w:t>
      </w:r>
    </w:p>
    <w:p w:rsidR="00DE6D61" w:rsidRPr="00DE6D61" w:rsidRDefault="00DE6D61" w:rsidP="00DE6D61">
      <w:pPr>
        <w:pStyle w:val="ListParagraph"/>
        <w:spacing w:after="0" w:line="480" w:lineRule="auto"/>
        <w:ind w:left="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Diskusi kelompok juga diarahkan pada pemahaman siswa mengenai relevansi nilai-nilai moral dalam kehidupan sehari-hari. Misalnya, siswa diajak untuk berbicara tentang bagaimana ketidakadilan yang dialami oleh karakter utama dalam film bisa terjadi di masyarakat nyata, serta langkah-langkah apa yang dapat diambil untuk mencegahnya. Diskusi ini membantu siswa memahami bahwa nilai moral tidak hanya terbatas pada film, tetapi memiliki aplikasi yang luas dalam kehidupan sosial mereka.</w:t>
      </w:r>
    </w:p>
    <w:p w:rsidR="00DE6D61" w:rsidRPr="00DE6D61" w:rsidRDefault="00DE6D61" w:rsidP="00DE6D61">
      <w:pPr>
        <w:pStyle w:val="ListParagraph"/>
        <w:spacing w:after="0" w:line="480" w:lineRule="auto"/>
        <w:ind w:left="0"/>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Melalui diskusi ini, siswa menjadi lebih sadar tentang nilai-nilai moral yang ada dalam kehidupan dan belajar untuk berpikir secara kritis mengenai isu sosial yang mereka hadapi.</w:t>
      </w:r>
    </w:p>
    <w:p w:rsidR="00DE6D61" w:rsidRPr="00DE6D61" w:rsidRDefault="00DE6D61" w:rsidP="00DE6D61">
      <w:pPr>
        <w:pStyle w:val="ListParagraph"/>
        <w:spacing w:after="0" w:line="480" w:lineRule="auto"/>
        <w:ind w:left="0"/>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3. Pembelajaran Melalui Tugas Kreatif</w:t>
      </w:r>
    </w:p>
    <w:p w:rsidR="00DE6D61" w:rsidRPr="00DE6D61" w:rsidRDefault="00DE6D61" w:rsidP="00DE6D61">
      <w:pPr>
        <w:pStyle w:val="ListParagraph"/>
        <w:spacing w:after="0" w:line="480" w:lineRule="auto"/>
        <w:ind w:left="0"/>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 xml:space="preserve">Tugas kreatif merupakan metode yang efektif untuk memperdalam pemahaman siswa terhadap nilai moral dalam film </w:t>
      </w:r>
      <w:r w:rsidRPr="00DE6D61">
        <w:rPr>
          <w:rFonts w:ascii="Times New Roman" w:hAnsi="Times New Roman" w:cs="Times New Roman"/>
          <w:i/>
          <w:iCs/>
          <w:sz w:val="24"/>
          <w:szCs w:val="24"/>
          <w:lang w:val="en-ID"/>
        </w:rPr>
        <w:t>Miracle in Cell No. 7</w:t>
      </w:r>
      <w:r w:rsidRPr="00DE6D61">
        <w:rPr>
          <w:rFonts w:ascii="Times New Roman" w:hAnsi="Times New Roman" w:cs="Times New Roman"/>
          <w:sz w:val="24"/>
          <w:szCs w:val="24"/>
          <w:lang w:val="en-ID"/>
        </w:rPr>
        <w:t>. Tugas-tugas ini memungkinkan siswa untuk mengekspresikan pemahaman mereka dalam bentuk yang lebih kreatif dan personal.</w:t>
      </w:r>
    </w:p>
    <w:p w:rsidR="00DE6D61" w:rsidRPr="00DE6D61" w:rsidRDefault="00DE6D61" w:rsidP="004A6C9E">
      <w:pPr>
        <w:pStyle w:val="ListParagraph"/>
        <w:numPr>
          <w:ilvl w:val="0"/>
          <w:numId w:val="19"/>
        </w:numPr>
        <w:tabs>
          <w:tab w:val="clear" w:pos="720"/>
        </w:tabs>
        <w:spacing w:after="0" w:line="480" w:lineRule="auto"/>
        <w:ind w:left="284" w:hanging="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Drama atau Monolog</w:t>
      </w:r>
    </w:p>
    <w:p w:rsidR="00DE6D61" w:rsidRPr="00DE6D61" w:rsidRDefault="00DE6D61" w:rsidP="00DE6D61">
      <w:pPr>
        <w:pStyle w:val="ListParagraph"/>
        <w:spacing w:after="0" w:line="480" w:lineRule="auto"/>
        <w:ind w:left="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 xml:space="preserve">Siswa diminta untuk menulis dan memerankan adegan dari film atau membuat monolog yang menggambarkan konflik moral yang ada dalam film. Banyak </w:t>
      </w:r>
      <w:r w:rsidRPr="00DE6D61">
        <w:rPr>
          <w:rFonts w:ascii="Times New Roman" w:hAnsi="Times New Roman" w:cs="Times New Roman"/>
          <w:sz w:val="24"/>
          <w:szCs w:val="24"/>
          <w:lang w:val="en-ID"/>
        </w:rPr>
        <w:lastRenderedPageBreak/>
        <w:t>siswa yang memilih adegan-adegan kunci dalam film yang menggambarkan pengorbanan dan kasih sayang, dan memerankannya di depan kelas. Dengan cara ini, siswa dapat lebih memahami dan merasakan nilai moral yang terkandung dalam film secara lebih mendalam. Pengalaman ini membantu mereka untuk menginternalisasi nilai-nilai tersebut dalam kehidupan mereka sehari-hari.</w:t>
      </w:r>
    </w:p>
    <w:p w:rsidR="00DE6D61" w:rsidRPr="00DE6D61" w:rsidRDefault="00DE6D61" w:rsidP="004A6C9E">
      <w:pPr>
        <w:pStyle w:val="ListParagraph"/>
        <w:numPr>
          <w:ilvl w:val="0"/>
          <w:numId w:val="19"/>
        </w:numPr>
        <w:tabs>
          <w:tab w:val="clear" w:pos="720"/>
        </w:tabs>
        <w:spacing w:after="0" w:line="480" w:lineRule="auto"/>
        <w:ind w:left="284" w:hanging="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Pembuatan Poster atau Infografis</w:t>
      </w:r>
    </w:p>
    <w:p w:rsidR="00DE6D61" w:rsidRPr="00DE6D61" w:rsidRDefault="00DE6D61" w:rsidP="00DE6D61">
      <w:pPr>
        <w:pStyle w:val="ListParagraph"/>
        <w:spacing w:after="0" w:line="480" w:lineRule="auto"/>
        <w:ind w:left="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Selain itu, siswa juga membuat poster atau infografis yang menggambarkan nilai moral dalam film.Poster ini berisi kutipan-kutipan penting dari film yang mencerminkan nilai moral, bersama dengan ilustrasi atau gambar yang relevan.Hasilnya menunjukkan bahwa tugas ini tidak hanya memperkaya keterampilan visual siswa, tetapi juga memperdalam pemahaman mereka terhadap pesan moral dalam film.</w:t>
      </w:r>
    </w:p>
    <w:p w:rsidR="00DE6D61" w:rsidRPr="00DE6D61" w:rsidRDefault="00DE6D61" w:rsidP="00DE6D61">
      <w:pPr>
        <w:pStyle w:val="ListParagraph"/>
        <w:spacing w:after="0" w:line="480" w:lineRule="auto"/>
        <w:ind w:left="0"/>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4. Penggunaan Media Visual dan Teknologi</w:t>
      </w:r>
    </w:p>
    <w:p w:rsidR="00DE6D61" w:rsidRPr="00DE6D61" w:rsidRDefault="00DE6D61" w:rsidP="00DE6D61">
      <w:pPr>
        <w:pStyle w:val="ListParagraph"/>
        <w:spacing w:after="0" w:line="480" w:lineRule="auto"/>
        <w:ind w:left="0"/>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Penggunaan media visual, seperti gambar, tangkapan layar, dan klip video dari film, terbukti sangat membantu dalam memperjelas nilai moral yang ada dalam film.Media visual ini digunakan untuk memperkaya diskusi dan analisis, serta memberikan pengalaman belajar yang lebih menarik bagi siswa.</w:t>
      </w:r>
    </w:p>
    <w:p w:rsidR="00DE6D61" w:rsidRPr="00DE6D61" w:rsidRDefault="00DE6D61" w:rsidP="004A6C9E">
      <w:pPr>
        <w:pStyle w:val="ListParagraph"/>
        <w:numPr>
          <w:ilvl w:val="0"/>
          <w:numId w:val="20"/>
        </w:numPr>
        <w:tabs>
          <w:tab w:val="clear" w:pos="720"/>
        </w:tabs>
        <w:spacing w:after="0" w:line="480" w:lineRule="auto"/>
        <w:ind w:left="284" w:hanging="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Pemberian Tangkapan Layar Adegan Film</w:t>
      </w:r>
    </w:p>
    <w:p w:rsidR="00DE6D61" w:rsidRDefault="00DE6D61" w:rsidP="00DE6D61">
      <w:pPr>
        <w:pStyle w:val="ListParagraph"/>
        <w:spacing w:after="0" w:line="480" w:lineRule="auto"/>
        <w:ind w:left="0"/>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 xml:space="preserve">Selama pembelajaran, guru memberikan tangkapan layar dari adegan film yang menggambarkan tema-tema utama seperti pengorbanan dan keadilan.Siswa diminta untuk menganalisis adegan tersebut dan mendiskusikan pesan moral yang </w:t>
      </w:r>
      <w:r w:rsidRPr="00DE6D61">
        <w:rPr>
          <w:rFonts w:ascii="Times New Roman" w:hAnsi="Times New Roman" w:cs="Times New Roman"/>
          <w:sz w:val="24"/>
          <w:szCs w:val="24"/>
          <w:lang w:val="en-ID"/>
        </w:rPr>
        <w:lastRenderedPageBreak/>
        <w:t>terkandung di dalamnya.Tangkapan layar ini membantu siswa untuk lebih fokus pada pesan visual yang disampaikan dalam film.</w:t>
      </w:r>
    </w:p>
    <w:p w:rsidR="00DE6D61" w:rsidRPr="00DE6D61" w:rsidRDefault="00DE6D61" w:rsidP="00DE6D61">
      <w:pPr>
        <w:pStyle w:val="ListParagraph"/>
        <w:spacing w:after="0" w:line="480" w:lineRule="auto"/>
        <w:ind w:left="0"/>
        <w:jc w:val="both"/>
        <w:rPr>
          <w:rFonts w:ascii="Times New Roman" w:hAnsi="Times New Roman" w:cs="Times New Roman"/>
          <w:sz w:val="24"/>
          <w:szCs w:val="24"/>
          <w:lang w:val="en-ID"/>
        </w:rPr>
      </w:pPr>
    </w:p>
    <w:p w:rsidR="00DE6D61" w:rsidRPr="00DE6D61" w:rsidRDefault="00DE6D61" w:rsidP="004A6C9E">
      <w:pPr>
        <w:pStyle w:val="ListParagraph"/>
        <w:numPr>
          <w:ilvl w:val="0"/>
          <w:numId w:val="20"/>
        </w:numPr>
        <w:tabs>
          <w:tab w:val="clear" w:pos="720"/>
        </w:tabs>
        <w:spacing w:after="0" w:line="480" w:lineRule="auto"/>
        <w:ind w:left="284" w:hanging="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Penggunaan Aplikasi Pembelajaran Interaktif</w:t>
      </w:r>
    </w:p>
    <w:p w:rsidR="00DE6D61" w:rsidRPr="00DE6D61" w:rsidRDefault="00DE6D61" w:rsidP="00DE6D61">
      <w:pPr>
        <w:pStyle w:val="ListParagraph"/>
        <w:spacing w:after="0" w:line="480" w:lineRule="auto"/>
        <w:ind w:left="284"/>
        <w:jc w:val="both"/>
        <w:rPr>
          <w:rFonts w:ascii="Times New Roman" w:hAnsi="Times New Roman" w:cs="Times New Roman"/>
          <w:sz w:val="24"/>
          <w:szCs w:val="24"/>
          <w:lang w:val="en-ID"/>
        </w:rPr>
      </w:pPr>
      <w:r w:rsidRPr="00DE6D61">
        <w:rPr>
          <w:rFonts w:ascii="Times New Roman" w:hAnsi="Times New Roman" w:cs="Times New Roman"/>
          <w:sz w:val="24"/>
          <w:szCs w:val="24"/>
          <w:lang w:val="en-ID"/>
        </w:rPr>
        <w:t>Untuk memperdalam pemahaman siswa, aplikasi pembelajaran berbasis film juga digunakan untuk menguji pemahaman mereka terhadap nilai moral yang ada dalam film. Aplikasi ini mencakup kuis dan pertanyaan interaktif yang menguji sejauh mana siswa memahami pesan moral yang terkandung dalam film, serta bagaimana mereka mengaitkannya dengan kehidupan nyata.</w:t>
      </w:r>
    </w:p>
    <w:p w:rsidR="00966349" w:rsidRDefault="00966349" w:rsidP="00966349">
      <w:pPr>
        <w:pStyle w:val="ListParagraph"/>
        <w:spacing w:after="0" w:line="480" w:lineRule="auto"/>
        <w:ind w:left="284"/>
        <w:jc w:val="both"/>
        <w:rPr>
          <w:rFonts w:ascii="Times New Roman" w:hAnsi="Times New Roman" w:cs="Times New Roman"/>
          <w:sz w:val="24"/>
          <w:szCs w:val="24"/>
        </w:rPr>
      </w:pPr>
    </w:p>
    <w:p w:rsidR="00966349" w:rsidRDefault="00966349" w:rsidP="00966349">
      <w:pPr>
        <w:spacing w:after="0" w:line="480" w:lineRule="auto"/>
        <w:jc w:val="both"/>
        <w:rPr>
          <w:rFonts w:ascii="Times New Roman" w:hAnsi="Times New Roman" w:cs="Times New Roman"/>
          <w:b/>
          <w:bCs/>
          <w:sz w:val="24"/>
          <w:szCs w:val="24"/>
        </w:rPr>
      </w:pPr>
      <w:r w:rsidRPr="00966349">
        <w:rPr>
          <w:rFonts w:ascii="Times New Roman" w:hAnsi="Times New Roman" w:cs="Times New Roman"/>
          <w:b/>
          <w:bCs/>
          <w:sz w:val="24"/>
          <w:szCs w:val="24"/>
        </w:rPr>
        <w:t xml:space="preserve">4.1.3 </w:t>
      </w:r>
      <w:r w:rsidR="002709AC" w:rsidRPr="002709AC">
        <w:rPr>
          <w:rFonts w:ascii="Times New Roman" w:hAnsi="Times New Roman" w:cs="Times New Roman"/>
          <w:b/>
          <w:bCs/>
          <w:sz w:val="24"/>
          <w:szCs w:val="24"/>
        </w:rPr>
        <w:t xml:space="preserve">Kontribusi dan Kendala dalam Mengimplementasikan Film </w:t>
      </w:r>
      <w:r w:rsidR="002709AC" w:rsidRPr="002709AC">
        <w:rPr>
          <w:rFonts w:ascii="Times New Roman" w:hAnsi="Times New Roman" w:cs="Times New Roman"/>
          <w:b/>
          <w:bCs/>
          <w:i/>
          <w:iCs/>
          <w:sz w:val="24"/>
          <w:szCs w:val="24"/>
        </w:rPr>
        <w:t>Miracle in Cell No. 7</w:t>
      </w:r>
      <w:r w:rsidR="002709AC" w:rsidRPr="002709AC">
        <w:rPr>
          <w:rFonts w:ascii="Times New Roman" w:hAnsi="Times New Roman" w:cs="Times New Roman"/>
          <w:b/>
          <w:bCs/>
          <w:sz w:val="24"/>
          <w:szCs w:val="24"/>
        </w:rPr>
        <w:t xml:space="preserve"> sebagai Media Pembelajaran Bahasa Indonesia yang Berorientasi pada Pembentukan Karakter Siswa</w:t>
      </w:r>
    </w:p>
    <w:p w:rsidR="002709AC" w:rsidRPr="002709AC" w:rsidRDefault="00966349" w:rsidP="002709AC">
      <w:pPr>
        <w:spacing w:after="0" w:line="480" w:lineRule="auto"/>
        <w:jc w:val="both"/>
        <w:rPr>
          <w:rFonts w:ascii="Times New Roman" w:hAnsi="Times New Roman" w:cs="Times New Roman"/>
          <w:sz w:val="24"/>
          <w:szCs w:val="24"/>
          <w:lang w:val="en-ID"/>
        </w:rPr>
      </w:pPr>
      <w:r w:rsidRPr="006A1CC7">
        <w:rPr>
          <w:rFonts w:ascii="Times New Roman" w:hAnsi="Times New Roman" w:cs="Times New Roman"/>
          <w:sz w:val="24"/>
          <w:szCs w:val="24"/>
        </w:rPr>
        <w:tab/>
      </w:r>
      <w:r w:rsidR="002709AC" w:rsidRPr="002709AC">
        <w:rPr>
          <w:rFonts w:ascii="Times New Roman" w:hAnsi="Times New Roman" w:cs="Times New Roman"/>
          <w:sz w:val="24"/>
          <w:szCs w:val="24"/>
          <w:lang w:val="en-ID"/>
        </w:rPr>
        <w:t xml:space="preserve">Penggunaan film </w:t>
      </w:r>
      <w:r w:rsidR="002709AC" w:rsidRPr="002709AC">
        <w:rPr>
          <w:rFonts w:ascii="Times New Roman" w:hAnsi="Times New Roman" w:cs="Times New Roman"/>
          <w:i/>
          <w:iCs/>
          <w:sz w:val="24"/>
          <w:szCs w:val="24"/>
          <w:lang w:val="en-ID"/>
        </w:rPr>
        <w:t>Miracle in Cell No. 7</w:t>
      </w:r>
      <w:r w:rsidR="002709AC" w:rsidRPr="002709AC">
        <w:rPr>
          <w:rFonts w:ascii="Times New Roman" w:hAnsi="Times New Roman" w:cs="Times New Roman"/>
          <w:sz w:val="24"/>
          <w:szCs w:val="24"/>
          <w:lang w:val="en-ID"/>
        </w:rPr>
        <w:t xml:space="preserve"> dalam pembelajaran Bahasa Indonesia bertujuan untuk tidak hanya meningkatkan keterampilan berbahasa siswa, tetapi juga membentuk karakter melalui nilai-nilai moral yang terkandung dalam film tersebut. Hasil dari implementasi film ini di SMPN 3 Satap Panai Hilir menunjukkan berbagai kontribusi yang signifikan dalam pengembangan karakter siswa serta tantangan-tantangan yang muncul selama proses tersebut. Berikut ini adalah penjelasan mendalam mengenai kontribusi dan kendala yang dihadapi dalam mengimplementasikan film sebagai media pembelajaran Bahasa Indonesia.</w:t>
      </w:r>
    </w:p>
    <w:p w:rsidR="002709AC" w:rsidRPr="002709AC" w:rsidRDefault="002709AC" w:rsidP="002709AC">
      <w:pPr>
        <w:spacing w:after="0" w:line="480" w:lineRule="auto"/>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1. Kontribusi dalam Pembelajaran Bahasa Indonesia dan Pembentukan Karakter Siswa</w:t>
      </w:r>
    </w:p>
    <w:p w:rsidR="002709AC" w:rsidRPr="002709AC" w:rsidRDefault="002709AC" w:rsidP="002709AC">
      <w:pPr>
        <w:spacing w:after="0" w:line="480" w:lineRule="auto"/>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lastRenderedPageBreak/>
        <w:t xml:space="preserve">Penggunaan film </w:t>
      </w:r>
      <w:r w:rsidRPr="002709AC">
        <w:rPr>
          <w:rFonts w:ascii="Times New Roman" w:hAnsi="Times New Roman" w:cs="Times New Roman"/>
          <w:i/>
          <w:iCs/>
          <w:sz w:val="24"/>
          <w:szCs w:val="24"/>
          <w:lang w:val="en-ID"/>
        </w:rPr>
        <w:t>Miracle in Cell No. 7</w:t>
      </w:r>
      <w:r w:rsidRPr="002709AC">
        <w:rPr>
          <w:rFonts w:ascii="Times New Roman" w:hAnsi="Times New Roman" w:cs="Times New Roman"/>
          <w:sz w:val="24"/>
          <w:szCs w:val="24"/>
          <w:lang w:val="en-ID"/>
        </w:rPr>
        <w:t xml:space="preserve"> sebagai media pembelajaran telah memberikan kontribusi positif dalam berbagai aspek, baik dalam pengembangan keterampilan bahasa siswa maupun dalam pembentukan karakter mereka. Berikut adalah kontribusi utama yang berhasil dicapai selama implementasi film ini di kelas:</w:t>
      </w:r>
    </w:p>
    <w:p w:rsidR="002709AC" w:rsidRPr="002709AC" w:rsidRDefault="002709AC" w:rsidP="004A6C9E">
      <w:pPr>
        <w:numPr>
          <w:ilvl w:val="0"/>
          <w:numId w:val="21"/>
        </w:numPr>
        <w:spacing w:after="0" w:line="480" w:lineRule="auto"/>
        <w:ind w:left="284" w:hanging="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Peningkatan Pemahaman Nilai Moral dan Pembentukan Karakter Siswa</w:t>
      </w:r>
      <w:r w:rsidRPr="002709AC">
        <w:rPr>
          <w:rFonts w:ascii="Times New Roman" w:hAnsi="Times New Roman" w:cs="Times New Roman"/>
          <w:sz w:val="24"/>
          <w:szCs w:val="24"/>
          <w:lang w:val="en-ID"/>
        </w:rPr>
        <w:br/>
        <w:t xml:space="preserve">Film </w:t>
      </w:r>
      <w:r w:rsidRPr="002709AC">
        <w:rPr>
          <w:rFonts w:ascii="Times New Roman" w:hAnsi="Times New Roman" w:cs="Times New Roman"/>
          <w:i/>
          <w:iCs/>
          <w:sz w:val="24"/>
          <w:szCs w:val="24"/>
          <w:lang w:val="en-ID"/>
        </w:rPr>
        <w:t>Miracle in Cell No. 7</w:t>
      </w:r>
      <w:r w:rsidRPr="002709AC">
        <w:rPr>
          <w:rFonts w:ascii="Times New Roman" w:hAnsi="Times New Roman" w:cs="Times New Roman"/>
          <w:sz w:val="24"/>
          <w:szCs w:val="24"/>
          <w:lang w:val="en-ID"/>
        </w:rPr>
        <w:t xml:space="preserve"> menyajikan nilai-nilai moral yang sangat kuat, seperti kasih sayang, keadilan, pengorbanan, dan empati. Setelah menonton film, siswa diberi kesempatan untuk merenungkan nilai-nilai ini melalui berbagai aktivitas, seperti diskusi kelompok, tugas esai reflektif, dan presentasi. Salah satu kontribusi yang paling jelas terlihat adalah peningkatan pemahaman siswa mengenai pentingnya nilai-nilai moral dalam kehidupan mereka. Dalam wawancara, siswa mengungkapkan bahwa mereka merasa lebih termotivasi untuk menunjukkan sikap empati dan pengorbanan terhadap orang lain setelah menyaksikan film tersebut. Mereka juga menyadari betapa pentingnya keluarga dalam kehidupan mereka, yang tercermin dalam hubungan antara karakter utama dan anaknya dalam film.</w:t>
      </w:r>
    </w:p>
    <w:p w:rsidR="002709AC" w:rsidRDefault="002709AC" w:rsidP="002709AC">
      <w:pPr>
        <w:spacing w:after="0" w:line="480" w:lineRule="auto"/>
        <w:ind w:left="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 xml:space="preserve">Tidak hanya itu, film ini berhasil menumbuhkan kesadaran siswa mengenai keadilan sosial dan hak asasi manusia.Beberapa siswa menunjukkan rasa tidak puas terhadap ketidakadilan yang terjadi dalam film, yang menunjukkan bahwa mereka mulai berpikir kritis mengenai ketidakadilan sosial di dunia nyata. Hal ini membuktikan bahwa pembelajaran yang berbasis film, terutama yang </w:t>
      </w:r>
      <w:r w:rsidRPr="002709AC">
        <w:rPr>
          <w:rFonts w:ascii="Times New Roman" w:hAnsi="Times New Roman" w:cs="Times New Roman"/>
          <w:sz w:val="24"/>
          <w:szCs w:val="24"/>
          <w:lang w:val="en-ID"/>
        </w:rPr>
        <w:lastRenderedPageBreak/>
        <w:t>melibatkan nilai moral, dapat memiliki dampak yang mendalam pada pembentukan karakter siswa.</w:t>
      </w:r>
    </w:p>
    <w:p w:rsidR="002709AC" w:rsidRDefault="002709AC" w:rsidP="002709AC">
      <w:pPr>
        <w:spacing w:after="0" w:line="480" w:lineRule="auto"/>
        <w:ind w:left="284"/>
        <w:jc w:val="both"/>
        <w:rPr>
          <w:rFonts w:ascii="Times New Roman" w:hAnsi="Times New Roman" w:cs="Times New Roman"/>
          <w:sz w:val="24"/>
          <w:szCs w:val="24"/>
          <w:lang w:val="en-ID"/>
        </w:rPr>
      </w:pPr>
    </w:p>
    <w:p w:rsidR="002709AC" w:rsidRPr="002709AC" w:rsidRDefault="002709AC" w:rsidP="002709AC">
      <w:pPr>
        <w:spacing w:after="0" w:line="480" w:lineRule="auto"/>
        <w:ind w:left="284"/>
        <w:jc w:val="both"/>
        <w:rPr>
          <w:rFonts w:ascii="Times New Roman" w:hAnsi="Times New Roman" w:cs="Times New Roman"/>
          <w:sz w:val="24"/>
          <w:szCs w:val="24"/>
          <w:lang w:val="en-ID"/>
        </w:rPr>
      </w:pPr>
    </w:p>
    <w:p w:rsidR="002709AC" w:rsidRPr="002709AC" w:rsidRDefault="002709AC" w:rsidP="004A6C9E">
      <w:pPr>
        <w:numPr>
          <w:ilvl w:val="0"/>
          <w:numId w:val="21"/>
        </w:numPr>
        <w:tabs>
          <w:tab w:val="clear" w:pos="720"/>
        </w:tabs>
        <w:spacing w:after="0" w:line="480" w:lineRule="auto"/>
        <w:ind w:left="284" w:hanging="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Peningkatan Keterampilan Berbahasa</w:t>
      </w:r>
    </w:p>
    <w:p w:rsidR="002709AC" w:rsidRPr="002709AC" w:rsidRDefault="002709AC" w:rsidP="002709AC">
      <w:pPr>
        <w:spacing w:after="0" w:line="480" w:lineRule="auto"/>
        <w:ind w:left="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Pembelajaran berbasis film ini tidak hanya meningkatkan pemahaman nilai moral, tetapi juga mengembangkan keterampilan bahasa siswa. Melalui aktivitas seperti penulisan esai reflektif dan resensi film, siswa terlibat dalam proses menulis yang menantang dan mengasah keterampilan berpikir kritis mereka. Siswa diminta untuk menganalisis karakter-karakter dalam film, menyusun argumen, dan menulis dengan struktur yang jelas.Keterampilan ini sangat penting dalam pembelajaran Bahasa Indonesia, karena memungkinkan siswa untuk lebih mahir dalam mengekspresikan ide dan pendapat mereka secara tertulis.</w:t>
      </w:r>
    </w:p>
    <w:p w:rsidR="002709AC" w:rsidRPr="002709AC" w:rsidRDefault="002709AC" w:rsidP="002709AC">
      <w:pPr>
        <w:spacing w:after="0" w:line="480" w:lineRule="auto"/>
        <w:ind w:left="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Selain itu, dalam kegiatan presentasi kelompok, siswa berlatih berbicara di depan umum, meningkatkan kemampuan berbicara mereka, serta memperkuat argumen yang mereka buat berdasarkan analisis film. Diskusi kelompok juga memberikan kesempatan bagi siswa untuk mendengarkan pendapat teman-teman mereka dan berdebat dengan cara yang konstruktif, yang pada gilirannya meningkatkan keterampilan berbicara dan berargumentasi.</w:t>
      </w:r>
    </w:p>
    <w:p w:rsidR="002709AC" w:rsidRDefault="002709AC" w:rsidP="004A6C9E">
      <w:pPr>
        <w:numPr>
          <w:ilvl w:val="0"/>
          <w:numId w:val="21"/>
        </w:numPr>
        <w:spacing w:after="0" w:line="480" w:lineRule="auto"/>
        <w:ind w:left="284" w:hanging="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Menghubungkan Pembelajaran dengan Kehidupan Nyata</w:t>
      </w:r>
    </w:p>
    <w:p w:rsidR="002709AC" w:rsidRPr="002709AC" w:rsidRDefault="002709AC" w:rsidP="002709AC">
      <w:pPr>
        <w:spacing w:after="0" w:line="480" w:lineRule="auto"/>
        <w:ind w:left="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 xml:space="preserve">Salah satu kontribusi terbesar dari penggunaan film ini adalah kemampuannya untuk menghubungkan pembelajaran Bahasa Indonesia dengan kehidupan </w:t>
      </w:r>
      <w:r w:rsidRPr="002709AC">
        <w:rPr>
          <w:rFonts w:ascii="Times New Roman" w:hAnsi="Times New Roman" w:cs="Times New Roman"/>
          <w:sz w:val="24"/>
          <w:szCs w:val="24"/>
          <w:lang w:val="en-ID"/>
        </w:rPr>
        <w:lastRenderedPageBreak/>
        <w:t>nyata siswa.Film ini mengangkat isu sosial yang relevan, seperti ketidakadilan dalam sistem hukum dan pengorbanan keluarga, yang tidak hanya memberikan perspektif baru bagi siswa tetapi juga membekali mereka dengan pemahaman yang lebih dalam mengenai isu-isu sosial.Melalui diskusi tentang film, siswa diajak untuk berpikir tentang bagaimana nilai-nilai yang terkandung dalam film dapat diterapkan dalam kehidupan mereka sehari-hari.</w:t>
      </w:r>
    </w:p>
    <w:p w:rsidR="002709AC" w:rsidRPr="002709AC" w:rsidRDefault="002709AC" w:rsidP="002709AC">
      <w:pPr>
        <w:spacing w:after="0" w:line="480" w:lineRule="auto"/>
        <w:ind w:left="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Dalam kegiatan diskusi kelompok, siswa diminta untuk menganalisis apakah nilai moral yang terdapat dalam film dapat diterapkan dalam kehidupan mereka, serta bagaimana mereka bisa menanggapi ketidakadilan dan tantangan sosial di sekitar mereka dengan cara yang lebih empatik dan adil. Hal ini tidak hanya memperkaya pembelajaran mereka dalam konteks Bahasa Indonesia, tetapi juga memperluas pandangan mereka tentang dunia sosial dan kemanusiaan.</w:t>
      </w:r>
    </w:p>
    <w:p w:rsidR="002709AC" w:rsidRPr="002709AC" w:rsidRDefault="002709AC" w:rsidP="002709AC">
      <w:pPr>
        <w:spacing w:after="0" w:line="480" w:lineRule="auto"/>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2. Kendala dalam Implementasi Film Sebagai Media Pembelajaran</w:t>
      </w:r>
    </w:p>
    <w:p w:rsidR="002709AC" w:rsidRPr="002709AC" w:rsidRDefault="002709AC" w:rsidP="002709AC">
      <w:pPr>
        <w:spacing w:after="0" w:line="480" w:lineRule="auto"/>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 xml:space="preserve">Meskipun implementasi film </w:t>
      </w:r>
      <w:r w:rsidRPr="002709AC">
        <w:rPr>
          <w:rFonts w:ascii="Times New Roman" w:hAnsi="Times New Roman" w:cs="Times New Roman"/>
          <w:i/>
          <w:iCs/>
          <w:sz w:val="24"/>
          <w:szCs w:val="24"/>
          <w:lang w:val="en-ID"/>
        </w:rPr>
        <w:t>Miracle in Cell No. 7</w:t>
      </w:r>
      <w:r w:rsidRPr="002709AC">
        <w:rPr>
          <w:rFonts w:ascii="Times New Roman" w:hAnsi="Times New Roman" w:cs="Times New Roman"/>
          <w:sz w:val="24"/>
          <w:szCs w:val="24"/>
          <w:lang w:val="en-ID"/>
        </w:rPr>
        <w:t xml:space="preserve"> memberikan banyak kontribusi positif dalam pembelajaran Bahasa Indonesia, terdapat beberapa kendala yang dihadapi selama penerapannya di kelas. Kendala-kendala ini mencakup aspek praktis yang perlu diperhatikan untuk meningkatkan efektivitas penggunaan film sebagai media pembelajaran. Beberapa kendala yang muncul antara lain:</w:t>
      </w:r>
    </w:p>
    <w:p w:rsidR="002709AC" w:rsidRPr="002709AC" w:rsidRDefault="002709AC" w:rsidP="004A6C9E">
      <w:pPr>
        <w:numPr>
          <w:ilvl w:val="0"/>
          <w:numId w:val="22"/>
        </w:numPr>
        <w:spacing w:after="0" w:line="480" w:lineRule="auto"/>
        <w:ind w:left="284" w:hanging="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Keterbatasan Waktu</w:t>
      </w:r>
    </w:p>
    <w:p w:rsidR="002709AC" w:rsidRPr="002709AC" w:rsidRDefault="002709AC" w:rsidP="002709AC">
      <w:pPr>
        <w:spacing w:after="0" w:line="480" w:lineRule="auto"/>
        <w:ind w:left="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 xml:space="preserve">Salah satu kendala utama yang dihadapi dalam mengimplementasikan film ini adalah keterbatasan waktu yang tersedia untuk mengadakan sesi pemutaran film dan diskusi yang mendalam.Film </w:t>
      </w:r>
      <w:r w:rsidRPr="002709AC">
        <w:rPr>
          <w:rFonts w:ascii="Times New Roman" w:hAnsi="Times New Roman" w:cs="Times New Roman"/>
          <w:i/>
          <w:iCs/>
          <w:sz w:val="24"/>
          <w:szCs w:val="24"/>
          <w:lang w:val="en-ID"/>
        </w:rPr>
        <w:t>Miracle in Cell No. 7</w:t>
      </w:r>
      <w:r w:rsidRPr="002709AC">
        <w:rPr>
          <w:rFonts w:ascii="Times New Roman" w:hAnsi="Times New Roman" w:cs="Times New Roman"/>
          <w:sz w:val="24"/>
          <w:szCs w:val="24"/>
          <w:lang w:val="en-ID"/>
        </w:rPr>
        <w:t xml:space="preserve"> memiliki durasi </w:t>
      </w:r>
      <w:r w:rsidRPr="002709AC">
        <w:rPr>
          <w:rFonts w:ascii="Times New Roman" w:hAnsi="Times New Roman" w:cs="Times New Roman"/>
          <w:sz w:val="24"/>
          <w:szCs w:val="24"/>
          <w:lang w:val="en-ID"/>
        </w:rPr>
        <w:lastRenderedPageBreak/>
        <w:t>yang cukup panjang, yang mengharuskan pembelajaran untuk disesuaikan dengan jadwal yang terbatas.Akibatnya, ada kalanya diskusi yang seharusnya lebih mendalam mengenai nilai-nilai moral dalam film menjadi terhambat, karena waktu yang terbatas untuk memproses dan menganalisis film secara rinci.Untuk mengatasi kendala ini, pembelajaran film sebaiknya dibagi ke dalam beberapa sesi, di mana setiap sesi difokuskan pada pemutaran sebagian film dan diskusi terarah mengenai nilai moral yang terkandung di dalamnya.</w:t>
      </w:r>
    </w:p>
    <w:p w:rsidR="002709AC" w:rsidRPr="002709AC" w:rsidRDefault="002709AC" w:rsidP="004A6C9E">
      <w:pPr>
        <w:numPr>
          <w:ilvl w:val="0"/>
          <w:numId w:val="22"/>
        </w:numPr>
        <w:tabs>
          <w:tab w:val="clear" w:pos="720"/>
        </w:tabs>
        <w:spacing w:after="0" w:line="480" w:lineRule="auto"/>
        <w:ind w:left="284" w:hanging="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Tantangan dalam Menjaga Fokus Siswa</w:t>
      </w:r>
    </w:p>
    <w:p w:rsidR="002709AC" w:rsidRPr="002709AC" w:rsidRDefault="002709AC" w:rsidP="002709AC">
      <w:pPr>
        <w:spacing w:after="0" w:line="480" w:lineRule="auto"/>
        <w:ind w:left="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Meskipun film ini sangat menarik, beberapa siswa menunjukkan kecenderungan untuk lebih fokus pada alur cerita dan karakter, ketimbang nilai moral yang terkandung dalam film.Beberapa siswa terkadang teralihkan perhatiannya oleh elemen hiburan dalam film, sehingga mereka tidak sepenuhnya menyerap pesan moral yang ingin disampaikan.Untuk mengatasi hal ini, guru harus memainkan peran aktif dalam menjaga fokus siswa selama pemutaran film, dengan memberikan arahan yang jelas dan mengingatkan mereka mengenai nilai-nilai moral yang perlu diperhatikan.Guru juga perlu menyusun panduan diskusi yang jelas dan terfokus untuk membantu siswa tetap pada topik nilai moral dalam film.</w:t>
      </w:r>
    </w:p>
    <w:p w:rsidR="002709AC" w:rsidRPr="002709AC" w:rsidRDefault="002709AC" w:rsidP="004A6C9E">
      <w:pPr>
        <w:numPr>
          <w:ilvl w:val="0"/>
          <w:numId w:val="22"/>
        </w:numPr>
        <w:tabs>
          <w:tab w:val="clear" w:pos="720"/>
        </w:tabs>
        <w:spacing w:after="0" w:line="480" w:lineRule="auto"/>
        <w:ind w:left="284" w:hanging="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Kesulitan dalam Penyusunan Materi Diskusi yang Terstruktur</w:t>
      </w:r>
    </w:p>
    <w:p w:rsidR="002709AC" w:rsidRDefault="002709AC" w:rsidP="002709AC">
      <w:pPr>
        <w:spacing w:after="0" w:line="480" w:lineRule="auto"/>
        <w:ind w:left="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 xml:space="preserve">Meskipun diskusi kelompok adalah metode yang efektif, beberapa siswa menghadapi kesulitan dalam menyusun argumen atau menghubungkan nilai moral yang ada dalam film dengan pengalaman atau isu sosial mereka.Beberapa siswa mungkin kesulitan dalam mengartikulasikan pendapat </w:t>
      </w:r>
      <w:r w:rsidRPr="002709AC">
        <w:rPr>
          <w:rFonts w:ascii="Times New Roman" w:hAnsi="Times New Roman" w:cs="Times New Roman"/>
          <w:sz w:val="24"/>
          <w:szCs w:val="24"/>
          <w:lang w:val="en-ID"/>
        </w:rPr>
        <w:lastRenderedPageBreak/>
        <w:t>mereka, terutama jika mereka tidak terbiasa dengan diskusi yang melibatkan pemikiran kritis.Oleh karena itu, guru perlu memberikan latihan berpikir kritis yang lebih intensif dan memfasilitasi diskusi dengan memberikan pertanyaan pemandu yang lebih terstruktur.Latihan ini bisa meliputi diskusi singkat atau tugas penulisan yang mengarah pada analisis lebih dalam terhadap tema film.</w:t>
      </w:r>
    </w:p>
    <w:p w:rsidR="002709AC" w:rsidRPr="002709AC" w:rsidRDefault="002709AC" w:rsidP="002709AC">
      <w:pPr>
        <w:spacing w:after="0" w:line="480" w:lineRule="auto"/>
        <w:ind w:left="284"/>
        <w:jc w:val="both"/>
        <w:rPr>
          <w:rFonts w:ascii="Times New Roman" w:hAnsi="Times New Roman" w:cs="Times New Roman"/>
          <w:sz w:val="24"/>
          <w:szCs w:val="24"/>
          <w:lang w:val="en-ID"/>
        </w:rPr>
      </w:pPr>
    </w:p>
    <w:p w:rsidR="002709AC" w:rsidRPr="002709AC" w:rsidRDefault="002709AC" w:rsidP="004A6C9E">
      <w:pPr>
        <w:numPr>
          <w:ilvl w:val="0"/>
          <w:numId w:val="22"/>
        </w:numPr>
        <w:spacing w:after="0" w:line="480" w:lineRule="auto"/>
        <w:ind w:left="284" w:hanging="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Perbedaan Pemahaman Terhadap Nilai Moral</w:t>
      </w:r>
    </w:p>
    <w:p w:rsidR="002709AC" w:rsidRPr="002709AC" w:rsidRDefault="002709AC" w:rsidP="002709AC">
      <w:pPr>
        <w:spacing w:after="0" w:line="480" w:lineRule="auto"/>
        <w:ind w:left="284"/>
        <w:jc w:val="both"/>
        <w:rPr>
          <w:rFonts w:ascii="Times New Roman" w:hAnsi="Times New Roman" w:cs="Times New Roman"/>
          <w:sz w:val="24"/>
          <w:szCs w:val="24"/>
          <w:lang w:val="en-ID"/>
        </w:rPr>
      </w:pPr>
      <w:r w:rsidRPr="002709AC">
        <w:rPr>
          <w:rFonts w:ascii="Times New Roman" w:hAnsi="Times New Roman" w:cs="Times New Roman"/>
          <w:sz w:val="24"/>
          <w:szCs w:val="24"/>
          <w:lang w:val="en-ID"/>
        </w:rPr>
        <w:t>Siswa berasal dari latar belakang yang beragam, sehingga ada kemungkinan mereka memiliki pemahaman yang berbeda tentang nilai moral tertentu yang disampaikan dalam film. Misalnya, konsep keadilan dalam film mungkin diartikan dengan cara yang berbeda oleh setiap siswa, tergantung pada pengalaman hidup mereka. Hal ini memerlukan penyesuaian dalam cara guru menjelaskan nilai-nilai tersebut, sehingga semua siswa dapat memahami dan meresapi pesan moral yang sama. Guru perlu memperhatikan latar belakang siswa dan memberikan penjelasan yang lebih mendalam, serta mengaitkan konsep-konsep moral dengan konteks yang lebih luas yang mudah dipahami oleh siswa.</w:t>
      </w:r>
    </w:p>
    <w:p w:rsidR="006169B9" w:rsidRDefault="000A3FFA" w:rsidP="001D7A6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abel 4.1 </w:t>
      </w:r>
      <w:r w:rsidRPr="000A3FFA">
        <w:rPr>
          <w:rFonts w:ascii="Times New Roman" w:hAnsi="Times New Roman" w:cs="Times New Roman"/>
          <w:sz w:val="24"/>
          <w:szCs w:val="24"/>
        </w:rPr>
        <w:t>Hasil Wawancara dengan Guru dan Siswa</w:t>
      </w:r>
      <w:r w:rsidR="00396582">
        <w:rPr>
          <w:rFonts w:ascii="Times New Roman" w:hAnsi="Times New Roman" w:cs="Times New Roman"/>
          <w:sz w:val="24"/>
          <w:szCs w:val="24"/>
        </w:rPr>
        <w:tab/>
      </w:r>
    </w:p>
    <w:tbl>
      <w:tblPr>
        <w:tblStyle w:val="TableGrid"/>
        <w:tblW w:w="0" w:type="auto"/>
        <w:tblLook w:val="04A0"/>
      </w:tblPr>
      <w:tblGrid>
        <w:gridCol w:w="1871"/>
        <w:gridCol w:w="3232"/>
        <w:gridCol w:w="3050"/>
      </w:tblGrid>
      <w:tr w:rsidR="000A3FFA" w:rsidRPr="000A3FFA" w:rsidTr="000A3FFA">
        <w:tc>
          <w:tcPr>
            <w:tcW w:w="0" w:type="auto"/>
            <w:hideMark/>
          </w:tcPr>
          <w:p w:rsidR="000A3FFA" w:rsidRPr="000A3FFA" w:rsidRDefault="000A3FFA" w:rsidP="000A3FFA">
            <w:pPr>
              <w:spacing w:line="480" w:lineRule="auto"/>
              <w:jc w:val="center"/>
              <w:rPr>
                <w:rFonts w:ascii="Times New Roman" w:hAnsi="Times New Roman" w:cs="Times New Roman"/>
                <w:b/>
                <w:bCs/>
                <w:sz w:val="24"/>
                <w:szCs w:val="24"/>
                <w:lang w:val="en-ID"/>
              </w:rPr>
            </w:pPr>
            <w:r w:rsidRPr="000A3FFA">
              <w:rPr>
                <w:rFonts w:ascii="Times New Roman" w:hAnsi="Times New Roman" w:cs="Times New Roman"/>
                <w:b/>
                <w:bCs/>
                <w:sz w:val="24"/>
                <w:szCs w:val="24"/>
                <w:lang w:val="en-ID"/>
              </w:rPr>
              <w:t>Aspek</w:t>
            </w:r>
          </w:p>
        </w:tc>
        <w:tc>
          <w:tcPr>
            <w:tcW w:w="0" w:type="auto"/>
            <w:hideMark/>
          </w:tcPr>
          <w:p w:rsidR="000A3FFA" w:rsidRPr="000A3FFA" w:rsidRDefault="000A3FFA" w:rsidP="000A3FFA">
            <w:pPr>
              <w:spacing w:line="480" w:lineRule="auto"/>
              <w:jc w:val="center"/>
              <w:rPr>
                <w:rFonts w:ascii="Times New Roman" w:hAnsi="Times New Roman" w:cs="Times New Roman"/>
                <w:b/>
                <w:bCs/>
                <w:sz w:val="24"/>
                <w:szCs w:val="24"/>
                <w:lang w:val="en-ID"/>
              </w:rPr>
            </w:pPr>
            <w:r w:rsidRPr="000A3FFA">
              <w:rPr>
                <w:rFonts w:ascii="Times New Roman" w:hAnsi="Times New Roman" w:cs="Times New Roman"/>
                <w:b/>
                <w:bCs/>
                <w:sz w:val="24"/>
                <w:szCs w:val="24"/>
                <w:lang w:val="en-ID"/>
              </w:rPr>
              <w:t>Guru</w:t>
            </w:r>
          </w:p>
        </w:tc>
        <w:tc>
          <w:tcPr>
            <w:tcW w:w="0" w:type="auto"/>
            <w:hideMark/>
          </w:tcPr>
          <w:p w:rsidR="000A3FFA" w:rsidRPr="000A3FFA" w:rsidRDefault="000A3FFA" w:rsidP="000A3FFA">
            <w:pPr>
              <w:spacing w:line="480" w:lineRule="auto"/>
              <w:jc w:val="center"/>
              <w:rPr>
                <w:rFonts w:ascii="Times New Roman" w:hAnsi="Times New Roman" w:cs="Times New Roman"/>
                <w:b/>
                <w:bCs/>
                <w:sz w:val="24"/>
                <w:szCs w:val="24"/>
                <w:lang w:val="en-ID"/>
              </w:rPr>
            </w:pPr>
            <w:r w:rsidRPr="000A3FFA">
              <w:rPr>
                <w:rFonts w:ascii="Times New Roman" w:hAnsi="Times New Roman" w:cs="Times New Roman"/>
                <w:b/>
                <w:bCs/>
                <w:sz w:val="24"/>
                <w:szCs w:val="24"/>
                <w:lang w:val="en-ID"/>
              </w:rPr>
              <w:t>Siswa</w:t>
            </w:r>
          </w:p>
        </w:tc>
      </w:tr>
      <w:tr w:rsidR="000A3FFA" w:rsidRPr="000A3FFA" w:rsidTr="000A3FFA">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Pandangan terhadap film</w:t>
            </w:r>
          </w:p>
        </w:tc>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Efektif dalam menyampaikan nilai moral. Pembelajaran lebih hidup dan menarik.</w:t>
            </w:r>
          </w:p>
        </w:tc>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Film menyentuh hati, lebih memahami nilai moral seperti kasih sayang dan keadilan.</w:t>
            </w:r>
          </w:p>
        </w:tc>
      </w:tr>
      <w:tr w:rsidR="000A3FFA" w:rsidRPr="000A3FFA" w:rsidTr="000A3FFA">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lastRenderedPageBreak/>
              <w:t>Kendala dalam pembelajaran</w:t>
            </w:r>
          </w:p>
        </w:tc>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Keterbatasan waktu untuk menganalisis film secara mendalam.</w:t>
            </w:r>
          </w:p>
        </w:tc>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Beberapa siswa merasa kesulitan memahami konsep abstrak.</w:t>
            </w:r>
          </w:p>
        </w:tc>
      </w:tr>
      <w:tr w:rsidR="000A3FFA" w:rsidRPr="000A3FFA" w:rsidTr="000A3FFA">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Manfaat penggunaan film</w:t>
            </w:r>
          </w:p>
        </w:tc>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Menyampaikan pesan moral yang kuat, membangun karakter siswa.</w:t>
            </w:r>
          </w:p>
        </w:tc>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Memotivasi untuk menghargai orang tua dan berusaha lebih adil.</w:t>
            </w:r>
          </w:p>
        </w:tc>
      </w:tr>
      <w:tr w:rsidR="000A3FFA" w:rsidRPr="000A3FFA" w:rsidTr="000A3FFA">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Keterlibatan siswa</w:t>
            </w:r>
          </w:p>
        </w:tc>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Terlihat aktif dalam diskusi dan refleksi.</w:t>
            </w:r>
          </w:p>
        </w:tc>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Mayoritas siswa aktif, namun beberapa lebih pendiam.</w:t>
            </w:r>
          </w:p>
        </w:tc>
      </w:tr>
      <w:tr w:rsidR="000A3FFA" w:rsidRPr="000A3FFA" w:rsidTr="000A3FFA">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Dampak emosional film</w:t>
            </w:r>
          </w:p>
        </w:tc>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Film dapat membuat siswa lebih empatik terhadap orang lain.</w:t>
            </w:r>
          </w:p>
        </w:tc>
        <w:tc>
          <w:tcPr>
            <w:tcW w:w="0" w:type="auto"/>
            <w:hideMark/>
          </w:tcPr>
          <w:p w:rsidR="000A3FFA" w:rsidRPr="000A3FFA" w:rsidRDefault="000A3FFA" w:rsidP="000A3FFA">
            <w:pPr>
              <w:spacing w:line="480" w:lineRule="auto"/>
              <w:jc w:val="center"/>
              <w:rPr>
                <w:rFonts w:ascii="Times New Roman" w:hAnsi="Times New Roman" w:cs="Times New Roman"/>
                <w:sz w:val="24"/>
                <w:szCs w:val="24"/>
                <w:lang w:val="en-ID"/>
              </w:rPr>
            </w:pPr>
            <w:r w:rsidRPr="000A3FFA">
              <w:rPr>
                <w:rFonts w:ascii="Times New Roman" w:hAnsi="Times New Roman" w:cs="Times New Roman"/>
                <w:sz w:val="24"/>
                <w:szCs w:val="24"/>
                <w:lang w:val="en-ID"/>
              </w:rPr>
              <w:t>Beberapa siswa merasa emosional, tetapi tetap merasakan dampak positif dari film.</w:t>
            </w:r>
          </w:p>
        </w:tc>
      </w:tr>
    </w:tbl>
    <w:p w:rsidR="000A3FFA" w:rsidRDefault="000A3FFA" w:rsidP="000A3FFA">
      <w:pPr>
        <w:spacing w:after="0" w:line="480" w:lineRule="auto"/>
        <w:jc w:val="center"/>
        <w:rPr>
          <w:rFonts w:ascii="Times New Roman" w:hAnsi="Times New Roman" w:cs="Times New Roman"/>
          <w:sz w:val="24"/>
          <w:szCs w:val="24"/>
        </w:rPr>
      </w:pPr>
    </w:p>
    <w:p w:rsidR="00417C1E" w:rsidRDefault="00417C1E" w:rsidP="006169B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4.2 Analisis Data</w:t>
      </w:r>
    </w:p>
    <w:p w:rsidR="00417C1E" w:rsidRDefault="00417C1E" w:rsidP="006169B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2.1 Nilai-Nilai Karakter </w:t>
      </w:r>
      <w:r w:rsidRPr="00417C1E">
        <w:rPr>
          <w:rFonts w:ascii="Times New Roman" w:hAnsi="Times New Roman" w:cs="Times New Roman"/>
          <w:b/>
          <w:bCs/>
          <w:sz w:val="24"/>
          <w:szCs w:val="24"/>
        </w:rPr>
        <w:t>dalam Film Miracle in Cell No.7</w:t>
      </w:r>
    </w:p>
    <w:p w:rsidR="00417C1E" w:rsidRDefault="00417C1E" w:rsidP="006169B9">
      <w:pPr>
        <w:spacing w:after="0" w:line="480" w:lineRule="auto"/>
        <w:jc w:val="both"/>
        <w:rPr>
          <w:rFonts w:ascii="Times New Roman" w:hAnsi="Times New Roman" w:cs="Times New Roman"/>
          <w:sz w:val="24"/>
          <w:szCs w:val="24"/>
        </w:rPr>
      </w:pPr>
      <w:r w:rsidRPr="00417C1E">
        <w:rPr>
          <w:rFonts w:ascii="Times New Roman" w:hAnsi="Times New Roman" w:cs="Times New Roman"/>
          <w:sz w:val="24"/>
          <w:szCs w:val="24"/>
        </w:rPr>
        <w:tab/>
        <w:t xml:space="preserve">Pada bagian ini penulis akan menguraikan nilai – nilai pendidikan karakter yang ditemukan dalam Film Miracle in Cell No.7. Peneliti mengambil rujukan berdasarkan nilai pendidikan karakter menurut Said Hamid. Menurut Said Hamid, terdapat 18 nilai karakter yang ingin dicapai dalam system pendidikan di Indonesia. Adapun Nilai – nilai tersebut adalah Religius, Jujur, Toleransi. Disiplin, Kerja keras, Kreatif, Mandiri, Demokratis, Rasa ingin tahu, Semangat </w:t>
      </w:r>
      <w:r w:rsidRPr="00417C1E">
        <w:rPr>
          <w:rFonts w:ascii="Times New Roman" w:hAnsi="Times New Roman" w:cs="Times New Roman"/>
          <w:sz w:val="24"/>
          <w:szCs w:val="24"/>
        </w:rPr>
        <w:lastRenderedPageBreak/>
        <w:t>kebangsaan, Cinta damai, Gemar membaca, peduli lingkungan, peduli sosial, dan tanggung jawab.</w:t>
      </w:r>
    </w:p>
    <w:p w:rsidR="00417C1E" w:rsidRDefault="00417C1E" w:rsidP="006169B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417C1E">
        <w:rPr>
          <w:rFonts w:ascii="Times New Roman" w:hAnsi="Times New Roman" w:cs="Times New Roman"/>
          <w:sz w:val="24"/>
          <w:szCs w:val="24"/>
        </w:rPr>
        <w:t>Nilai – nilai pendidikan karakter yang terkandung pada Film Miracle in Cell No.7 berbentuk deskripsi cerita, dialog antar tokoh, maupun respon para tokoh dalam menyikapi sesuatu. Setelah menonton dan melakukan analisis, berikut ini merupakan nilai – nilai pendidikan karakter yang terkandung dalam Film Miracle in Cell No.7:</w:t>
      </w:r>
    </w:p>
    <w:p w:rsidR="00417C1E" w:rsidRDefault="00417C1E" w:rsidP="006169B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 Religius</w:t>
      </w:r>
    </w:p>
    <w:p w:rsidR="00417C1E" w:rsidRDefault="00417C1E" w:rsidP="00417C1E">
      <w:pPr>
        <w:spacing w:after="0" w:line="480" w:lineRule="auto"/>
        <w:ind w:firstLine="720"/>
        <w:jc w:val="both"/>
        <w:rPr>
          <w:rFonts w:ascii="Times New Roman" w:hAnsi="Times New Roman" w:cs="Times New Roman"/>
          <w:sz w:val="24"/>
          <w:szCs w:val="24"/>
        </w:rPr>
      </w:pPr>
      <w:r w:rsidRPr="00417C1E">
        <w:rPr>
          <w:rFonts w:ascii="Times New Roman" w:hAnsi="Times New Roman" w:cs="Times New Roman"/>
          <w:sz w:val="24"/>
          <w:szCs w:val="24"/>
        </w:rPr>
        <w:t xml:space="preserve">Scenes dalam Film Miracle in Cell No.7 yang menunjukan nilai karakter religius ditunjukan dalam adegan Film. Pada adegan menit ke 06.30 -07.10 yaitu saat Kartika sedang mengunjungi bang Japra, Atmo Gepeng, dan Bewok yang sedang membaca Al -Qur’an bersama beberapa anak kecil disebuah gubuk. Bewok dan Atmo Gepeng diteguroleh bang Japra lantaran tidak benar dalam membaca ayat Al -Qur’an, lalu bewok terkejut menyadari kehadiran Kartika yang berdiri di depan pelataran tempat mengaji kemudian hal tersebut disampaikan kepada bang Japra dan Atmo Gepeng. Ketiganya belum menyadari bahwa yang hadir adalah Kartika kecil yang kini telah tumbuh dewasa sampai datanglah Jaki yang memberitahu bahwa wanita tersebut Kartika.Hal tersebut membuat terkejut hingga Gepeng bersegera untuk memeluk Kartika. Namun upaya tersebut dicegah oleh Bewok lantaran teringat perkataan bang Japra.   </w:t>
      </w:r>
    </w:p>
    <w:p w:rsidR="009E7AEC" w:rsidRDefault="009E7AEC" w:rsidP="00417C1E">
      <w:pPr>
        <w:spacing w:after="0" w:line="480" w:lineRule="auto"/>
        <w:ind w:firstLine="720"/>
        <w:jc w:val="both"/>
        <w:rPr>
          <w:rFonts w:ascii="Times New Roman" w:hAnsi="Times New Roman" w:cs="Times New Roman"/>
          <w:sz w:val="24"/>
          <w:szCs w:val="24"/>
        </w:rPr>
      </w:pPr>
    </w:p>
    <w:p w:rsidR="009E7AEC" w:rsidRDefault="009E7AEC" w:rsidP="00417C1E">
      <w:pPr>
        <w:spacing w:after="0" w:line="480" w:lineRule="auto"/>
        <w:ind w:firstLine="720"/>
        <w:jc w:val="both"/>
        <w:rPr>
          <w:rFonts w:ascii="Times New Roman" w:hAnsi="Times New Roman" w:cs="Times New Roman"/>
          <w:sz w:val="24"/>
          <w:szCs w:val="24"/>
        </w:rPr>
      </w:pPr>
    </w:p>
    <w:p w:rsidR="009E7AEC" w:rsidRDefault="009E7AEC" w:rsidP="00417C1E">
      <w:pPr>
        <w:spacing w:after="0" w:line="480" w:lineRule="auto"/>
        <w:ind w:firstLine="720"/>
        <w:jc w:val="both"/>
        <w:rPr>
          <w:rFonts w:ascii="Times New Roman" w:hAnsi="Times New Roman" w:cs="Times New Roman"/>
          <w:sz w:val="24"/>
          <w:szCs w:val="24"/>
        </w:rPr>
      </w:pPr>
    </w:p>
    <w:p w:rsidR="009E7AEC" w:rsidRDefault="009E7AEC" w:rsidP="00417C1E">
      <w:pPr>
        <w:spacing w:after="0" w:line="480" w:lineRule="auto"/>
        <w:ind w:firstLine="720"/>
        <w:jc w:val="both"/>
        <w:rPr>
          <w:rFonts w:ascii="Times New Roman" w:hAnsi="Times New Roman" w:cs="Times New Roman"/>
          <w:sz w:val="24"/>
          <w:szCs w:val="24"/>
        </w:rPr>
      </w:pPr>
      <w:r w:rsidRPr="00417C1E">
        <w:rPr>
          <w:rFonts w:ascii="Times New Roman" w:hAnsi="Times New Roman" w:cs="Times New Roman"/>
          <w:noProof/>
          <w:sz w:val="24"/>
          <w:szCs w:val="24"/>
        </w:rPr>
        <w:lastRenderedPageBreak/>
        <w:drawing>
          <wp:anchor distT="0" distB="0" distL="114300" distR="114300" simplePos="0" relativeHeight="251658240" behindDoc="0" locked="0" layoutInCell="1" allowOverlap="1">
            <wp:simplePos x="0" y="0"/>
            <wp:positionH relativeFrom="column">
              <wp:posOffset>36195</wp:posOffset>
            </wp:positionH>
            <wp:positionV relativeFrom="paragraph">
              <wp:posOffset>-297180</wp:posOffset>
            </wp:positionV>
            <wp:extent cx="5038725" cy="2752725"/>
            <wp:effectExtent l="0" t="0" r="9525" b="9525"/>
            <wp:wrapNone/>
            <wp:docPr id="1984828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828021" name=""/>
                    <pic:cNvPicPr/>
                  </pic:nvPicPr>
                  <pic:blipFill>
                    <a:blip r:embed="rId26">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9">
                              <a14:imgEffect>
                                <a14:brightnessContrast contras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8725" cy="2752725"/>
                    </a:xfrm>
                    <a:prstGeom prst="rect">
                      <a:avLst/>
                    </a:prstGeom>
                  </pic:spPr>
                </pic:pic>
              </a:graphicData>
            </a:graphic>
          </wp:anchor>
        </w:drawing>
      </w:r>
    </w:p>
    <w:p w:rsidR="009E7AEC" w:rsidRDefault="009E7AEC" w:rsidP="00417C1E">
      <w:pPr>
        <w:spacing w:after="0" w:line="480" w:lineRule="auto"/>
        <w:ind w:firstLine="720"/>
        <w:jc w:val="both"/>
        <w:rPr>
          <w:rFonts w:ascii="Times New Roman" w:hAnsi="Times New Roman" w:cs="Times New Roman"/>
          <w:sz w:val="24"/>
          <w:szCs w:val="24"/>
        </w:rPr>
      </w:pPr>
    </w:p>
    <w:p w:rsidR="009E7AEC" w:rsidRDefault="009E7AEC" w:rsidP="00417C1E">
      <w:pPr>
        <w:spacing w:after="0" w:line="480" w:lineRule="auto"/>
        <w:ind w:firstLine="720"/>
        <w:jc w:val="both"/>
        <w:rPr>
          <w:rFonts w:ascii="Times New Roman" w:hAnsi="Times New Roman" w:cs="Times New Roman"/>
          <w:sz w:val="24"/>
          <w:szCs w:val="24"/>
        </w:rPr>
      </w:pPr>
    </w:p>
    <w:p w:rsidR="009E7AEC" w:rsidRDefault="009E7AEC" w:rsidP="00417C1E">
      <w:pPr>
        <w:spacing w:after="0" w:line="480" w:lineRule="auto"/>
        <w:ind w:firstLine="720"/>
        <w:jc w:val="both"/>
        <w:rPr>
          <w:rFonts w:ascii="Times New Roman" w:hAnsi="Times New Roman" w:cs="Times New Roman"/>
          <w:sz w:val="24"/>
          <w:szCs w:val="24"/>
        </w:rPr>
      </w:pPr>
    </w:p>
    <w:p w:rsidR="009E7AEC" w:rsidRDefault="009E7AEC" w:rsidP="00417C1E">
      <w:pPr>
        <w:spacing w:after="0" w:line="480" w:lineRule="auto"/>
        <w:ind w:firstLine="720"/>
        <w:jc w:val="both"/>
        <w:rPr>
          <w:rFonts w:ascii="Times New Roman" w:hAnsi="Times New Roman" w:cs="Times New Roman"/>
          <w:sz w:val="24"/>
          <w:szCs w:val="24"/>
        </w:rPr>
      </w:pPr>
    </w:p>
    <w:p w:rsidR="009E7AEC" w:rsidRDefault="009E7AEC" w:rsidP="00417C1E">
      <w:pPr>
        <w:spacing w:after="0" w:line="480" w:lineRule="auto"/>
        <w:ind w:firstLine="720"/>
        <w:jc w:val="both"/>
        <w:rPr>
          <w:rFonts w:ascii="Times New Roman" w:hAnsi="Times New Roman" w:cs="Times New Roman"/>
          <w:sz w:val="24"/>
          <w:szCs w:val="24"/>
        </w:rPr>
      </w:pPr>
    </w:p>
    <w:p w:rsidR="009E7AEC" w:rsidRDefault="009E7AEC" w:rsidP="00417C1E">
      <w:pPr>
        <w:spacing w:after="0" w:line="480" w:lineRule="auto"/>
        <w:ind w:firstLine="720"/>
        <w:jc w:val="both"/>
        <w:rPr>
          <w:rFonts w:ascii="Times New Roman" w:hAnsi="Times New Roman" w:cs="Times New Roman"/>
          <w:sz w:val="24"/>
          <w:szCs w:val="24"/>
        </w:rPr>
      </w:pPr>
    </w:p>
    <w:p w:rsidR="00417C1E" w:rsidRDefault="00417C1E" w:rsidP="00417C1E">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Gambar 4.1 Karakter Religius</w:t>
      </w:r>
    </w:p>
    <w:p w:rsidR="00417C1E" w:rsidRDefault="00417C1E" w:rsidP="00417C1E">
      <w:pPr>
        <w:spacing w:after="0" w:line="480" w:lineRule="auto"/>
        <w:ind w:firstLine="720"/>
        <w:jc w:val="both"/>
        <w:rPr>
          <w:rFonts w:ascii="Times New Roman" w:hAnsi="Times New Roman" w:cs="Times New Roman"/>
          <w:sz w:val="24"/>
          <w:szCs w:val="24"/>
        </w:rPr>
      </w:pPr>
      <w:r w:rsidRPr="00417C1E">
        <w:rPr>
          <w:rFonts w:ascii="Times New Roman" w:hAnsi="Times New Roman" w:cs="Times New Roman"/>
          <w:sz w:val="24"/>
          <w:szCs w:val="24"/>
        </w:rPr>
        <w:t>Penerapan pendekatan semiotik Roland Barthes yakni Denotasi dan Konotasi pada Film Miracle in Cell No.7 untuk menentukan nilai pendidikan karakter</w:t>
      </w:r>
      <w:r>
        <w:rPr>
          <w:rFonts w:ascii="Times New Roman" w:hAnsi="Times New Roman" w:cs="Times New Roman"/>
          <w:sz w:val="24"/>
          <w:szCs w:val="24"/>
        </w:rPr>
        <w:t>.</w:t>
      </w:r>
    </w:p>
    <w:p w:rsidR="00417C1E" w:rsidRDefault="00417C1E" w:rsidP="00417C1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Pr="00417C1E">
        <w:rPr>
          <w:rFonts w:ascii="Times New Roman" w:hAnsi="Times New Roman" w:cs="Times New Roman"/>
          <w:sz w:val="24"/>
          <w:szCs w:val="24"/>
        </w:rPr>
        <w:t>alam adegan ini memperlihatkan karakter religius, yaitu saat Gepeng hendak memeluk Kartika kemudian diingatkan Bewok untuk ingat perkataan bang Japra dan dicegah oleh pergerakan tangan bang Japra untuk tidak memeluk Kartika lantaran bukan muhrim. Hal ini sesuai dengan ajaran Islam bahwa laki – laki dan perempuan yang bukan muhrim dilarang bersentuhan. Nasihat tersebut tergambar jelas melalui pernyataan “ Ehh mau ngapain? Inget kata bang Japra bukan muhrim” Bewok seperti tidak membenarkan tindakan yang hendak dilakukan Gepeng, sebab itu bewok sesegera mungkin mencegah pergerakan Gepeng danmengigatkan untuk tidak bersentuhan/ berpelukan dengan Kartika.Adegan tersebut menggambarkan sikap atau perilaku seseorang yang taat dalam menjalankan perintah serta menjauhi segala larangan dari aturan agama yang diyakininya.</w:t>
      </w:r>
    </w:p>
    <w:p w:rsidR="00417C1E" w:rsidRDefault="00417C1E" w:rsidP="00417C1E">
      <w:pPr>
        <w:spacing w:after="0" w:line="480" w:lineRule="auto"/>
        <w:ind w:firstLine="720"/>
        <w:jc w:val="both"/>
        <w:rPr>
          <w:rFonts w:ascii="Times New Roman" w:hAnsi="Times New Roman" w:cs="Times New Roman"/>
          <w:sz w:val="24"/>
          <w:szCs w:val="24"/>
        </w:rPr>
      </w:pPr>
      <w:r w:rsidRPr="00417C1E">
        <w:rPr>
          <w:rFonts w:ascii="Times New Roman" w:hAnsi="Times New Roman" w:cs="Times New Roman"/>
          <w:sz w:val="24"/>
          <w:szCs w:val="24"/>
        </w:rPr>
        <w:lastRenderedPageBreak/>
        <w:t>Karakter religius ini sangat diperlukan oleh peserta didik saat ini, apalagi mengingat degradasi moral yang semakin menurun dari waktu ke waktu.Dengan memiliki karakter religius peserta didik diharapkan mampu berperilaku baik yang didasarkan pada ketentuan serta ketetapan ajaran agama Islam.</w:t>
      </w:r>
    </w:p>
    <w:p w:rsidR="00417C1E" w:rsidRDefault="00417C1E" w:rsidP="00417C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 Toleransi</w:t>
      </w:r>
    </w:p>
    <w:p w:rsidR="00417C1E" w:rsidRDefault="00417C1E" w:rsidP="00417C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417C1E">
        <w:rPr>
          <w:rFonts w:ascii="Times New Roman" w:hAnsi="Times New Roman" w:cs="Times New Roman"/>
          <w:sz w:val="24"/>
          <w:szCs w:val="24"/>
        </w:rPr>
        <w:t>Scenes dalam Film Miracle in Cell No.7 yang menunjukan nilai karakter jujur ditunjukan dalam sebuah adegan Film. Adegan yang pertama, menit ke 49.29 – 51.12 yaitu menceritakan pertunjukan sholawatan yang dilakukan oleh beberapa anak – anak kecil disaksikan para nara pidana tahanan. Adegan Kedua, menit ke 01.05.03 – 01.05.13 yaitu menceritakan pertunjukan agama Hindu disaksikan para nara pidana tahanan yang beragama Hindu.</w:t>
      </w:r>
    </w:p>
    <w:p w:rsidR="00417C1E" w:rsidRDefault="00417C1E" w:rsidP="00417C1E">
      <w:pPr>
        <w:spacing w:after="0" w:line="480" w:lineRule="auto"/>
        <w:jc w:val="center"/>
        <w:rPr>
          <w:rFonts w:ascii="Times New Roman" w:hAnsi="Times New Roman" w:cs="Times New Roman"/>
          <w:sz w:val="24"/>
          <w:szCs w:val="24"/>
        </w:rPr>
      </w:pPr>
      <w:r w:rsidRPr="00417C1E">
        <w:rPr>
          <w:rFonts w:ascii="Times New Roman" w:hAnsi="Times New Roman" w:cs="Times New Roman"/>
          <w:noProof/>
          <w:sz w:val="24"/>
          <w:szCs w:val="24"/>
        </w:rPr>
        <w:drawing>
          <wp:inline distT="0" distB="0" distL="0" distR="0">
            <wp:extent cx="5039995" cy="3162300"/>
            <wp:effectExtent l="0" t="0" r="8255" b="0"/>
            <wp:docPr id="1328518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518700" name=""/>
                    <pic:cNvPicPr/>
                  </pic:nvPicPr>
                  <pic:blipFill>
                    <a:blip r:embed="rId30"/>
                    <a:stretch>
                      <a:fillRect/>
                    </a:stretch>
                  </pic:blipFill>
                  <pic:spPr>
                    <a:xfrm>
                      <a:off x="0" y="0"/>
                      <a:ext cx="5039995" cy="3162300"/>
                    </a:xfrm>
                    <a:prstGeom prst="rect">
                      <a:avLst/>
                    </a:prstGeom>
                  </pic:spPr>
                </pic:pic>
              </a:graphicData>
            </a:graphic>
          </wp:inline>
        </w:drawing>
      </w:r>
    </w:p>
    <w:p w:rsidR="00417C1E" w:rsidRDefault="00417C1E" w:rsidP="00417C1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2 Karakter Toleransi</w:t>
      </w:r>
    </w:p>
    <w:p w:rsidR="00417C1E" w:rsidRDefault="00417C1E" w:rsidP="00417C1E">
      <w:pPr>
        <w:spacing w:after="0" w:line="480" w:lineRule="auto"/>
        <w:jc w:val="center"/>
        <w:rPr>
          <w:rFonts w:ascii="Times New Roman" w:hAnsi="Times New Roman" w:cs="Times New Roman"/>
          <w:sz w:val="24"/>
          <w:szCs w:val="24"/>
        </w:rPr>
      </w:pPr>
      <w:r w:rsidRPr="00417C1E">
        <w:rPr>
          <w:rFonts w:ascii="Times New Roman" w:hAnsi="Times New Roman" w:cs="Times New Roman"/>
          <w:noProof/>
          <w:sz w:val="24"/>
          <w:szCs w:val="24"/>
        </w:rPr>
        <w:lastRenderedPageBreak/>
        <w:drawing>
          <wp:inline distT="0" distB="0" distL="0" distR="0">
            <wp:extent cx="5039995" cy="3341370"/>
            <wp:effectExtent l="0" t="0" r="8255" b="0"/>
            <wp:docPr id="302438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438252" name=""/>
                    <pic:cNvPicPr/>
                  </pic:nvPicPr>
                  <pic:blipFill>
                    <a:blip r:embed="rId31"/>
                    <a:stretch>
                      <a:fillRect/>
                    </a:stretch>
                  </pic:blipFill>
                  <pic:spPr>
                    <a:xfrm>
                      <a:off x="0" y="0"/>
                      <a:ext cx="5039995" cy="3341370"/>
                    </a:xfrm>
                    <a:prstGeom prst="rect">
                      <a:avLst/>
                    </a:prstGeom>
                  </pic:spPr>
                </pic:pic>
              </a:graphicData>
            </a:graphic>
          </wp:inline>
        </w:drawing>
      </w:r>
    </w:p>
    <w:p w:rsidR="00417C1E" w:rsidRDefault="00417C1E" w:rsidP="00417C1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3 Karakter Toleransi</w:t>
      </w:r>
    </w:p>
    <w:p w:rsidR="00417C1E" w:rsidRDefault="00417C1E" w:rsidP="00417C1E">
      <w:pPr>
        <w:spacing w:after="0" w:line="480" w:lineRule="auto"/>
        <w:ind w:firstLine="720"/>
        <w:jc w:val="both"/>
        <w:rPr>
          <w:rFonts w:ascii="Times New Roman" w:hAnsi="Times New Roman" w:cs="Times New Roman"/>
          <w:sz w:val="24"/>
          <w:szCs w:val="24"/>
        </w:rPr>
      </w:pPr>
      <w:r w:rsidRPr="00417C1E">
        <w:rPr>
          <w:rFonts w:ascii="Times New Roman" w:hAnsi="Times New Roman" w:cs="Times New Roman"/>
          <w:sz w:val="24"/>
          <w:szCs w:val="24"/>
        </w:rPr>
        <w:t>Penerapan pendekatan semiotik Roland Barthes yakni Denotasi dan Konotasi pada Film Miracle in Cell No.7 untuk menentukan nilai pendidikan karakter.</w:t>
      </w:r>
    </w:p>
    <w:p w:rsidR="00417C1E" w:rsidRDefault="00417C1E" w:rsidP="00417C1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Pr="00417C1E">
        <w:rPr>
          <w:rFonts w:ascii="Times New Roman" w:hAnsi="Times New Roman" w:cs="Times New Roman"/>
          <w:sz w:val="24"/>
          <w:szCs w:val="24"/>
        </w:rPr>
        <w:t>alam potongan scene tersebut terdapat nilai toleransi yang terdapat pada sebuah pertunjukan agama Islam dan Hindu didalam lapas.Pertunjukan kedua agama tersebut dilaksanakan dua hari secara berurutan, yakni Islam terlebih dahulu kemudian hari berikutnya pertunjukan keagamaan umat Hindu.Secara tak langsung toleransi terlihat diterapkan didalam lapas. Mereka bersikap toleran terhadap pelaksanaan ibadah agama lain dan hidup rukun dengan masyarakat yang beragama lain</w:t>
      </w:r>
      <w:r w:rsidR="00887A39">
        <w:rPr>
          <w:rFonts w:ascii="Times New Roman" w:hAnsi="Times New Roman" w:cs="Times New Roman"/>
          <w:sz w:val="24"/>
          <w:szCs w:val="24"/>
        </w:rPr>
        <w:t>.</w:t>
      </w:r>
    </w:p>
    <w:p w:rsidR="00887A39" w:rsidRDefault="00887A39" w:rsidP="00887A3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 Kerja Keras</w:t>
      </w:r>
    </w:p>
    <w:p w:rsidR="00887A39" w:rsidRDefault="00887A39" w:rsidP="00887A39">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887A39">
        <w:rPr>
          <w:rFonts w:ascii="Times New Roman" w:hAnsi="Times New Roman" w:cs="Times New Roman"/>
          <w:sz w:val="24"/>
          <w:szCs w:val="24"/>
        </w:rPr>
        <w:t>Scene dalam Film Miracle in Cell No.7 yang menunjukan nilai Kerja keras ditunjukan dalam sebuah adegan Film menit ke 01.24.55 – 01.25.15 yaitu menampilkan adegan bang Japra yang sedang berlatih membaca bersama Kartika, Dodo, Bule, Bewok, dan Gepeng didalam sel tahanan.</w:t>
      </w:r>
    </w:p>
    <w:p w:rsidR="00887A39" w:rsidRDefault="00887A39" w:rsidP="00887A39">
      <w:pPr>
        <w:spacing w:after="0" w:line="480" w:lineRule="auto"/>
        <w:jc w:val="center"/>
        <w:rPr>
          <w:rFonts w:ascii="Times New Roman" w:hAnsi="Times New Roman" w:cs="Times New Roman"/>
          <w:sz w:val="24"/>
          <w:szCs w:val="24"/>
        </w:rPr>
      </w:pPr>
      <w:r w:rsidRPr="00887A39">
        <w:rPr>
          <w:rFonts w:ascii="Times New Roman" w:hAnsi="Times New Roman" w:cs="Times New Roman"/>
          <w:noProof/>
          <w:sz w:val="24"/>
          <w:szCs w:val="24"/>
        </w:rPr>
        <w:drawing>
          <wp:inline distT="0" distB="0" distL="0" distR="0">
            <wp:extent cx="3775075" cy="2313830"/>
            <wp:effectExtent l="0" t="0" r="0" b="0"/>
            <wp:docPr id="1731591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591970" name=""/>
                    <pic:cNvPicPr/>
                  </pic:nvPicPr>
                  <pic:blipFill>
                    <a:blip r:embed="rId32"/>
                    <a:stretch>
                      <a:fillRect/>
                    </a:stretch>
                  </pic:blipFill>
                  <pic:spPr>
                    <a:xfrm>
                      <a:off x="0" y="0"/>
                      <a:ext cx="3783703" cy="2319118"/>
                    </a:xfrm>
                    <a:prstGeom prst="rect">
                      <a:avLst/>
                    </a:prstGeom>
                  </pic:spPr>
                </pic:pic>
              </a:graphicData>
            </a:graphic>
          </wp:inline>
        </w:drawing>
      </w:r>
    </w:p>
    <w:p w:rsidR="00887A39" w:rsidRDefault="00887A39" w:rsidP="00887A3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4.5 Karakter Kerja Keras</w:t>
      </w:r>
    </w:p>
    <w:p w:rsidR="00887A39" w:rsidRDefault="00887A39" w:rsidP="00887A39">
      <w:pPr>
        <w:spacing w:after="0" w:line="480" w:lineRule="auto"/>
        <w:ind w:firstLine="720"/>
        <w:jc w:val="both"/>
        <w:rPr>
          <w:rFonts w:ascii="Times New Roman" w:hAnsi="Times New Roman" w:cs="Times New Roman"/>
          <w:sz w:val="24"/>
          <w:szCs w:val="24"/>
        </w:rPr>
      </w:pPr>
      <w:r w:rsidRPr="00887A39">
        <w:rPr>
          <w:rFonts w:ascii="Times New Roman" w:hAnsi="Times New Roman" w:cs="Times New Roman"/>
          <w:sz w:val="24"/>
          <w:szCs w:val="24"/>
        </w:rPr>
        <w:t>Penerapan pendekatan semiotik Roland Barthes yakni Denotasi dan Konotasi pada Film Miracle in Cell No.7 untuk menentukan nilai pendidikan karakter.</w:t>
      </w:r>
    </w:p>
    <w:p w:rsidR="00887A39" w:rsidRDefault="00887A39" w:rsidP="00887A3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w:t>
      </w:r>
      <w:r w:rsidRPr="00887A39">
        <w:rPr>
          <w:rFonts w:ascii="Times New Roman" w:hAnsi="Times New Roman" w:cs="Times New Roman"/>
          <w:sz w:val="24"/>
          <w:szCs w:val="24"/>
        </w:rPr>
        <w:t xml:space="preserve">erdasarkan kutipan dialog diatas, Bang japra seorang pria paruh baya yang memiliki tekad dan keinginan yang tinggi untuk bisa lancar dalam membaca tulisan huruf. Terlihat dari usaha bang Japra yang terus menerus berlatih membaca meskipun sempat dimarahi, diejek oleh bewok dan yang lainnya. Hal ini dapat terlihat dari pernyataan “iyo – iyo, meskipun tua saya masih semangat belajar” bang Japra seolah meyakinkan Bewok bahwa dirinya pasti bisa untuk membaca dengan lancar dan akan giat berlatih. Bang Japra menunjukan karakter kerja keras </w:t>
      </w:r>
      <w:r w:rsidRPr="00887A39">
        <w:rPr>
          <w:rFonts w:ascii="Times New Roman" w:hAnsi="Times New Roman" w:cs="Times New Roman"/>
          <w:sz w:val="24"/>
          <w:szCs w:val="24"/>
        </w:rPr>
        <w:lastRenderedPageBreak/>
        <w:t>yang mana dilakukan seseorang untuk terus melakukan usaha hingga tercapai apa yang diinginkan tanpa menyerah.</w:t>
      </w:r>
    </w:p>
    <w:p w:rsidR="007A1B25" w:rsidRDefault="007A1B25" w:rsidP="00887A39">
      <w:pPr>
        <w:spacing w:after="0" w:line="480" w:lineRule="auto"/>
        <w:ind w:firstLine="720"/>
        <w:jc w:val="both"/>
        <w:rPr>
          <w:rFonts w:ascii="Times New Roman" w:hAnsi="Times New Roman" w:cs="Times New Roman"/>
          <w:sz w:val="24"/>
          <w:szCs w:val="24"/>
        </w:rPr>
      </w:pPr>
      <w:r w:rsidRPr="007A1B25">
        <w:rPr>
          <w:rFonts w:ascii="Times New Roman" w:hAnsi="Times New Roman" w:cs="Times New Roman"/>
          <w:sz w:val="24"/>
          <w:szCs w:val="24"/>
        </w:rPr>
        <w:t>Karakter kerja keras sangat perlu diterapkan pada peserta didik supaya membentuk pribadi yang bertanggung jawab, menghargai waktu, disiplin, da juga mampu mengembangkan potensi diri.</w:t>
      </w:r>
    </w:p>
    <w:p w:rsidR="00417C1E" w:rsidRPr="00417C1E" w:rsidRDefault="00417C1E" w:rsidP="00417C1E">
      <w:pPr>
        <w:spacing w:after="0" w:line="480" w:lineRule="auto"/>
        <w:ind w:firstLine="720"/>
        <w:jc w:val="center"/>
        <w:rPr>
          <w:rFonts w:ascii="Times New Roman" w:hAnsi="Times New Roman" w:cs="Times New Roman"/>
          <w:sz w:val="24"/>
          <w:szCs w:val="24"/>
        </w:rPr>
      </w:pPr>
    </w:p>
    <w:p w:rsidR="006169B9" w:rsidRPr="006169B9" w:rsidRDefault="006169B9" w:rsidP="006169B9">
      <w:pPr>
        <w:spacing w:after="0" w:line="480" w:lineRule="auto"/>
        <w:jc w:val="both"/>
        <w:rPr>
          <w:rFonts w:ascii="Times New Roman" w:hAnsi="Times New Roman" w:cs="Times New Roman"/>
          <w:b/>
          <w:bCs/>
          <w:sz w:val="24"/>
          <w:szCs w:val="24"/>
        </w:rPr>
      </w:pPr>
      <w:r w:rsidRPr="006169B9">
        <w:rPr>
          <w:rFonts w:ascii="Times New Roman" w:hAnsi="Times New Roman" w:cs="Times New Roman"/>
          <w:b/>
          <w:bCs/>
          <w:sz w:val="24"/>
          <w:szCs w:val="24"/>
        </w:rPr>
        <w:t>4.</w:t>
      </w:r>
      <w:r w:rsidR="00417C1E">
        <w:rPr>
          <w:rFonts w:ascii="Times New Roman" w:hAnsi="Times New Roman" w:cs="Times New Roman"/>
          <w:b/>
          <w:bCs/>
          <w:sz w:val="24"/>
          <w:szCs w:val="24"/>
        </w:rPr>
        <w:t>3</w:t>
      </w:r>
      <w:r w:rsidRPr="006169B9">
        <w:rPr>
          <w:rFonts w:ascii="Times New Roman" w:hAnsi="Times New Roman" w:cs="Times New Roman"/>
          <w:b/>
          <w:bCs/>
          <w:sz w:val="24"/>
          <w:szCs w:val="24"/>
        </w:rPr>
        <w:t xml:space="preserve"> Pembahasan</w:t>
      </w:r>
    </w:p>
    <w:p w:rsidR="006169B9" w:rsidRDefault="006169B9" w:rsidP="006169B9">
      <w:pPr>
        <w:spacing w:after="0" w:line="480" w:lineRule="auto"/>
        <w:ind w:firstLine="720"/>
        <w:jc w:val="both"/>
        <w:rPr>
          <w:rFonts w:ascii="Times New Roman" w:hAnsi="Times New Roman" w:cs="Times New Roman"/>
          <w:sz w:val="24"/>
          <w:szCs w:val="24"/>
        </w:rPr>
      </w:pPr>
      <w:r w:rsidRPr="006169B9">
        <w:rPr>
          <w:rFonts w:ascii="Times New Roman" w:hAnsi="Times New Roman" w:cs="Times New Roman"/>
          <w:sz w:val="24"/>
          <w:szCs w:val="24"/>
        </w:rPr>
        <w:t>Pada bagian ini, peneliti akan menghubungkan hasil penelitian dengan teori yang ada dan membahas hasil tersebut dalam konteks yang lebih luas. Pembahasan ini bertujuan untuk memberikan analisis lebih mendalam mengenai bagaimana penggunaan film Miracle in Cell No. 7 dalam pembelajaran Bahasa Indonesia dapat mengajarkan nilai-nilai moral, serta relevansinya dengan tujuan pembelajaran yang lebih besar, yaitu pembentukan karakter siswa dan pengembangan keterampilan berbahasa.</w:t>
      </w:r>
    </w:p>
    <w:p w:rsidR="000A3FFA" w:rsidRDefault="000A3FFA" w:rsidP="006169B9">
      <w:pPr>
        <w:spacing w:after="0" w:line="480" w:lineRule="auto"/>
        <w:ind w:firstLine="720"/>
        <w:jc w:val="both"/>
        <w:rPr>
          <w:rFonts w:ascii="Times New Roman" w:hAnsi="Times New Roman" w:cs="Times New Roman"/>
          <w:sz w:val="24"/>
          <w:szCs w:val="24"/>
        </w:rPr>
      </w:pPr>
    </w:p>
    <w:p w:rsidR="006169B9" w:rsidRPr="006169B9" w:rsidRDefault="006169B9" w:rsidP="006169B9">
      <w:pPr>
        <w:spacing w:after="0" w:line="480" w:lineRule="auto"/>
        <w:jc w:val="both"/>
        <w:rPr>
          <w:rFonts w:ascii="Times New Roman" w:hAnsi="Times New Roman" w:cs="Times New Roman"/>
          <w:b/>
          <w:bCs/>
          <w:sz w:val="24"/>
          <w:szCs w:val="24"/>
        </w:rPr>
      </w:pPr>
      <w:r w:rsidRPr="006169B9">
        <w:rPr>
          <w:rFonts w:ascii="Times New Roman" w:hAnsi="Times New Roman" w:cs="Times New Roman"/>
          <w:b/>
          <w:bCs/>
          <w:sz w:val="24"/>
          <w:szCs w:val="24"/>
        </w:rPr>
        <w:t xml:space="preserve">4.2.1 </w:t>
      </w:r>
      <w:r w:rsidR="000A3FFA" w:rsidRPr="000A3FFA">
        <w:rPr>
          <w:rFonts w:ascii="Times New Roman" w:hAnsi="Times New Roman" w:cs="Times New Roman"/>
          <w:b/>
          <w:bCs/>
          <w:sz w:val="24"/>
          <w:szCs w:val="24"/>
        </w:rPr>
        <w:t>Struktur Naratif dan Nilai Moral dalam Film</w:t>
      </w:r>
    </w:p>
    <w:p w:rsidR="000A3FFA" w:rsidRPr="000A3FFA" w:rsidRDefault="000A3FFA" w:rsidP="000A3FFA">
      <w:pPr>
        <w:spacing w:after="0" w:line="480" w:lineRule="auto"/>
        <w:jc w:val="both"/>
        <w:rPr>
          <w:rFonts w:ascii="Times New Roman" w:hAnsi="Times New Roman" w:cs="Times New Roman"/>
          <w:sz w:val="24"/>
          <w:szCs w:val="24"/>
        </w:rPr>
      </w:pPr>
      <w:r w:rsidRPr="000A3FFA">
        <w:rPr>
          <w:rFonts w:ascii="Times New Roman" w:hAnsi="Times New Roman" w:cs="Times New Roman"/>
          <w:sz w:val="24"/>
          <w:szCs w:val="24"/>
        </w:rPr>
        <w:tab/>
        <w:t xml:space="preserve">Struktur naratif dalam film Miracle in Cell No. 7 versi Indonesia mengikuti pola cerita yang serupa dengan versi aslinya, namun disesuaikan dengan budaya dan konteks sosial Indonesia. Alur cerita berfokus pada perjuangan seorang ayah dengan keterbatasan mental, yang terpaksa berhadapan dengan sistem hukum yang tidak adil, dan bagaimana ia berjuang untuk melindungi dan menyelamatkan anaknya. Konflik utama dalam film ini adalah tentang ketidakadilan yang diterima oleh sang ayah yang dituduh melakukan </w:t>
      </w:r>
      <w:r w:rsidRPr="000A3FFA">
        <w:rPr>
          <w:rFonts w:ascii="Times New Roman" w:hAnsi="Times New Roman" w:cs="Times New Roman"/>
          <w:sz w:val="24"/>
          <w:szCs w:val="24"/>
        </w:rPr>
        <w:lastRenderedPageBreak/>
        <w:t>kejahatan yang tidak ia lakukan, sementara anaknya yang masih kecil berusaha dengan segala cara untuk membebaskannya.</w:t>
      </w:r>
    </w:p>
    <w:p w:rsidR="000A3FFA" w:rsidRPr="000A3FFA" w:rsidRDefault="000A3FFA" w:rsidP="000A3FFA">
      <w:pPr>
        <w:spacing w:after="0" w:line="480" w:lineRule="auto"/>
        <w:ind w:firstLine="720"/>
        <w:jc w:val="both"/>
        <w:rPr>
          <w:rFonts w:ascii="Times New Roman" w:hAnsi="Times New Roman" w:cs="Times New Roman"/>
          <w:sz w:val="24"/>
          <w:szCs w:val="24"/>
        </w:rPr>
      </w:pPr>
      <w:r w:rsidRPr="000A3FFA">
        <w:rPr>
          <w:rFonts w:ascii="Times New Roman" w:hAnsi="Times New Roman" w:cs="Times New Roman"/>
          <w:sz w:val="24"/>
          <w:szCs w:val="24"/>
        </w:rPr>
        <w:t>Nilai moral yang terkandung dalam film ini sangat relevan dengan pembelajaran Bahasa Indonesia yang berorientasi pada pembentukan karakter siswa. Nilai kasih sayang yang ditunjukkan oleh sang ayah terhadap anaknya, serta pengorbanan yang ia lakukan demi kebahagiaan anak, adalah contoh nyata dari pengorbanan tanpa pamrih. Dalam konteks pendidikan, nilai kasih sayang ini mengajarkan siswa tentang pentingnya menghargai orang tua dan memahami pengorbanan mereka dalam kehidupan sehari-hari.</w:t>
      </w:r>
    </w:p>
    <w:p w:rsidR="000A3FFA" w:rsidRPr="000A3FFA" w:rsidRDefault="000A3FFA" w:rsidP="000A3FFA">
      <w:pPr>
        <w:spacing w:after="0" w:line="480" w:lineRule="auto"/>
        <w:ind w:firstLine="720"/>
        <w:jc w:val="both"/>
        <w:rPr>
          <w:rFonts w:ascii="Times New Roman" w:hAnsi="Times New Roman" w:cs="Times New Roman"/>
          <w:lang w:val="en-ID"/>
        </w:rPr>
      </w:pPr>
      <w:r w:rsidRPr="000A3FFA">
        <w:rPr>
          <w:rFonts w:ascii="Times New Roman" w:hAnsi="Times New Roman" w:cs="Times New Roman"/>
          <w:sz w:val="24"/>
          <w:szCs w:val="24"/>
        </w:rPr>
        <w:t>Selain itu, keadilan adalah tema penting dalam film ini.Ketidakadilan yang diterima oleh karakter utama mencerminkan bagaimana pentingnya memperjuangkan hak-hak orang yang tertindas dalam masyarakat.Hal ini membuka peluang bagi siswa untuk mendiskusikan konsep keadilan sosial dalam kehidupan mereka, serta pentingnya memperjuangkan keadilan dalam setiap aspek kehidupan.Secara keseluruhan, film ini memberikan pengalaman emosional yang mendalam yang memungkinkan siswa untuk merenung tentang nilai-nilai moral yang dapat diterapkan dalam kehidupan mereka.</w:t>
      </w:r>
    </w:p>
    <w:p w:rsidR="006169B9" w:rsidRDefault="006169B9" w:rsidP="006169B9">
      <w:pPr>
        <w:spacing w:after="0" w:line="480" w:lineRule="auto"/>
        <w:jc w:val="both"/>
        <w:rPr>
          <w:rFonts w:ascii="Times New Roman" w:hAnsi="Times New Roman" w:cs="Times New Roman"/>
          <w:b/>
          <w:bCs/>
          <w:sz w:val="24"/>
          <w:szCs w:val="24"/>
          <w:lang w:val="en-ID"/>
        </w:rPr>
      </w:pPr>
    </w:p>
    <w:p w:rsidR="006169B9" w:rsidRPr="006169B9" w:rsidRDefault="006169B9" w:rsidP="006169B9">
      <w:pPr>
        <w:spacing w:after="0" w:line="480" w:lineRule="auto"/>
        <w:jc w:val="both"/>
        <w:rPr>
          <w:rFonts w:ascii="Times New Roman" w:hAnsi="Times New Roman" w:cs="Times New Roman"/>
          <w:b/>
          <w:bCs/>
          <w:sz w:val="24"/>
          <w:szCs w:val="24"/>
          <w:lang w:val="en-ID"/>
        </w:rPr>
      </w:pPr>
      <w:r w:rsidRPr="006169B9">
        <w:rPr>
          <w:rFonts w:ascii="Times New Roman" w:hAnsi="Times New Roman" w:cs="Times New Roman"/>
          <w:b/>
          <w:bCs/>
          <w:sz w:val="24"/>
          <w:szCs w:val="24"/>
          <w:lang w:val="en-ID"/>
        </w:rPr>
        <w:t>4.</w:t>
      </w:r>
      <w:r w:rsidR="00BC02FA">
        <w:rPr>
          <w:rFonts w:ascii="Times New Roman" w:hAnsi="Times New Roman" w:cs="Times New Roman"/>
          <w:b/>
          <w:bCs/>
          <w:sz w:val="24"/>
          <w:szCs w:val="24"/>
          <w:lang w:val="en-ID"/>
        </w:rPr>
        <w:t>3</w:t>
      </w:r>
      <w:r w:rsidRPr="006169B9">
        <w:rPr>
          <w:rFonts w:ascii="Times New Roman" w:hAnsi="Times New Roman" w:cs="Times New Roman"/>
          <w:b/>
          <w:bCs/>
          <w:sz w:val="24"/>
          <w:szCs w:val="24"/>
          <w:lang w:val="en-ID"/>
        </w:rPr>
        <w:t xml:space="preserve">.2 </w:t>
      </w:r>
      <w:r w:rsidR="00D44F74" w:rsidRPr="00D44F74">
        <w:rPr>
          <w:rFonts w:ascii="Times New Roman" w:hAnsi="Times New Roman" w:cs="Times New Roman"/>
          <w:b/>
          <w:bCs/>
          <w:sz w:val="24"/>
          <w:szCs w:val="24"/>
        </w:rPr>
        <w:t xml:space="preserve">Pengadaptasian Nilai-Nilai Moral dalam Film </w:t>
      </w:r>
      <w:r w:rsidR="00D44F74" w:rsidRPr="00D44F74">
        <w:rPr>
          <w:rFonts w:ascii="Times New Roman" w:hAnsi="Times New Roman" w:cs="Times New Roman"/>
          <w:b/>
          <w:bCs/>
          <w:i/>
          <w:iCs/>
          <w:sz w:val="24"/>
          <w:szCs w:val="24"/>
        </w:rPr>
        <w:t>Miracle in Cell No. 7</w:t>
      </w:r>
      <w:r w:rsidR="00D44F74" w:rsidRPr="00D44F74">
        <w:rPr>
          <w:rFonts w:ascii="Times New Roman" w:hAnsi="Times New Roman" w:cs="Times New Roman"/>
          <w:b/>
          <w:bCs/>
          <w:sz w:val="24"/>
          <w:szCs w:val="24"/>
        </w:rPr>
        <w:t xml:space="preserve"> Secara Pedagogis dalam Kegiatan Pembelajaran Bahasa Indonesia</w:t>
      </w:r>
    </w:p>
    <w:p w:rsidR="008D07F3" w:rsidRPr="008D07F3" w:rsidRDefault="006169B9" w:rsidP="008D07F3">
      <w:pPr>
        <w:spacing w:after="0" w:line="480" w:lineRule="auto"/>
        <w:jc w:val="both"/>
        <w:rPr>
          <w:rFonts w:ascii="Times New Roman" w:hAnsi="Times New Roman" w:cs="Times New Roman"/>
          <w:sz w:val="24"/>
          <w:szCs w:val="24"/>
          <w:lang w:val="en-ID"/>
        </w:rPr>
      </w:pPr>
      <w:r w:rsidRPr="00DF5F85">
        <w:rPr>
          <w:rFonts w:ascii="Times New Roman" w:hAnsi="Times New Roman" w:cs="Times New Roman"/>
          <w:sz w:val="28"/>
          <w:szCs w:val="28"/>
          <w:lang w:val="en-ID"/>
        </w:rPr>
        <w:tab/>
      </w:r>
      <w:r w:rsidR="008D07F3" w:rsidRPr="008D07F3">
        <w:rPr>
          <w:rFonts w:ascii="Times New Roman" w:hAnsi="Times New Roman" w:cs="Times New Roman"/>
          <w:sz w:val="24"/>
          <w:szCs w:val="24"/>
          <w:lang w:val="en-ID"/>
        </w:rPr>
        <w:t xml:space="preserve">Penggunaan film </w:t>
      </w:r>
      <w:r w:rsidR="008D07F3" w:rsidRPr="008D07F3">
        <w:rPr>
          <w:rFonts w:ascii="Times New Roman" w:hAnsi="Times New Roman" w:cs="Times New Roman"/>
          <w:i/>
          <w:iCs/>
          <w:sz w:val="24"/>
          <w:szCs w:val="24"/>
          <w:lang w:val="en-ID"/>
        </w:rPr>
        <w:t>Miracle in Cell No. 7</w:t>
      </w:r>
      <w:r w:rsidR="008D07F3" w:rsidRPr="008D07F3">
        <w:rPr>
          <w:rFonts w:ascii="Times New Roman" w:hAnsi="Times New Roman" w:cs="Times New Roman"/>
          <w:sz w:val="24"/>
          <w:szCs w:val="24"/>
          <w:lang w:val="en-ID"/>
        </w:rPr>
        <w:t xml:space="preserve"> dalam kegiatan pembelajaran Bahasa Indonesia di kelas memberikan peluang besar untuk mengintegrasikan nilai-nilai moral yang kuat dengan tujuan pendidikan bahasa. Film ini mengangkat </w:t>
      </w:r>
      <w:r w:rsidR="008D07F3" w:rsidRPr="008D07F3">
        <w:rPr>
          <w:rFonts w:ascii="Times New Roman" w:hAnsi="Times New Roman" w:cs="Times New Roman"/>
          <w:sz w:val="24"/>
          <w:szCs w:val="24"/>
          <w:lang w:val="en-ID"/>
        </w:rPr>
        <w:lastRenderedPageBreak/>
        <w:t xml:space="preserve">tema-tema besar seperti kasih sayang, pengorbanan, dan keadilan yang sangat relevan dengan karakteristik dan perkembangan sosial siswa.Adapun pengadaptasian nilai-nilai moral dalam film ini ke dalam kegiatan pembelajaran Bahasa Indonesia tidak hanya melibatkan pemahaman dan diskusi tentang tema-tema tersebut, tetapi juga melibatkan keterampilan bahasa siswa seperti membaca, menulis, mendengarkan, dan berbicara.Berikut adalah pembahasan mendalam mengenai bagaimana nilai-nilai moral dalam </w:t>
      </w:r>
      <w:r w:rsidR="008D07F3" w:rsidRPr="008D07F3">
        <w:rPr>
          <w:rFonts w:ascii="Times New Roman" w:hAnsi="Times New Roman" w:cs="Times New Roman"/>
          <w:i/>
          <w:iCs/>
          <w:sz w:val="24"/>
          <w:szCs w:val="24"/>
          <w:lang w:val="en-ID"/>
        </w:rPr>
        <w:t>Miracle in Cell No. 7</w:t>
      </w:r>
      <w:r w:rsidR="008D07F3" w:rsidRPr="008D07F3">
        <w:rPr>
          <w:rFonts w:ascii="Times New Roman" w:hAnsi="Times New Roman" w:cs="Times New Roman"/>
          <w:sz w:val="24"/>
          <w:szCs w:val="24"/>
          <w:lang w:val="en-ID"/>
        </w:rPr>
        <w:t xml:space="preserve"> diadaptasi secara pedagogis dalam pembelajaran Bahasa Indonesia.</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1. Pembelajaran Berdasarkan Nilai Moral untuk Pengembangan Karakter</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 xml:space="preserve">Film </w:t>
      </w:r>
      <w:r w:rsidRPr="008D07F3">
        <w:rPr>
          <w:rFonts w:ascii="Times New Roman" w:hAnsi="Times New Roman" w:cs="Times New Roman"/>
          <w:i/>
          <w:iCs/>
          <w:sz w:val="24"/>
          <w:szCs w:val="24"/>
          <w:lang w:val="en-ID"/>
        </w:rPr>
        <w:t>Miracle in Cell No. 7</w:t>
      </w:r>
      <w:r w:rsidRPr="008D07F3">
        <w:rPr>
          <w:rFonts w:ascii="Times New Roman" w:hAnsi="Times New Roman" w:cs="Times New Roman"/>
          <w:sz w:val="24"/>
          <w:szCs w:val="24"/>
          <w:lang w:val="en-ID"/>
        </w:rPr>
        <w:t xml:space="preserve"> tidak hanya berfungsi sebagai alat untuk meningkatkan keterampilan berbahasa, tetapi juga sebagai media untuk membentuk karakter siswa. Nilai-nilai moral yang terkandung dalam film, seperti pengorbanan, keadilan, dan kasih sayang, diterjemahkan ke dalam kegiatan pembelajaran yang tidak hanya mengajak siswa memahami alur cerita, tetapi juga menggali makna yang lebih dalam dari nilai-nilai tersebut.</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Setelah menonton film, siswa diberikan kesempatan untuk merefleksikan nilai-nilai moral yang ditemukan dalam cerita melalui berbagai aktivitas seperti diskusi, penulisan esai, dan analisis karakter.Dalam diskusi kelompok, siswa dihadapkan pada pertanyaan-pertanyaan yang merangsang mereka untuk berpikir kritis mengenai pengorbanan yang dilakukan oleh karakter utama untuk anaknya, serta ketidakadilan yang dialami dalam sistem hukum.Diskusi ini memungkinkan siswa untuk menghubungkan nilai moral yang ada dalam film dengan kehidupan mereka sehari-hari.</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lastRenderedPageBreak/>
        <w:t>Sebagai contoh, siswa diminta untuk mendiskusikan bagaimana pengorbanan karakter utama, yang seorang ayah dengan keterbelakangan mental, memberikan pengajaran tentang cinta dan kesetiaan dalam keluarga.Ini memberikan kesempatan bagi siswa untuk tidak hanya berbicara tentang moralitas dalam film, tetapi juga untuk merenungkan dan menginternalisasi nilai-nilai tersebut dalam hubungan pribadi mereka sendiri, baik dalam keluarga maupun dalam masyarakat.Pendekatan pedagogis semacam ini tidak hanya berfokus pada aspek linguistik pembelajaran Bahasa Indonesia, tetapi juga memperhatikan perkembangan karakter siswa yang seimbang dengan pembelajaran bahasa.</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2. Penerapan Pembelajaran Teks dengan Pendekatan Naratif</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 xml:space="preserve">Sebagai film naratif, </w:t>
      </w:r>
      <w:r w:rsidRPr="008D07F3">
        <w:rPr>
          <w:rFonts w:ascii="Times New Roman" w:hAnsi="Times New Roman" w:cs="Times New Roman"/>
          <w:i/>
          <w:iCs/>
          <w:sz w:val="24"/>
          <w:szCs w:val="24"/>
          <w:lang w:val="en-ID"/>
        </w:rPr>
        <w:t>Miracle in Cell No. 7</w:t>
      </w:r>
      <w:r w:rsidRPr="008D07F3">
        <w:rPr>
          <w:rFonts w:ascii="Times New Roman" w:hAnsi="Times New Roman" w:cs="Times New Roman"/>
          <w:sz w:val="24"/>
          <w:szCs w:val="24"/>
          <w:lang w:val="en-ID"/>
        </w:rPr>
        <w:t xml:space="preserve"> memberikan banyak peluang untuk menerapkan pembelajaran berbasis teks dengan pendekatan naratif.Dalam pembelajaran ini, siswa tidak hanya menganalisis cerita dalam film dari segi alur dan karakter, tetapi juga berfokus pada bagaimana pesan moral disampaikan melalui struktur cerita.Pendekatan ini mengajak siswa untuk memeriksa elemen-elemen naratif seperti karakter, latar, konflik, dan resolusi yang semuanya berfungsi untuk menyampaikan nilai moral tertentu.</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 xml:space="preserve">Setelah menonton film, siswa diminta untuk menganalisis struktur cerita, mulai dari pengenalan karakter, perkembangan konflik, puncak cerita, hingga penyelesaian.Dengan menggunakan pendekatan naratif ini, siswa diajak untuk memahami bagaimana film menyampaikan pesan moral melalui perkembangan karakter dan konflik yang dihadapi.Misalnya, siswa diminta untuk menganalisis bagaimana pengorbanan karakter utama (ayah dengan keterbelakangan mental) </w:t>
      </w:r>
      <w:r w:rsidRPr="008D07F3">
        <w:rPr>
          <w:rFonts w:ascii="Times New Roman" w:hAnsi="Times New Roman" w:cs="Times New Roman"/>
          <w:sz w:val="24"/>
          <w:szCs w:val="24"/>
          <w:lang w:val="en-ID"/>
        </w:rPr>
        <w:lastRenderedPageBreak/>
        <w:t>membentuk alur cerita, dan bagaimana pesan tentang keadilan dan kasih sayang menjadi titik puncak dalam penyelesaian film.Pendekatan naratif ini membantu siswa tidak hanya memahami cerita, tetapi juga melihat bagaimana cerita tersebut mencerminkan nilai-nilai yang dapat diadopsi dalam kehidupan nyata.</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Selain itu, siswa juga diminta untuk menghubungkan peristiwa dalam film dengan teks atau cerita yang mereka pelajari dalam buku pelajaran Bahasa Indonesia.Hal ini memperkuat pemahaman siswa tentang struktur teks, sambil memberikan kesempatan untuk menganalisis pesan moral yang disampaikan dalam konteks budaya dan sosial yang berbeda.</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3. Pembelajaran Melalui Diskusi dan Debat</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 xml:space="preserve">Diskusi adalah metode efektif dalam pengadaptasian nilai moral yang terkandung dalam </w:t>
      </w:r>
      <w:r w:rsidRPr="008D07F3">
        <w:rPr>
          <w:rFonts w:ascii="Times New Roman" w:hAnsi="Times New Roman" w:cs="Times New Roman"/>
          <w:i/>
          <w:iCs/>
          <w:sz w:val="24"/>
          <w:szCs w:val="24"/>
          <w:lang w:val="en-ID"/>
        </w:rPr>
        <w:t>Miracle in Cell No. 7</w:t>
      </w:r>
      <w:r w:rsidRPr="008D07F3">
        <w:rPr>
          <w:rFonts w:ascii="Times New Roman" w:hAnsi="Times New Roman" w:cs="Times New Roman"/>
          <w:sz w:val="24"/>
          <w:szCs w:val="24"/>
          <w:lang w:val="en-ID"/>
        </w:rPr>
        <w:t xml:space="preserve"> dalam kegiatan pembelajaran Bahasa Indonesia. Diskusi kelompok memberikan ruang bagi siswa untuk berbagi pandangan, merumuskan argumen, dan saling mendengarkan pendapat satu sama lain. Melalui diskusi ini, siswa diajak untuk tidak hanya memahami pesan moral dalam film, tetapi juga untuk mengkritisi dan menganalisisnya lebih lanjut.</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Beberapa topik diskusi yang dapat diajukan kepada siswa setelah menonton film meliputi:</w:t>
      </w:r>
    </w:p>
    <w:p w:rsidR="008D07F3" w:rsidRPr="008D07F3" w:rsidRDefault="008D07F3" w:rsidP="004A6C9E">
      <w:pPr>
        <w:numPr>
          <w:ilvl w:val="0"/>
          <w:numId w:val="24"/>
        </w:num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Ketidakadilan dalam Sistem Hukum: Bagaimana karakter utama dalam film diperlakukan secara tidak adil dalam sistem hukum? Apa yang bisa kita pelajari dari ketidakadilan ini dalam kehidupan nyata?</w:t>
      </w:r>
    </w:p>
    <w:p w:rsidR="008D07F3" w:rsidRPr="008D07F3" w:rsidRDefault="008D07F3" w:rsidP="004A6C9E">
      <w:pPr>
        <w:numPr>
          <w:ilvl w:val="0"/>
          <w:numId w:val="24"/>
        </w:num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lastRenderedPageBreak/>
        <w:t>Pengorbanan dalam Keluarga: Apa makna pengorbanan dalam hubungan keluarga? Bagaimana film ini menunjukkan pentingnya pengorbanan dalam kehidupan sehari-hari?</w:t>
      </w:r>
    </w:p>
    <w:p w:rsidR="008D07F3" w:rsidRPr="008D07F3" w:rsidRDefault="008D07F3" w:rsidP="004A6C9E">
      <w:pPr>
        <w:numPr>
          <w:ilvl w:val="0"/>
          <w:numId w:val="24"/>
        </w:num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Peran Kasih Sayang: Bagaimana film ini menggambarkan kekuatan kasih sayang dalam membentuk hubungan antar karakter?</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Diskusi ini berfungsi untuk memperluas pemahaman siswa tentang nilai moral yang ada dalam film dan mendorong mereka untuk berpikir kritis tentang cara-cara penerapan nilai tersebut dalam kehidupan mereka. Selain itu, debat antar siswa memungkinkan mereka untuk melatih keterampilan berbicara dan argumentasi, serta memperkuat kemampuan mereka untuk mendengarkan dan memahami sudut pandang orang lain.</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4. Penerapan Pembelajaran Kreatif melalui Tugas dan Proyek</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 xml:space="preserve">Tugas kreatif adalah salah satu metode pedagogis yang sangat efektif dalam mengadaptasi nilai moral dari film </w:t>
      </w:r>
      <w:r w:rsidRPr="008D07F3">
        <w:rPr>
          <w:rFonts w:ascii="Times New Roman" w:hAnsi="Times New Roman" w:cs="Times New Roman"/>
          <w:i/>
          <w:iCs/>
          <w:sz w:val="24"/>
          <w:szCs w:val="24"/>
          <w:lang w:val="en-ID"/>
        </w:rPr>
        <w:t>Miracle in Cell No. 7</w:t>
      </w:r>
      <w:r w:rsidRPr="008D07F3">
        <w:rPr>
          <w:rFonts w:ascii="Times New Roman" w:hAnsi="Times New Roman" w:cs="Times New Roman"/>
          <w:sz w:val="24"/>
          <w:szCs w:val="24"/>
          <w:lang w:val="en-ID"/>
        </w:rPr>
        <w:t xml:space="preserve"> ke dalam pembelajaran Bahasa Indonesia. Tugas ini memungkinkan siswa untuk lebih mendalami nilai-nilai moral yang diajarkan melalui film dengan cara yang lebih personal dan kreatif. Tugas kreatif ini bisa berupa penulisan esai, pembuatan poster, atau drama pendek yang mengangkat tema-tema moral dalam film.</w:t>
      </w:r>
    </w:p>
    <w:p w:rsidR="008D07F3" w:rsidRDefault="008D07F3" w:rsidP="004A6C9E">
      <w:pPr>
        <w:numPr>
          <w:ilvl w:val="0"/>
          <w:numId w:val="25"/>
        </w:num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Penulisan Esai Reflektif</w:t>
      </w:r>
    </w:p>
    <w:p w:rsidR="008D07F3" w:rsidRPr="008D07F3" w:rsidRDefault="008D07F3" w:rsidP="008D07F3">
      <w:pPr>
        <w:spacing w:after="0" w:line="480" w:lineRule="auto"/>
        <w:ind w:left="720"/>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 xml:space="preserve">Siswa dapat diminta untuk menulis esai reflektif mengenai nilai moral dalam film dan bagaimana mereka dapat menerapkannya dalam kehidupan mereka sendiri. Esai ini memberi siswa kesempatan untuk </w:t>
      </w:r>
      <w:r w:rsidRPr="008D07F3">
        <w:rPr>
          <w:rFonts w:ascii="Times New Roman" w:hAnsi="Times New Roman" w:cs="Times New Roman"/>
          <w:sz w:val="24"/>
          <w:szCs w:val="24"/>
          <w:lang w:val="en-ID"/>
        </w:rPr>
        <w:lastRenderedPageBreak/>
        <w:t>mengungkapkan pemikiran mereka dengan cara yang terstruktur, serta meningkatkan kemampuan menulis mereka.</w:t>
      </w:r>
    </w:p>
    <w:p w:rsidR="008D07F3" w:rsidRPr="008D07F3" w:rsidRDefault="008D07F3" w:rsidP="004A6C9E">
      <w:pPr>
        <w:numPr>
          <w:ilvl w:val="0"/>
          <w:numId w:val="25"/>
        </w:num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Pembuatan Poster</w:t>
      </w:r>
    </w:p>
    <w:p w:rsidR="008D07F3" w:rsidRPr="008D07F3" w:rsidRDefault="008D07F3" w:rsidP="008D07F3">
      <w:pPr>
        <w:spacing w:after="0" w:line="480" w:lineRule="auto"/>
        <w:ind w:left="720"/>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Sebagai alternatif, siswa bisa diminta untuk membuat poster yang menggambarkan tema utama film, seperti pengorbanan atau keadilan.Poster ini bisa berisi kutipan dari film yang menggambarkan nilai-nilai moral tersebut, dan siswa dapat menambahkan ilustrasi atau gambar yang memperkuat pesan yang ingin disampaikan.Tugas ini mengintegrasikan keterampilan seni dan desain dengan pembelajaran Bahasa Indonesia, memberikan siswa kesempatan untuk mengekspresikan ide mereka secara visual.</w:t>
      </w:r>
    </w:p>
    <w:p w:rsidR="008D07F3" w:rsidRPr="008D07F3" w:rsidRDefault="008D07F3" w:rsidP="004A6C9E">
      <w:pPr>
        <w:numPr>
          <w:ilvl w:val="0"/>
          <w:numId w:val="25"/>
        </w:num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Drama atau Monolog</w:t>
      </w:r>
    </w:p>
    <w:p w:rsidR="008D07F3" w:rsidRPr="008D07F3" w:rsidRDefault="008D07F3" w:rsidP="008D07F3">
      <w:pPr>
        <w:spacing w:after="0" w:line="480" w:lineRule="auto"/>
        <w:ind w:left="720"/>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Siswa dapat diminta untuk memerankan adegan dari film atau membuat monolog yang menggambarkan pengorbanan atau ketidakadilan yang dialami oleh karakter utama.Melalui kegiatan ini, siswa tidak hanya mengasah keterampilan berbicara mereka, tetapi juga memperoleh pengalaman langsung dalam menghidupkan karakter dan tema dari film, sehingga mereka lebih mudah memahami dan merasakan nilai-nilai moral yang terkandung dalam cerita.</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5. Menumbuhkan Empati Melalui Pembelajaran Berbasis Film</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 xml:space="preserve">Film </w:t>
      </w:r>
      <w:r w:rsidRPr="008D07F3">
        <w:rPr>
          <w:rFonts w:ascii="Times New Roman" w:hAnsi="Times New Roman" w:cs="Times New Roman"/>
          <w:i/>
          <w:iCs/>
          <w:sz w:val="24"/>
          <w:szCs w:val="24"/>
          <w:lang w:val="en-ID"/>
        </w:rPr>
        <w:t>Miracle in Cell No. 7</w:t>
      </w:r>
      <w:r w:rsidRPr="008D07F3">
        <w:rPr>
          <w:rFonts w:ascii="Times New Roman" w:hAnsi="Times New Roman" w:cs="Times New Roman"/>
          <w:sz w:val="24"/>
          <w:szCs w:val="24"/>
          <w:lang w:val="en-ID"/>
        </w:rPr>
        <w:t xml:space="preserve"> memiliki kekuatan untuk menumbuhkan empati siswa terhadap isu-isu sosial yang ada di sekitar mereka.Dengan menunjukkan ketidakadilan yang dialami oleh karakter utama, film ini mengajak siswa untuk </w:t>
      </w:r>
      <w:r w:rsidRPr="008D07F3">
        <w:rPr>
          <w:rFonts w:ascii="Times New Roman" w:hAnsi="Times New Roman" w:cs="Times New Roman"/>
          <w:sz w:val="24"/>
          <w:szCs w:val="24"/>
          <w:lang w:val="en-ID"/>
        </w:rPr>
        <w:lastRenderedPageBreak/>
        <w:t>merenungkan dan berdiskusi tentang ketidakadilan sosial, kesetaraan, dan hak asasi manusia. Pembelajaran berbasis film memungkinkan siswa untuk merasa lebih terhubung dengan dunia luar dan mengembangkan rasa empati terhadap orang lain.</w:t>
      </w:r>
    </w:p>
    <w:p w:rsidR="008D07F3" w:rsidRPr="008D07F3" w:rsidRDefault="008D07F3" w:rsidP="008D07F3">
      <w:pPr>
        <w:spacing w:after="0" w:line="480" w:lineRule="auto"/>
        <w:jc w:val="both"/>
        <w:rPr>
          <w:rFonts w:ascii="Times New Roman" w:hAnsi="Times New Roman" w:cs="Times New Roman"/>
          <w:sz w:val="24"/>
          <w:szCs w:val="24"/>
          <w:lang w:val="en-ID"/>
        </w:rPr>
      </w:pPr>
      <w:r w:rsidRPr="008D07F3">
        <w:rPr>
          <w:rFonts w:ascii="Times New Roman" w:hAnsi="Times New Roman" w:cs="Times New Roman"/>
          <w:sz w:val="24"/>
          <w:szCs w:val="24"/>
          <w:lang w:val="en-ID"/>
        </w:rPr>
        <w:t>Siswa yang terlibat dalam pembelajaran berbasis film cenderung lebih peka terhadap masalah-masalah sosial dan lebih mampu melihat dunia dari perspektif orang lain. Melalui pembelajaran ini, siswa dapat merasakan pentingnya nilai-nilai moral dalam konteks yang lebih luas dan lebih relevan dengan kehidupan mereka sehari-hari.</w:t>
      </w:r>
    </w:p>
    <w:p w:rsidR="006169B9" w:rsidRPr="006169B9" w:rsidRDefault="006169B9" w:rsidP="008D07F3">
      <w:pPr>
        <w:spacing w:after="0" w:line="480" w:lineRule="auto"/>
        <w:jc w:val="both"/>
        <w:rPr>
          <w:rFonts w:ascii="Times New Roman" w:hAnsi="Times New Roman" w:cs="Times New Roman"/>
          <w:sz w:val="24"/>
          <w:szCs w:val="24"/>
          <w:lang w:val="en-ID"/>
        </w:rPr>
      </w:pPr>
    </w:p>
    <w:p w:rsidR="006169B9" w:rsidRPr="00D128D1" w:rsidRDefault="006169B9" w:rsidP="00D128D1">
      <w:pPr>
        <w:pStyle w:val="ListParagraph"/>
        <w:spacing w:after="0" w:line="480" w:lineRule="auto"/>
        <w:ind w:left="426" w:hanging="426"/>
        <w:jc w:val="both"/>
        <w:rPr>
          <w:rFonts w:ascii="Times New Roman" w:hAnsi="Times New Roman" w:cs="Times New Roman"/>
          <w:b/>
          <w:bCs/>
          <w:sz w:val="24"/>
          <w:szCs w:val="24"/>
          <w:lang w:val="en-ID"/>
        </w:rPr>
      </w:pPr>
      <w:r w:rsidRPr="006169B9">
        <w:rPr>
          <w:rFonts w:ascii="Times New Roman" w:hAnsi="Times New Roman" w:cs="Times New Roman"/>
          <w:b/>
          <w:bCs/>
          <w:sz w:val="24"/>
          <w:szCs w:val="24"/>
          <w:lang w:val="en-ID"/>
        </w:rPr>
        <w:t>4.</w:t>
      </w:r>
      <w:r w:rsidR="00DF1287">
        <w:rPr>
          <w:rFonts w:ascii="Times New Roman" w:hAnsi="Times New Roman" w:cs="Times New Roman"/>
          <w:b/>
          <w:bCs/>
          <w:sz w:val="24"/>
          <w:szCs w:val="24"/>
          <w:lang w:val="en-ID"/>
        </w:rPr>
        <w:t>3</w:t>
      </w:r>
      <w:r w:rsidR="00DF5F85">
        <w:rPr>
          <w:rFonts w:ascii="Times New Roman" w:hAnsi="Times New Roman" w:cs="Times New Roman"/>
          <w:b/>
          <w:bCs/>
          <w:sz w:val="24"/>
          <w:szCs w:val="24"/>
          <w:lang w:val="en-ID"/>
        </w:rPr>
        <w:t>.3</w:t>
      </w:r>
      <w:r w:rsidR="00D128D1" w:rsidRPr="00D128D1">
        <w:rPr>
          <w:rFonts w:ascii="Times New Roman" w:hAnsi="Times New Roman" w:cs="Times New Roman"/>
          <w:b/>
          <w:bCs/>
          <w:sz w:val="24"/>
          <w:szCs w:val="24"/>
          <w:lang w:val="en-ID"/>
        </w:rPr>
        <w:t xml:space="preserve">Kontribusi dan Kendala dalam Mengimplementasikan Film </w:t>
      </w:r>
      <w:r w:rsidR="00D128D1" w:rsidRPr="00D128D1">
        <w:rPr>
          <w:rFonts w:ascii="Times New Roman" w:hAnsi="Times New Roman" w:cs="Times New Roman"/>
          <w:b/>
          <w:bCs/>
          <w:i/>
          <w:iCs/>
          <w:sz w:val="24"/>
          <w:szCs w:val="24"/>
          <w:lang w:val="en-ID"/>
        </w:rPr>
        <w:t>Miracle in Cell No. 7</w:t>
      </w:r>
      <w:r w:rsidR="00D128D1" w:rsidRPr="00D128D1">
        <w:rPr>
          <w:rFonts w:ascii="Times New Roman" w:hAnsi="Times New Roman" w:cs="Times New Roman"/>
          <w:b/>
          <w:bCs/>
          <w:sz w:val="24"/>
          <w:szCs w:val="24"/>
          <w:lang w:val="en-ID"/>
        </w:rPr>
        <w:t xml:space="preserve"> sebagai Media Pembelajaran Bahasa Indonesia yang Berorientasi pada Pembentukan Karakter Siswa</w:t>
      </w:r>
    </w:p>
    <w:p w:rsidR="00396582" w:rsidRPr="00396582" w:rsidRDefault="006169B9" w:rsidP="00396582">
      <w:pPr>
        <w:pStyle w:val="ListParagraph"/>
        <w:spacing w:after="0" w:line="480" w:lineRule="auto"/>
        <w:ind w:left="0"/>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ab/>
      </w:r>
      <w:r w:rsidR="00396582" w:rsidRPr="00396582">
        <w:rPr>
          <w:rFonts w:ascii="Times New Roman" w:hAnsi="Times New Roman" w:cs="Times New Roman"/>
          <w:sz w:val="24"/>
          <w:szCs w:val="24"/>
          <w:lang w:val="en-ID"/>
        </w:rPr>
        <w:t xml:space="preserve">Implementasi film </w:t>
      </w:r>
      <w:r w:rsidR="00396582" w:rsidRPr="00396582">
        <w:rPr>
          <w:rFonts w:ascii="Times New Roman" w:hAnsi="Times New Roman" w:cs="Times New Roman"/>
          <w:i/>
          <w:iCs/>
          <w:sz w:val="24"/>
          <w:szCs w:val="24"/>
          <w:lang w:val="en-ID"/>
        </w:rPr>
        <w:t>Miracle in Cell No. 7</w:t>
      </w:r>
      <w:r w:rsidR="00396582" w:rsidRPr="00396582">
        <w:rPr>
          <w:rFonts w:ascii="Times New Roman" w:hAnsi="Times New Roman" w:cs="Times New Roman"/>
          <w:sz w:val="24"/>
          <w:szCs w:val="24"/>
          <w:lang w:val="en-ID"/>
        </w:rPr>
        <w:t xml:space="preserve"> sebagai media pembelajaran Bahasa Indonesia di SMPN 3 Satap Panai Hilir bertujuan untuk tidak hanya mengembangkan keterampilan berbahasa siswa, tetapi juga untuk membentuk karakter mereka dengan nilai-nilai moral yang terkandung dalam film tersebut. Film ini dipilih karena mengangkat tema yang sangat relevan dengan kehidupan sehari-hari siswa, seperti keadilan, pengorbanan, kasih sayang, dan hak asasi manusia.Berdasarkan hasil penelitian, penerapan film ini memberikan berbagai kontribusi positif namun juga menghadapi tantangan yang perlu diatasi agar pembelajaran menjadi lebih efektif.</w:t>
      </w:r>
    </w:p>
    <w:p w:rsidR="00396582" w:rsidRPr="00396582" w:rsidRDefault="00396582" w:rsidP="00396582">
      <w:pPr>
        <w:pStyle w:val="ListParagraph"/>
        <w:spacing w:after="0" w:line="480" w:lineRule="auto"/>
        <w:ind w:left="0"/>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lastRenderedPageBreak/>
        <w:t>1. Kontribusi dalam Pembelajaran Bahasa Indonesia dan Pembentukan Karakter Siswa</w:t>
      </w:r>
    </w:p>
    <w:p w:rsidR="00396582" w:rsidRDefault="00396582" w:rsidP="00396582">
      <w:pPr>
        <w:pStyle w:val="ListParagraph"/>
        <w:spacing w:after="0" w:line="480" w:lineRule="auto"/>
        <w:ind w:left="0"/>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 xml:space="preserve">Film </w:t>
      </w:r>
      <w:r w:rsidRPr="00396582">
        <w:rPr>
          <w:rFonts w:ascii="Times New Roman" w:hAnsi="Times New Roman" w:cs="Times New Roman"/>
          <w:i/>
          <w:iCs/>
          <w:sz w:val="24"/>
          <w:szCs w:val="24"/>
          <w:lang w:val="en-ID"/>
        </w:rPr>
        <w:t>Miracle in Cell No. 7</w:t>
      </w:r>
      <w:r w:rsidRPr="00396582">
        <w:rPr>
          <w:rFonts w:ascii="Times New Roman" w:hAnsi="Times New Roman" w:cs="Times New Roman"/>
          <w:sz w:val="24"/>
          <w:szCs w:val="24"/>
          <w:lang w:val="en-ID"/>
        </w:rPr>
        <w:t xml:space="preserve"> tidak hanya membantu meningkatkan keterampilan berbahasa siswa, tetapi juga memberikan kontribusi besar dalam pembentukan karakter mereka. Berikut adalah kontribusi-kontribusi utama yang diperoleh dalam pembelajaran yang mengintegrasikan film ini:</w:t>
      </w:r>
    </w:p>
    <w:p w:rsidR="00396582" w:rsidRPr="00396582" w:rsidRDefault="00396582" w:rsidP="00396582">
      <w:pPr>
        <w:pStyle w:val="ListParagraph"/>
        <w:spacing w:after="0" w:line="480" w:lineRule="auto"/>
        <w:ind w:left="0"/>
        <w:jc w:val="both"/>
        <w:rPr>
          <w:rFonts w:ascii="Times New Roman" w:hAnsi="Times New Roman" w:cs="Times New Roman"/>
          <w:sz w:val="24"/>
          <w:szCs w:val="24"/>
          <w:lang w:val="en-ID"/>
        </w:rPr>
      </w:pPr>
    </w:p>
    <w:p w:rsidR="00396582" w:rsidRDefault="00396582" w:rsidP="004A6C9E">
      <w:pPr>
        <w:pStyle w:val="ListParagraph"/>
        <w:numPr>
          <w:ilvl w:val="2"/>
          <w:numId w:val="17"/>
        </w:numPr>
        <w:spacing w:after="0" w:line="480" w:lineRule="auto"/>
        <w:ind w:left="284" w:hanging="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Peningkatan Pemahaman Nilai Moral dan Pembentukan Karakter</w:t>
      </w:r>
    </w:p>
    <w:p w:rsidR="00396582" w:rsidRDefault="00396582" w:rsidP="00396582">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Salah satu kontribusi terbesar dalam pembelajaran ini adalah kemampuan film untuk menginternalisasi nilai moral dalam kehidupan sehari-hari siswa. Setelah menonton film, siswa diberi kesempatan untuk merefleksikan dan mendiskusikan nilai-nilai yang ada dalam film, seperti kasih sayang yang mendalam antar anggota keluarga, pengorbanan seorang ayah demi anaknya, serta ketidakadilan yang terjadi dalam sistem hukum. Siswa kemudian diharapkan menghubungkan nilai-nilai ini dengan kehidupan mereka sendiri.</w:t>
      </w:r>
    </w:p>
    <w:p w:rsidR="00396582" w:rsidRDefault="00396582" w:rsidP="00396582">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 xml:space="preserve">Setelah pemutaran film, siswa menunjukkan peningkatan empati, tidak hanya terhadap karakter dalam film, tetapi juga terhadap situasi sosial di sekitar mereka.Berdasarkan hasil observasi dan wawancara, banyak siswa yang merasa lebih peka terhadap ketidakadilan yang terjadi di masyarakat dan mulai berbicara lebih terbuka tentang pentingnya keadilan sosial.Mereka juga melaporkan bahwa mereka lebih menghargai keluarga dan mulai lebih banyak menghabiskan waktu bersama orang yang mereka cintai.Ini menunjukkan bahwa film ini tidak hanya memengaruhi pemahaman siswa terhadap nilai </w:t>
      </w:r>
      <w:r w:rsidRPr="00396582">
        <w:rPr>
          <w:rFonts w:ascii="Times New Roman" w:hAnsi="Times New Roman" w:cs="Times New Roman"/>
          <w:sz w:val="24"/>
          <w:szCs w:val="24"/>
          <w:lang w:val="en-ID"/>
        </w:rPr>
        <w:lastRenderedPageBreak/>
        <w:t>moral, tetapi juga berkontribusi pada pembentukan sikap dan perilaku yang lebih baik.</w:t>
      </w:r>
    </w:p>
    <w:p w:rsidR="00396582" w:rsidRPr="00396582" w:rsidRDefault="00396582" w:rsidP="00396582">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Dalam diskusi kelompok, siswa juga menyatakan bahwa mereka merasa lebih berani dalam menghadapi ketidakadilan, baik dalam kehidupan sehari-hari maupun dalam lingkungan sekolah.Mereka mulai lebih peka terhadap ketidakadilan yang terjadi di sekitar mereka, seperti dalam hubungan sosial dengan teman-teman sekelas, dan mengaplikasikan pemahaman mereka tentang keadilan untuk memperbaiki hubungan tersebut.</w:t>
      </w:r>
    </w:p>
    <w:p w:rsidR="00396582" w:rsidRDefault="00396582" w:rsidP="004A6C9E">
      <w:pPr>
        <w:pStyle w:val="ListParagraph"/>
        <w:numPr>
          <w:ilvl w:val="2"/>
          <w:numId w:val="17"/>
        </w:numPr>
        <w:spacing w:after="0" w:line="480" w:lineRule="auto"/>
        <w:ind w:left="284" w:hanging="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Peningkatan Keterampilan Berbahasa Siswa</w:t>
      </w:r>
    </w:p>
    <w:p w:rsidR="00396582" w:rsidRPr="00396582" w:rsidRDefault="00396582" w:rsidP="00396582">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Film ini memberikan kontribusi signifikan dalam mengembangkan keterampilan berbahasa siswa, khususnya dalam aspek menulis, berbicara, dan berpikir kritis. Siswa tidak hanya diajak untuk memahami cerita dan karakter dalam film, tetapi juga diminta untuk mengkritisi dan menganalisis aspek-aspek film tersebut secara mendalam.</w:t>
      </w:r>
    </w:p>
    <w:p w:rsidR="00396582" w:rsidRDefault="00396582" w:rsidP="004A6C9E">
      <w:pPr>
        <w:pStyle w:val="ListParagraph"/>
        <w:numPr>
          <w:ilvl w:val="0"/>
          <w:numId w:val="23"/>
        </w:numPr>
        <w:tabs>
          <w:tab w:val="clear" w:pos="720"/>
        </w:tabs>
        <w:spacing w:after="0" w:line="480" w:lineRule="auto"/>
        <w:ind w:left="567" w:hanging="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Menulis Esai Reflektif dan Resensi Film</w:t>
      </w:r>
    </w:p>
    <w:p w:rsidR="00396582" w:rsidRDefault="00396582" w:rsidP="00396582">
      <w:pPr>
        <w:pStyle w:val="ListParagraph"/>
        <w:spacing w:after="0" w:line="480" w:lineRule="auto"/>
        <w:ind w:left="567"/>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Setelah menonton film, siswa diminta untuk menulis esai reflektif yang mengaitkan nilai moral dalam film dengan pengalaman pribadi mereka. Proses ini memungkinkan siswa untuk melatih keterampilan menulis mereka secara terstruktur, sekaligus meningkatkan kemampuan mereka dalam menyampaikan pendapat secara jelas dan argumentatif. Esai tersebut melibatkan analisis tentang karakter, alur cerita, dan pesan moral, yang mendorong siswa untuk berpikir lebih mendalam dan kritis.</w:t>
      </w:r>
    </w:p>
    <w:p w:rsidR="00396582" w:rsidRPr="00396582" w:rsidRDefault="00396582" w:rsidP="00396582">
      <w:pPr>
        <w:pStyle w:val="ListParagraph"/>
        <w:spacing w:after="0" w:line="480" w:lineRule="auto"/>
        <w:ind w:left="567"/>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lastRenderedPageBreak/>
        <w:t>Selain esai, siswa juga diminta untuk menulis resensi film, yang memberikan kesempatan bagi mereka untuk tidak hanya menilai kualitas film dari segi teknis tetapi juga mengeksplorasi nilai-nilai moral yang disampaikan.Hasil wawancara menunjukkan bahwa siswa merasa lebih percaya diri dalam menulis dan lebih terampil dalam mengekspresikan pendapat mereka secara tertulis setelah melakukan tugas ini.</w:t>
      </w:r>
    </w:p>
    <w:p w:rsidR="00396582" w:rsidRPr="00396582" w:rsidRDefault="00396582" w:rsidP="004A6C9E">
      <w:pPr>
        <w:pStyle w:val="ListParagraph"/>
        <w:numPr>
          <w:ilvl w:val="0"/>
          <w:numId w:val="23"/>
        </w:numPr>
        <w:tabs>
          <w:tab w:val="clear" w:pos="720"/>
        </w:tabs>
        <w:spacing w:after="0" w:line="480" w:lineRule="auto"/>
        <w:ind w:left="567" w:hanging="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Presentasi Kelompok</w:t>
      </w:r>
    </w:p>
    <w:p w:rsidR="00396582" w:rsidRDefault="00396582" w:rsidP="00396582">
      <w:pPr>
        <w:pStyle w:val="ListParagraph"/>
        <w:spacing w:after="0" w:line="480" w:lineRule="auto"/>
        <w:ind w:left="567"/>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Salah satu kegiatan pembelajaran yang mengembangkan keterampilan berbicara adalah presentasi kelompok. Siswa dibagi dalam kelompok-kelompok kecil dan diminta untuk menganalisis salah satu karakter atau tema dalam film, kemudian mempresentasikan hasil analisis mereka di depan kelas. Presentasi ini memperkuat keterampilan berbicara siswa, serta memberikan mereka kesempatan untuk berbicara di depan umum dengan lebih percaya diri. Mereka juga belajar bekerja dalam tim dan menghargai pendapat orang lain.</w:t>
      </w:r>
    </w:p>
    <w:p w:rsidR="00396582" w:rsidRPr="00396582" w:rsidRDefault="00396582" w:rsidP="00396582">
      <w:pPr>
        <w:pStyle w:val="ListParagraph"/>
        <w:spacing w:after="0" w:line="480" w:lineRule="auto"/>
        <w:ind w:left="567"/>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Pembelajaran berbasis film ini juga menciptakan kesempatan untuk siswa berlatih berbicara dengan cara yang tidak kaku atau terlalu formal, menjadikannya lebih interaktif dan menyenangkan. Dengan demikian, film ini tidak hanya meningkatkan keterampilan bahasa, tetapi juga meningkatkan rasa percaya diri siswa dalam berbicara di depan umum dan menyusun argumen.</w:t>
      </w:r>
    </w:p>
    <w:p w:rsidR="00D128D1" w:rsidRDefault="00396582" w:rsidP="004A6C9E">
      <w:pPr>
        <w:pStyle w:val="ListParagraph"/>
        <w:numPr>
          <w:ilvl w:val="2"/>
          <w:numId w:val="17"/>
        </w:numPr>
        <w:spacing w:after="0" w:line="480" w:lineRule="auto"/>
        <w:ind w:left="284" w:hanging="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Menghubungkan Pembelajaran dengan Kehidupan Nyata</w:t>
      </w:r>
    </w:p>
    <w:p w:rsidR="00D128D1" w:rsidRDefault="00396582" w:rsidP="00D128D1">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lastRenderedPageBreak/>
        <w:t>Kontribusi penting lain dari penggunaan film ini adalah kemampuannya untuk menghubungkan pembelajaran Bahasa Indonesia dengan kehidupan nyata siswa. Film ini mengangkat isu-isu sosial yang relevan dengan pengalaman siswa, seperti ketidakadilan, perjuangan hidup, dan nilai-nilai kekeluargaan. Ini memberikan peluang bagi siswa untuk tidak hanya mempelajari Bahasa Indonesia sebagai mata pelajaran teori, tetapi juga untuk merenungkan makna hidup yang lebih besar, yang memungkinkan mereka untuk mengaitkan materi yang mereka pelajari dengan realitas sosial mereka.</w:t>
      </w:r>
    </w:p>
    <w:p w:rsidR="00396582" w:rsidRPr="00396582" w:rsidRDefault="00396582" w:rsidP="00D128D1">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Siswa diberi kesempatan untuk mendiskusikan isu-isu sosial yang terkait dengan film ini dalam konteks kehidupan mereka sehari-hari.Misalnya, diskusi mengenai ketidakadilan yang dialami oleh karakter utama dalam film membuka pembicaraan tentang ketidakadilan sosial yang masih ada di masyarakat.Siswa juga membahas bagaimana mereka bisa lebih menghargai orang tua dan anggota keluarga mereka setelah menyaksikan pengorbanan yang dilakukan oleh karakter utama demi anaknya.Ini memperkaya pengalaman belajar mereka dan memberikan mereka wawasan yang lebih dalam tentang nilai-nilai kemanusiaan yang relevan dengan dunia nyata.</w:t>
      </w:r>
    </w:p>
    <w:p w:rsidR="00396582" w:rsidRPr="00396582" w:rsidRDefault="00396582" w:rsidP="00396582">
      <w:pPr>
        <w:pStyle w:val="ListParagraph"/>
        <w:spacing w:after="0" w:line="480" w:lineRule="auto"/>
        <w:ind w:left="0"/>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2. Kendala dalam Implementasi Film Sebagai Media Pembelajaran</w:t>
      </w:r>
    </w:p>
    <w:p w:rsidR="00396582" w:rsidRPr="00396582" w:rsidRDefault="00396582" w:rsidP="00396582">
      <w:pPr>
        <w:pStyle w:val="ListParagraph"/>
        <w:spacing w:after="0" w:line="480" w:lineRule="auto"/>
        <w:ind w:left="0"/>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 xml:space="preserve">Meskipun implementasi film </w:t>
      </w:r>
      <w:r w:rsidRPr="00396582">
        <w:rPr>
          <w:rFonts w:ascii="Times New Roman" w:hAnsi="Times New Roman" w:cs="Times New Roman"/>
          <w:i/>
          <w:iCs/>
          <w:sz w:val="24"/>
          <w:szCs w:val="24"/>
          <w:lang w:val="en-ID"/>
        </w:rPr>
        <w:t>Miracle in Cell No. 7</w:t>
      </w:r>
      <w:r w:rsidRPr="00396582">
        <w:rPr>
          <w:rFonts w:ascii="Times New Roman" w:hAnsi="Times New Roman" w:cs="Times New Roman"/>
          <w:sz w:val="24"/>
          <w:szCs w:val="24"/>
          <w:lang w:val="en-ID"/>
        </w:rPr>
        <w:t xml:space="preserve"> dalam pembelajaran Bahasa Indonesia telah memberikan kontribusi yang besar, terdapat beberapa kendala yang dihadapi dalam proses penerapannya. Kendala-kendala ini perlu dikelola dengan baik agar pembelajaran dapat berjalan lebih efektif dan optimal. Berikut adalah beberapa kendala yang dihadapi:</w:t>
      </w:r>
    </w:p>
    <w:p w:rsidR="00396582" w:rsidRPr="00396582" w:rsidRDefault="00396582" w:rsidP="004A6C9E">
      <w:pPr>
        <w:pStyle w:val="ListParagraph"/>
        <w:numPr>
          <w:ilvl w:val="2"/>
          <w:numId w:val="17"/>
        </w:numPr>
        <w:spacing w:after="0" w:line="480" w:lineRule="auto"/>
        <w:ind w:left="284" w:hanging="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lastRenderedPageBreak/>
        <w:t>Keterbatasan Waktu</w:t>
      </w:r>
    </w:p>
    <w:p w:rsidR="00396582" w:rsidRPr="00396582" w:rsidRDefault="00396582" w:rsidP="00D128D1">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 xml:space="preserve">Salah satu kendala terbesar dalam mengimplementasikan film sebagai media pembelajaran adalah keterbatasan waktu yang ada.Film </w:t>
      </w:r>
      <w:r w:rsidRPr="00396582">
        <w:rPr>
          <w:rFonts w:ascii="Times New Roman" w:hAnsi="Times New Roman" w:cs="Times New Roman"/>
          <w:i/>
          <w:iCs/>
          <w:sz w:val="24"/>
          <w:szCs w:val="24"/>
          <w:lang w:val="en-ID"/>
        </w:rPr>
        <w:t>Miracle in Cell No. 7</w:t>
      </w:r>
      <w:r w:rsidRPr="00396582">
        <w:rPr>
          <w:rFonts w:ascii="Times New Roman" w:hAnsi="Times New Roman" w:cs="Times New Roman"/>
          <w:sz w:val="24"/>
          <w:szCs w:val="24"/>
          <w:lang w:val="en-ID"/>
        </w:rPr>
        <w:t xml:space="preserve"> memiliki durasi yang cukup panjang, sehingga sering kali tidak memungkinkan untuk memutar seluruh film dalam satu sesi pembelajaran.Hal ini dapat menghambat kesempatan untuk mendiskusikan film secara menyeluruh, yang pada gilirannya memengaruhi pemahaman siswa terhadap nilai moral yang disampaikan.</w:t>
      </w:r>
    </w:p>
    <w:p w:rsidR="00396582" w:rsidRPr="00396582" w:rsidRDefault="00396582" w:rsidP="00D128D1">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Untuk mengatasi kendala waktu, guru perlu merencanakan pembelajaran secara lebih terstruktur.Pemutaran film bisa dibagi ke dalam beberapa sesi, dengan fokus pada bagian-bagian film yang mengandung nilai moral yang penting.Selain itu, guru juga dapat menggunakan cuplikan film yang relevan untuk fokus pada tema-tema tertentu, sehingga pembelajaran tetap efektif meskipun waktu terbatas.</w:t>
      </w:r>
    </w:p>
    <w:p w:rsidR="00D128D1" w:rsidRDefault="00396582" w:rsidP="004A6C9E">
      <w:pPr>
        <w:pStyle w:val="ListParagraph"/>
        <w:numPr>
          <w:ilvl w:val="2"/>
          <w:numId w:val="17"/>
        </w:numPr>
        <w:spacing w:after="0" w:line="480" w:lineRule="auto"/>
        <w:ind w:left="284" w:hanging="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Tantangan dalam Menjaga Fokus Siswa</w:t>
      </w:r>
    </w:p>
    <w:p w:rsidR="00D128D1" w:rsidRDefault="00396582" w:rsidP="00D128D1">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Meskipun film ini menarik, beberapa siswa terkadang lebih tertarik pada alur cerita dan aspek hiburan daripada nilai moral yang terkandung dalam film.Terutama bagi siswa yang lebih muda, film seringkali menjadi hiburan yang mengalihkan perhatian mereka dari pesan moral yang ingin disampaikan.Untuk mengatasi masalah ini, guru perlu memainkan peran yang lebih aktif dalam membimbing siswa selama pemutaran film dan memberikan arahan yang jelas mengenai nilai-nilai moral yang harus diperhatikan.</w:t>
      </w:r>
    </w:p>
    <w:p w:rsidR="00396582" w:rsidRPr="00396582" w:rsidRDefault="00396582" w:rsidP="00D128D1">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lastRenderedPageBreak/>
        <w:t>Selain itu, untuk menjaga agar siswa tetap fokus pada pembelajaran, guru dapat memberikan tugas atau pertanyaan pemandu sebelum pemutaran film dimulai. Pertanyaan pemandu ini harus terkait dengan tema moral yang akan dibahas, yang akan membantu siswa tetap fokus pada pesan yang ingin disampaikan dalam film.</w:t>
      </w:r>
    </w:p>
    <w:p w:rsidR="00D128D1" w:rsidRDefault="00396582" w:rsidP="004A6C9E">
      <w:pPr>
        <w:pStyle w:val="ListParagraph"/>
        <w:numPr>
          <w:ilvl w:val="2"/>
          <w:numId w:val="17"/>
        </w:numPr>
        <w:spacing w:after="0" w:line="480" w:lineRule="auto"/>
        <w:ind w:left="284" w:hanging="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Kesulitan dalam Menyusun Materi Diskusi yang Terstruktur</w:t>
      </w:r>
    </w:p>
    <w:p w:rsidR="00D128D1" w:rsidRDefault="00396582" w:rsidP="00D128D1">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Diskusi kelompok adalah metode yang sangat efektif dalam menggali pemahaman siswa terhadap film, tetapi beberapa siswa mengalami kesulitan dalam menyusun argumen atau mengaitkan nilai moral yang ada dalam film dengan pengalaman hidup mereka.Beberapa siswa merasa kesulitan dalam mengorganisir ide-ide mereka atau tidak yakin bagaimana menghubungkan peristiwa dalam film dengan kehidupan nyata.</w:t>
      </w:r>
    </w:p>
    <w:p w:rsidR="00396582" w:rsidRPr="00396582" w:rsidRDefault="00396582" w:rsidP="00D128D1">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Untuk mengatasi hal ini, guru perlu memberikan lebih banyak latihan berpikir kritis dan memberi mereka contoh pertanyaan yang dapat memandu diskusi mereka.Selain itu, guru juga harus menciptakan suasana yang mendukung siswa untuk merasa nyaman dalam mengemukakan pendapat mereka, dan memberikan ruang bagi siswa untuk saling berbagi pandangan mereka tanpa takut dihakimi.</w:t>
      </w:r>
    </w:p>
    <w:p w:rsidR="00D128D1" w:rsidRDefault="00396582" w:rsidP="004A6C9E">
      <w:pPr>
        <w:pStyle w:val="ListParagraph"/>
        <w:numPr>
          <w:ilvl w:val="2"/>
          <w:numId w:val="17"/>
        </w:numPr>
        <w:spacing w:after="0" w:line="480" w:lineRule="auto"/>
        <w:ind w:left="284" w:hanging="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Perbedaan Pemahaman Terhadap Nilai Moral</w:t>
      </w:r>
    </w:p>
    <w:p w:rsidR="00D128D1" w:rsidRDefault="00396582" w:rsidP="00D128D1">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 xml:space="preserve">Perbedaan latar belakang siswa dapat mempengaruhi pemahaman mereka terhadap nilai moral yang diajarkan dalam film.Setiap siswa memiliki perspektif yang berbeda-beda tentang keadilan, kasih sayang, dan pengorbanan, tergantung pada pengalaman hidup mereka. Beberapa siswa </w:t>
      </w:r>
      <w:r w:rsidRPr="00396582">
        <w:rPr>
          <w:rFonts w:ascii="Times New Roman" w:hAnsi="Times New Roman" w:cs="Times New Roman"/>
          <w:sz w:val="24"/>
          <w:szCs w:val="24"/>
          <w:lang w:val="en-ID"/>
        </w:rPr>
        <w:lastRenderedPageBreak/>
        <w:t>mungkin lebih cepat memahami nilai-nilai tersebut, sementara yang lain mungkin memerlukan waktu dan penjelasan lebih lanjut.</w:t>
      </w:r>
    </w:p>
    <w:p w:rsidR="00396582" w:rsidRPr="00396582" w:rsidRDefault="00396582" w:rsidP="00D128D1">
      <w:pPr>
        <w:pStyle w:val="ListParagraph"/>
        <w:spacing w:after="0" w:line="480" w:lineRule="auto"/>
        <w:ind w:left="284"/>
        <w:jc w:val="both"/>
        <w:rPr>
          <w:rFonts w:ascii="Times New Roman" w:hAnsi="Times New Roman" w:cs="Times New Roman"/>
          <w:sz w:val="24"/>
          <w:szCs w:val="24"/>
          <w:lang w:val="en-ID"/>
        </w:rPr>
      </w:pPr>
      <w:r w:rsidRPr="00396582">
        <w:rPr>
          <w:rFonts w:ascii="Times New Roman" w:hAnsi="Times New Roman" w:cs="Times New Roman"/>
          <w:sz w:val="24"/>
          <w:szCs w:val="24"/>
          <w:lang w:val="en-ID"/>
        </w:rPr>
        <w:t>Guru harus memperhatikan keberagaman latar belakang siswa dan memberikan penjelasan yang lebih rinci tentang nilai-nilai moral dalam film. Dalam diskusi, guru dapat menekankan bahwa pemahaman terhadap nilai moral dapat bervariasi, dan hal ini seharusnya menjadi kesempatan untuk membuka dialog yang lebih luas dan mendalam mengenai bagaimana nilai-nilai tersebut dapat diterapkan dalam berbagai konteks kehidupan.</w:t>
      </w:r>
    </w:p>
    <w:p w:rsidR="00DF5F85" w:rsidRPr="00DF5F85" w:rsidRDefault="00DF5F85" w:rsidP="00396582">
      <w:pPr>
        <w:pStyle w:val="ListParagraph"/>
        <w:spacing w:after="0" w:line="480" w:lineRule="auto"/>
        <w:ind w:left="0" w:firstLine="567"/>
        <w:jc w:val="both"/>
        <w:rPr>
          <w:rFonts w:ascii="Times New Roman" w:hAnsi="Times New Roman" w:cs="Times New Roman"/>
          <w:sz w:val="24"/>
          <w:szCs w:val="24"/>
          <w:lang w:val="en-ID"/>
        </w:rPr>
      </w:pPr>
    </w:p>
    <w:p w:rsidR="0074622D" w:rsidRPr="0074622D" w:rsidRDefault="0074622D" w:rsidP="00DF5F85">
      <w:pPr>
        <w:pStyle w:val="ListParagraph"/>
        <w:spacing w:after="0" w:line="480" w:lineRule="auto"/>
        <w:ind w:left="0"/>
        <w:jc w:val="both"/>
        <w:rPr>
          <w:rFonts w:ascii="Times New Roman" w:eastAsia="Times New Roman" w:hAnsi="Times New Roman" w:cs="Times New Roman"/>
          <w:sz w:val="24"/>
          <w:szCs w:val="24"/>
          <w:lang w:val="en-ID" w:eastAsia="en-ID"/>
        </w:rPr>
      </w:pPr>
    </w:p>
    <w:p w:rsidR="0074622D" w:rsidRPr="0074622D" w:rsidRDefault="0074622D" w:rsidP="0074622D">
      <w:pPr>
        <w:pStyle w:val="ListParagraph"/>
        <w:spacing w:after="0" w:line="480" w:lineRule="auto"/>
        <w:ind w:left="284"/>
        <w:jc w:val="both"/>
        <w:rPr>
          <w:rFonts w:ascii="Times New Roman" w:eastAsia="Times New Roman" w:hAnsi="Times New Roman" w:cs="Times New Roman"/>
          <w:sz w:val="24"/>
          <w:szCs w:val="24"/>
          <w:lang w:val="en-ID" w:eastAsia="en-ID"/>
        </w:rPr>
      </w:pPr>
    </w:p>
    <w:p w:rsidR="006169B9" w:rsidRPr="006169B9" w:rsidRDefault="006169B9" w:rsidP="006169B9">
      <w:pPr>
        <w:pStyle w:val="ListParagraph"/>
        <w:spacing w:after="0" w:line="480" w:lineRule="auto"/>
        <w:ind w:left="284"/>
        <w:jc w:val="both"/>
        <w:rPr>
          <w:rFonts w:ascii="Times New Roman" w:hAnsi="Times New Roman" w:cs="Times New Roman"/>
          <w:sz w:val="24"/>
          <w:szCs w:val="24"/>
          <w:lang w:val="en-ID"/>
        </w:rPr>
      </w:pPr>
    </w:p>
    <w:p w:rsidR="00DC321B" w:rsidRDefault="00DC321B" w:rsidP="006169B9">
      <w:pPr>
        <w:spacing w:after="0" w:line="480" w:lineRule="auto"/>
        <w:jc w:val="both"/>
        <w:rPr>
          <w:rFonts w:ascii="Times New Roman" w:hAnsi="Times New Roman" w:cs="Times New Roman"/>
          <w:sz w:val="24"/>
          <w:szCs w:val="24"/>
        </w:rPr>
        <w:sectPr w:rsidR="00DC321B" w:rsidSect="000B3DF6">
          <w:pgSz w:w="11906" w:h="16838" w:code="9"/>
          <w:pgMar w:top="2268" w:right="1701" w:bottom="1701" w:left="2268" w:header="708" w:footer="708" w:gutter="0"/>
          <w:cols w:space="708"/>
          <w:titlePg/>
          <w:docGrid w:linePitch="360"/>
        </w:sectPr>
      </w:pPr>
    </w:p>
    <w:p w:rsidR="00300A95" w:rsidRDefault="00300A95" w:rsidP="00DC321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V</w:t>
      </w:r>
    </w:p>
    <w:p w:rsidR="006169B9" w:rsidRDefault="00DC321B" w:rsidP="00DC321B">
      <w:pPr>
        <w:spacing w:after="0" w:line="480" w:lineRule="auto"/>
        <w:jc w:val="center"/>
        <w:rPr>
          <w:rFonts w:ascii="Times New Roman" w:hAnsi="Times New Roman" w:cs="Times New Roman"/>
          <w:b/>
          <w:bCs/>
          <w:sz w:val="24"/>
          <w:szCs w:val="24"/>
        </w:rPr>
      </w:pPr>
      <w:r w:rsidRPr="00DC321B">
        <w:rPr>
          <w:rFonts w:ascii="Times New Roman" w:hAnsi="Times New Roman" w:cs="Times New Roman"/>
          <w:b/>
          <w:bCs/>
          <w:sz w:val="24"/>
          <w:szCs w:val="24"/>
        </w:rPr>
        <w:t>KESIMPULAN DAN SARAN</w:t>
      </w:r>
    </w:p>
    <w:p w:rsidR="00DC321B" w:rsidRDefault="00DC321B" w:rsidP="00DC321B">
      <w:pPr>
        <w:spacing w:after="0" w:line="480" w:lineRule="auto"/>
        <w:jc w:val="center"/>
        <w:rPr>
          <w:rFonts w:ascii="Times New Roman" w:hAnsi="Times New Roman" w:cs="Times New Roman"/>
          <w:b/>
          <w:bCs/>
          <w:sz w:val="24"/>
          <w:szCs w:val="24"/>
        </w:rPr>
      </w:pPr>
    </w:p>
    <w:p w:rsidR="00DC321B" w:rsidRDefault="00DC321B" w:rsidP="00DC321B">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5.1 Kesimpulan</w:t>
      </w:r>
    </w:p>
    <w:p w:rsidR="00DC321B" w:rsidRDefault="00DC321B" w:rsidP="00DC321B">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C321B">
        <w:rPr>
          <w:rFonts w:ascii="Times New Roman" w:hAnsi="Times New Roman" w:cs="Times New Roman"/>
          <w:sz w:val="24"/>
          <w:szCs w:val="24"/>
        </w:rPr>
        <w:t>Berdasarkan hasil penelitian ini, berikut adalah kesimpulan yang dapat diambil sesuai dengan perumusan masalah yang diajukan:</w:t>
      </w:r>
    </w:p>
    <w:p w:rsidR="00DC321B" w:rsidRDefault="00DC321B" w:rsidP="004A6C9E">
      <w:pPr>
        <w:pStyle w:val="ListParagraph"/>
        <w:numPr>
          <w:ilvl w:val="1"/>
          <w:numId w:val="14"/>
        </w:numPr>
        <w:spacing w:after="0" w:line="480" w:lineRule="auto"/>
        <w:ind w:left="284" w:hanging="284"/>
        <w:jc w:val="both"/>
        <w:rPr>
          <w:rFonts w:ascii="Times New Roman" w:hAnsi="Times New Roman" w:cs="Times New Roman"/>
          <w:sz w:val="24"/>
          <w:szCs w:val="24"/>
        </w:rPr>
      </w:pPr>
      <w:r w:rsidRPr="00DC321B">
        <w:rPr>
          <w:rFonts w:ascii="Times New Roman" w:hAnsi="Times New Roman" w:cs="Times New Roman"/>
          <w:sz w:val="24"/>
          <w:szCs w:val="24"/>
        </w:rPr>
        <w:t>Film Miracle in Cell No. 7 efektif mempresentasikan nilai moral seperti kasih sayang, pengorbanan, keadilan, dan keluarga, yang relevan untuk pembelajaran Bahasa Indonesia. Melalui alur cerita yang emosional, film ini membantu siswa memahami penerapan nilai-nilai moral dalam kehidupan nyata.</w:t>
      </w:r>
    </w:p>
    <w:p w:rsidR="00DC321B" w:rsidRDefault="00DC321B" w:rsidP="004A6C9E">
      <w:pPr>
        <w:pStyle w:val="ListParagraph"/>
        <w:numPr>
          <w:ilvl w:val="1"/>
          <w:numId w:val="14"/>
        </w:numPr>
        <w:spacing w:after="0" w:line="480" w:lineRule="auto"/>
        <w:ind w:left="284" w:hanging="284"/>
        <w:jc w:val="both"/>
        <w:rPr>
          <w:rFonts w:ascii="Times New Roman" w:hAnsi="Times New Roman" w:cs="Times New Roman"/>
          <w:sz w:val="24"/>
          <w:szCs w:val="24"/>
        </w:rPr>
      </w:pPr>
      <w:r w:rsidRPr="00DC321B">
        <w:rPr>
          <w:rFonts w:ascii="Times New Roman" w:hAnsi="Times New Roman" w:cs="Times New Roman"/>
          <w:sz w:val="24"/>
          <w:szCs w:val="24"/>
        </w:rPr>
        <w:t>Nilai-nilai moral dalam film diadaptasi melalui diskusi kelompok, analisis naratif, dan penulisan esai reflektif. Siswa dapat mengaitkan nilai moral dalam film dengan pengalaman pribadi mereka, yang memperkaya pemahaman mereka dan meningkatkan keterampilan berbicara serta menulis.</w:t>
      </w:r>
    </w:p>
    <w:p w:rsidR="00DC321B" w:rsidRDefault="00DC321B" w:rsidP="004A6C9E">
      <w:pPr>
        <w:pStyle w:val="ListParagraph"/>
        <w:numPr>
          <w:ilvl w:val="1"/>
          <w:numId w:val="14"/>
        </w:numPr>
        <w:spacing w:after="0" w:line="480" w:lineRule="auto"/>
        <w:ind w:left="284" w:hanging="284"/>
        <w:jc w:val="both"/>
        <w:rPr>
          <w:rFonts w:ascii="Times New Roman" w:hAnsi="Times New Roman" w:cs="Times New Roman"/>
          <w:sz w:val="24"/>
          <w:szCs w:val="24"/>
        </w:rPr>
      </w:pPr>
      <w:r w:rsidRPr="00DC321B">
        <w:rPr>
          <w:rFonts w:ascii="Times New Roman" w:hAnsi="Times New Roman" w:cs="Times New Roman"/>
          <w:sz w:val="24"/>
          <w:szCs w:val="24"/>
        </w:rPr>
        <w:t>Pembelajaran berbasis film memberikan kontribusi dalam meningkatkan pemahaman moral dan keterampilan berbahasa siswa. Namun, kendala seperti keterbatasan waktu, kesulitan dalam memahami nilai abstrak, dan keterbatasan sumber daya perlu diatasi agar pembelajaran berbasis film dapat lebih optimal.</w:t>
      </w:r>
    </w:p>
    <w:p w:rsidR="00DC321B" w:rsidRDefault="00DC321B" w:rsidP="00DC321B">
      <w:pPr>
        <w:spacing w:after="0" w:line="480" w:lineRule="auto"/>
        <w:jc w:val="both"/>
        <w:rPr>
          <w:rFonts w:ascii="Times New Roman" w:hAnsi="Times New Roman" w:cs="Times New Roman"/>
          <w:sz w:val="24"/>
          <w:szCs w:val="24"/>
        </w:rPr>
      </w:pPr>
    </w:p>
    <w:p w:rsidR="00DC321B" w:rsidRDefault="00DC321B" w:rsidP="00DC321B">
      <w:pPr>
        <w:spacing w:after="0" w:line="480" w:lineRule="auto"/>
        <w:jc w:val="both"/>
        <w:rPr>
          <w:rFonts w:ascii="Times New Roman" w:hAnsi="Times New Roman" w:cs="Times New Roman"/>
          <w:b/>
          <w:bCs/>
          <w:sz w:val="24"/>
          <w:szCs w:val="24"/>
        </w:rPr>
      </w:pPr>
      <w:r w:rsidRPr="00DC321B">
        <w:rPr>
          <w:rFonts w:ascii="Times New Roman" w:hAnsi="Times New Roman" w:cs="Times New Roman"/>
          <w:b/>
          <w:bCs/>
          <w:sz w:val="24"/>
          <w:szCs w:val="24"/>
        </w:rPr>
        <w:t>5.2 Saran</w:t>
      </w:r>
    </w:p>
    <w:p w:rsidR="00DC321B" w:rsidRDefault="00DC321B" w:rsidP="00DC321B">
      <w:pPr>
        <w:spacing w:after="0" w:line="480" w:lineRule="auto"/>
        <w:ind w:firstLine="720"/>
        <w:jc w:val="both"/>
        <w:rPr>
          <w:rFonts w:ascii="Times New Roman" w:hAnsi="Times New Roman" w:cs="Times New Roman"/>
          <w:sz w:val="24"/>
          <w:szCs w:val="24"/>
        </w:rPr>
      </w:pPr>
      <w:r w:rsidRPr="00DC321B">
        <w:rPr>
          <w:rFonts w:ascii="Times New Roman" w:hAnsi="Times New Roman" w:cs="Times New Roman"/>
          <w:sz w:val="24"/>
          <w:szCs w:val="24"/>
        </w:rPr>
        <w:t>Berdasarkan hasil penelitian ini, beberapa saran yang dapat diberikan untuk meningkatkan implementasi pembelajaran berbasis film Miracle in Cell No. 7 dalam pembelajaran Bahasa Indonesia adalah sebagai berikut:</w:t>
      </w:r>
    </w:p>
    <w:p w:rsidR="00DC321B" w:rsidRDefault="00DC321B" w:rsidP="004A6C9E">
      <w:pPr>
        <w:pStyle w:val="ListParagraph"/>
        <w:numPr>
          <w:ilvl w:val="0"/>
          <w:numId w:val="15"/>
        </w:numPr>
        <w:spacing w:after="0" w:line="480" w:lineRule="auto"/>
        <w:ind w:left="284" w:hanging="284"/>
        <w:jc w:val="both"/>
        <w:rPr>
          <w:rFonts w:ascii="Times New Roman" w:hAnsi="Times New Roman" w:cs="Times New Roman"/>
          <w:sz w:val="24"/>
          <w:szCs w:val="24"/>
        </w:rPr>
      </w:pPr>
      <w:r w:rsidRPr="00DC321B">
        <w:rPr>
          <w:rFonts w:ascii="Times New Roman" w:hAnsi="Times New Roman" w:cs="Times New Roman"/>
          <w:sz w:val="24"/>
          <w:szCs w:val="24"/>
        </w:rPr>
        <w:lastRenderedPageBreak/>
        <w:t>Mengingat durasi film yang cukup panjang, disarankan agar pemutaran film Miracle in Cell No. 7 dibagi dalam beberapa sesi pembelajaran. Hal ini untuk memastikan siswa dapat menganalisis setiap bagian film secara mendalam tanpa terburu-buru, serta memberi cukup waktu untuk diskusi dan refleksi terhadap nilai-nilai moral yang ada dalam film.</w:t>
      </w:r>
    </w:p>
    <w:p w:rsidR="00DC321B" w:rsidRPr="00DC321B" w:rsidRDefault="00DC321B" w:rsidP="004A6C9E">
      <w:pPr>
        <w:pStyle w:val="ListParagraph"/>
        <w:numPr>
          <w:ilvl w:val="0"/>
          <w:numId w:val="15"/>
        </w:numPr>
        <w:spacing w:after="0" w:line="480" w:lineRule="auto"/>
        <w:ind w:left="284" w:hanging="284"/>
        <w:jc w:val="both"/>
        <w:rPr>
          <w:rFonts w:ascii="Times New Roman" w:hAnsi="Times New Roman" w:cs="Times New Roman"/>
          <w:sz w:val="24"/>
          <w:szCs w:val="24"/>
        </w:rPr>
      </w:pPr>
      <w:r w:rsidRPr="00DC321B">
        <w:rPr>
          <w:rFonts w:ascii="Times New Roman" w:hAnsi="Times New Roman" w:cs="Times New Roman"/>
          <w:sz w:val="24"/>
          <w:szCs w:val="24"/>
        </w:rPr>
        <w:t>Untuk meningkatkan kualitas pembelajaran berbasis film, penting untuk memastikan fasilitas teknologi yang memadai, seperti proyektor dan audio, agar pemutaran film dapat berjalan dengan lancar. Selain itu, menyediakan akses kepada siswa untuk menonton film di luar jam pelajaran akan memperkaya pemahaman mereka dan membantu mereka mengaitkan nilai-nilai moral dalam film dengan kehidupan sehari-hari mereka.</w:t>
      </w:r>
    </w:p>
    <w:p w:rsidR="000B3DF6" w:rsidRPr="00DC321B" w:rsidRDefault="000B3DF6" w:rsidP="00DC321B">
      <w:pPr>
        <w:spacing w:after="0" w:line="480" w:lineRule="auto"/>
        <w:jc w:val="both"/>
        <w:rPr>
          <w:rFonts w:ascii="Times New Roman" w:hAnsi="Times New Roman" w:cs="Times New Roman"/>
          <w:sz w:val="24"/>
          <w:szCs w:val="24"/>
        </w:rPr>
        <w:sectPr w:rsidR="000B3DF6" w:rsidRPr="00DC321B" w:rsidSect="000B3DF6">
          <w:pgSz w:w="11906" w:h="16838" w:code="9"/>
          <w:pgMar w:top="2268" w:right="1701" w:bottom="1701" w:left="2268" w:header="708" w:footer="708" w:gutter="0"/>
          <w:cols w:space="708"/>
          <w:titlePg/>
          <w:docGrid w:linePitch="360"/>
        </w:sectPr>
      </w:pPr>
    </w:p>
    <w:p w:rsidR="00282176" w:rsidRDefault="006C7FAF" w:rsidP="006C7FAF">
      <w:pPr>
        <w:pStyle w:val="ListParagraph"/>
        <w:spacing w:after="0" w:line="480" w:lineRule="auto"/>
        <w:ind w:left="786"/>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PUSTAKA</w:t>
      </w:r>
    </w:p>
    <w:p w:rsidR="006C7FAF" w:rsidRDefault="006C7FAF" w:rsidP="006C7FAF">
      <w:pPr>
        <w:spacing w:after="0" w:line="480" w:lineRule="auto"/>
        <w:jc w:val="both"/>
        <w:rPr>
          <w:rFonts w:ascii="Times New Roman" w:hAnsi="Times New Roman" w:cs="Times New Roman"/>
          <w:b/>
          <w:bCs/>
          <w:sz w:val="24"/>
          <w:szCs w:val="24"/>
          <w:lang w:val="en-ID"/>
        </w:rPr>
      </w:pPr>
    </w:p>
    <w:p w:rsidR="006C7FAF" w:rsidRPr="006C7FAF" w:rsidRDefault="006C7FAF" w:rsidP="006C7FAF">
      <w:pPr>
        <w:spacing w:after="0" w:line="480" w:lineRule="auto"/>
        <w:jc w:val="both"/>
        <w:rPr>
          <w:rFonts w:ascii="Times New Roman" w:hAnsi="Times New Roman" w:cs="Times New Roman"/>
          <w:sz w:val="24"/>
          <w:szCs w:val="24"/>
          <w:lang w:val="en-ID"/>
        </w:rPr>
      </w:pPr>
      <w:r w:rsidRPr="006C7FAF">
        <w:rPr>
          <w:rFonts w:ascii="Times New Roman" w:hAnsi="Times New Roman" w:cs="Times New Roman"/>
          <w:sz w:val="24"/>
          <w:szCs w:val="24"/>
          <w:lang w:val="en-ID"/>
        </w:rPr>
        <w:t>Agustinus, A., &amp; Fariha, F. (2020).Penggunaan film sebagai media pembelajaran dalam pendidikan karakter di sekolah dasar.</w:t>
      </w:r>
      <w:r w:rsidRPr="006C7FAF">
        <w:rPr>
          <w:rFonts w:ascii="Times New Roman" w:hAnsi="Times New Roman" w:cs="Times New Roman"/>
          <w:i/>
          <w:iCs/>
          <w:sz w:val="24"/>
          <w:szCs w:val="24"/>
          <w:lang w:val="en-ID"/>
        </w:rPr>
        <w:t>Jurnal Pendidikan Karakter</w:t>
      </w:r>
      <w:r w:rsidRPr="006C7FAF">
        <w:rPr>
          <w:rFonts w:ascii="Times New Roman" w:hAnsi="Times New Roman" w:cs="Times New Roman"/>
          <w:sz w:val="24"/>
          <w:szCs w:val="24"/>
          <w:lang w:val="en-ID"/>
        </w:rPr>
        <w:t>, 12(3), 50-60.</w:t>
      </w:r>
    </w:p>
    <w:p w:rsidR="006C7FAF" w:rsidRPr="006C7FAF" w:rsidRDefault="006C7FAF" w:rsidP="006C7FAF">
      <w:pPr>
        <w:spacing w:after="0" w:line="480" w:lineRule="auto"/>
        <w:jc w:val="both"/>
        <w:rPr>
          <w:rFonts w:ascii="Times New Roman" w:hAnsi="Times New Roman" w:cs="Times New Roman"/>
          <w:sz w:val="24"/>
          <w:szCs w:val="24"/>
          <w:lang w:val="en-ID"/>
        </w:rPr>
      </w:pPr>
      <w:r w:rsidRPr="006C7FAF">
        <w:rPr>
          <w:rFonts w:ascii="Times New Roman" w:hAnsi="Times New Roman" w:cs="Times New Roman"/>
          <w:sz w:val="24"/>
          <w:szCs w:val="24"/>
          <w:lang w:val="en-ID"/>
        </w:rPr>
        <w:t xml:space="preserve">Fitria, N., &amp; Abdurrahman, A. (2020).Nilai moral dalam film </w:t>
      </w:r>
      <w:r w:rsidRPr="006C7FAF">
        <w:rPr>
          <w:rFonts w:ascii="Times New Roman" w:hAnsi="Times New Roman" w:cs="Times New Roman"/>
          <w:i/>
          <w:iCs/>
          <w:sz w:val="24"/>
          <w:szCs w:val="24"/>
          <w:lang w:val="en-ID"/>
        </w:rPr>
        <w:t>Jembatan Pensil</w:t>
      </w:r>
      <w:r w:rsidRPr="006C7FAF">
        <w:rPr>
          <w:rFonts w:ascii="Times New Roman" w:hAnsi="Times New Roman" w:cs="Times New Roman"/>
          <w:sz w:val="24"/>
          <w:szCs w:val="24"/>
          <w:lang w:val="en-ID"/>
        </w:rPr>
        <w:t xml:space="preserve"> dan penerapannya dalam pembelajaran Bahasa Indonesia di sekolah dasar.</w:t>
      </w:r>
      <w:r w:rsidRPr="006C7FAF">
        <w:rPr>
          <w:rFonts w:ascii="Times New Roman" w:hAnsi="Times New Roman" w:cs="Times New Roman"/>
          <w:i/>
          <w:iCs/>
          <w:sz w:val="24"/>
          <w:szCs w:val="24"/>
          <w:lang w:val="en-ID"/>
        </w:rPr>
        <w:t>Jurnal Pendidikan Bahasa Indonesia</w:t>
      </w:r>
      <w:r w:rsidRPr="006C7FAF">
        <w:rPr>
          <w:rFonts w:ascii="Times New Roman" w:hAnsi="Times New Roman" w:cs="Times New Roman"/>
          <w:sz w:val="24"/>
          <w:szCs w:val="24"/>
          <w:lang w:val="en-ID"/>
        </w:rPr>
        <w:t>, 8(2), 123-134.</w:t>
      </w:r>
    </w:p>
    <w:p w:rsidR="006C7FAF" w:rsidRPr="006C7FAF" w:rsidRDefault="006C7FAF" w:rsidP="006C7FAF">
      <w:pPr>
        <w:spacing w:after="0" w:line="480" w:lineRule="auto"/>
        <w:jc w:val="both"/>
        <w:rPr>
          <w:rFonts w:ascii="Times New Roman" w:hAnsi="Times New Roman" w:cs="Times New Roman"/>
          <w:sz w:val="24"/>
          <w:szCs w:val="24"/>
          <w:lang w:val="en-ID"/>
        </w:rPr>
      </w:pPr>
      <w:r w:rsidRPr="006C7FAF">
        <w:rPr>
          <w:rFonts w:ascii="Times New Roman" w:hAnsi="Times New Roman" w:cs="Times New Roman"/>
          <w:sz w:val="24"/>
          <w:szCs w:val="24"/>
          <w:lang w:val="en-ID"/>
        </w:rPr>
        <w:t>Hidayat, A., &amp; Ningsih, R. (2021).Penggunaan media film pendek berbasis pesan moral dalam upaya membina moral siswa di SMA.</w:t>
      </w:r>
      <w:r w:rsidRPr="006C7FAF">
        <w:rPr>
          <w:rFonts w:ascii="Times New Roman" w:hAnsi="Times New Roman" w:cs="Times New Roman"/>
          <w:i/>
          <w:iCs/>
          <w:sz w:val="24"/>
          <w:szCs w:val="24"/>
          <w:lang w:val="en-ID"/>
        </w:rPr>
        <w:t>Jurnal Pendidikan Pancasila dan Kewarganegaraan</w:t>
      </w:r>
      <w:r w:rsidRPr="006C7FAF">
        <w:rPr>
          <w:rFonts w:ascii="Times New Roman" w:hAnsi="Times New Roman" w:cs="Times New Roman"/>
          <w:sz w:val="24"/>
          <w:szCs w:val="24"/>
          <w:lang w:val="en-ID"/>
        </w:rPr>
        <w:t>, 15(1), 22-34.</w:t>
      </w:r>
    </w:p>
    <w:p w:rsidR="006C7FAF" w:rsidRPr="006C7FAF" w:rsidRDefault="006C7FAF" w:rsidP="006C7FAF">
      <w:pPr>
        <w:spacing w:after="0" w:line="480" w:lineRule="auto"/>
        <w:jc w:val="both"/>
        <w:rPr>
          <w:rFonts w:ascii="Times New Roman" w:hAnsi="Times New Roman" w:cs="Times New Roman"/>
          <w:sz w:val="24"/>
          <w:szCs w:val="24"/>
          <w:lang w:val="en-ID"/>
        </w:rPr>
      </w:pPr>
      <w:r w:rsidRPr="006C7FAF">
        <w:rPr>
          <w:rFonts w:ascii="Times New Roman" w:hAnsi="Times New Roman" w:cs="Times New Roman"/>
          <w:sz w:val="24"/>
          <w:szCs w:val="24"/>
          <w:lang w:val="en-ID"/>
        </w:rPr>
        <w:t xml:space="preserve">Mulyadi, M., &amp; Fitria, F. (2022). Media film sebagai sarana pembelajaran pendidikan karakter peserta didik di SD/MI Nurul Huda Cikampek. </w:t>
      </w:r>
      <w:r w:rsidRPr="006C7FAF">
        <w:rPr>
          <w:rFonts w:ascii="Times New Roman" w:hAnsi="Times New Roman" w:cs="Times New Roman"/>
          <w:i/>
          <w:iCs/>
          <w:sz w:val="24"/>
          <w:szCs w:val="24"/>
          <w:lang w:val="en-ID"/>
        </w:rPr>
        <w:t>Jurnal Pendidikan Dasar</w:t>
      </w:r>
      <w:r w:rsidRPr="006C7FAF">
        <w:rPr>
          <w:rFonts w:ascii="Times New Roman" w:hAnsi="Times New Roman" w:cs="Times New Roman"/>
          <w:sz w:val="24"/>
          <w:szCs w:val="24"/>
          <w:lang w:val="en-ID"/>
        </w:rPr>
        <w:t>, 11(1), 35-42.</w:t>
      </w:r>
    </w:p>
    <w:p w:rsidR="006C7FAF" w:rsidRPr="006C7FAF" w:rsidRDefault="006C7FAF" w:rsidP="006C7FAF">
      <w:pPr>
        <w:spacing w:after="0" w:line="480" w:lineRule="auto"/>
        <w:jc w:val="both"/>
        <w:rPr>
          <w:rFonts w:ascii="Times New Roman" w:hAnsi="Times New Roman" w:cs="Times New Roman"/>
          <w:sz w:val="24"/>
          <w:szCs w:val="24"/>
          <w:lang w:val="en-ID"/>
        </w:rPr>
      </w:pPr>
      <w:r w:rsidRPr="006C7FAF">
        <w:rPr>
          <w:rFonts w:ascii="Times New Roman" w:hAnsi="Times New Roman" w:cs="Times New Roman"/>
          <w:sz w:val="24"/>
          <w:szCs w:val="24"/>
          <w:lang w:val="en-ID"/>
        </w:rPr>
        <w:t>Prabowo, B., &amp; Fariha, F. (2020).Penggunaan film dalam pembelajaran Bahasa Indonesia untuk meningkatkan keterampilan berbahasa dan pendidikan karakter.</w:t>
      </w:r>
      <w:r w:rsidRPr="006C7FAF">
        <w:rPr>
          <w:rFonts w:ascii="Times New Roman" w:hAnsi="Times New Roman" w:cs="Times New Roman"/>
          <w:i/>
          <w:iCs/>
          <w:sz w:val="24"/>
          <w:szCs w:val="24"/>
          <w:lang w:val="en-ID"/>
        </w:rPr>
        <w:t>Jurnal Pendidikan dan Pembelajaran Bahasa</w:t>
      </w:r>
      <w:r w:rsidRPr="006C7FAF">
        <w:rPr>
          <w:rFonts w:ascii="Times New Roman" w:hAnsi="Times New Roman" w:cs="Times New Roman"/>
          <w:sz w:val="24"/>
          <w:szCs w:val="24"/>
          <w:lang w:val="en-ID"/>
        </w:rPr>
        <w:t>, 9(3), 112-123.</w:t>
      </w:r>
    </w:p>
    <w:p w:rsidR="006C7FAF" w:rsidRPr="006C7FAF" w:rsidRDefault="006C7FAF" w:rsidP="006C7FAF">
      <w:pPr>
        <w:spacing w:after="0" w:line="480" w:lineRule="auto"/>
        <w:jc w:val="both"/>
        <w:rPr>
          <w:rFonts w:ascii="Times New Roman" w:hAnsi="Times New Roman" w:cs="Times New Roman"/>
          <w:sz w:val="24"/>
          <w:szCs w:val="24"/>
          <w:lang w:val="en-ID"/>
        </w:rPr>
      </w:pPr>
      <w:r w:rsidRPr="006C7FAF">
        <w:rPr>
          <w:rFonts w:ascii="Times New Roman" w:hAnsi="Times New Roman" w:cs="Times New Roman"/>
          <w:sz w:val="24"/>
          <w:szCs w:val="24"/>
          <w:lang w:val="en-ID"/>
        </w:rPr>
        <w:t>Setiawati, A., &amp; Pertiwi, D. (2021).Analisis penggunaan film dalam pembelajaran Bahasa Indonesia untuk mengajarkan nilai moral di sekolah menengah pertama.</w:t>
      </w:r>
      <w:r w:rsidRPr="006C7FAF">
        <w:rPr>
          <w:rFonts w:ascii="Times New Roman" w:hAnsi="Times New Roman" w:cs="Times New Roman"/>
          <w:i/>
          <w:iCs/>
          <w:sz w:val="24"/>
          <w:szCs w:val="24"/>
          <w:lang w:val="en-ID"/>
        </w:rPr>
        <w:t>Jurnal Pendidikan dan Pengajaran</w:t>
      </w:r>
      <w:r w:rsidRPr="006C7FAF">
        <w:rPr>
          <w:rFonts w:ascii="Times New Roman" w:hAnsi="Times New Roman" w:cs="Times New Roman"/>
          <w:sz w:val="24"/>
          <w:szCs w:val="24"/>
          <w:lang w:val="en-ID"/>
        </w:rPr>
        <w:t>, 10(4), 67-75.</w:t>
      </w:r>
    </w:p>
    <w:p w:rsidR="006C7FAF" w:rsidRPr="006C7FAF" w:rsidRDefault="006C7FAF" w:rsidP="006C7FAF">
      <w:pPr>
        <w:spacing w:after="0" w:line="480" w:lineRule="auto"/>
        <w:jc w:val="both"/>
        <w:rPr>
          <w:rFonts w:ascii="Times New Roman" w:hAnsi="Times New Roman" w:cs="Times New Roman"/>
          <w:sz w:val="24"/>
          <w:szCs w:val="24"/>
          <w:lang w:val="en-ID"/>
        </w:rPr>
      </w:pPr>
      <w:r w:rsidRPr="006C7FAF">
        <w:rPr>
          <w:rFonts w:ascii="Times New Roman" w:hAnsi="Times New Roman" w:cs="Times New Roman"/>
          <w:sz w:val="24"/>
          <w:szCs w:val="24"/>
          <w:lang w:val="en-ID"/>
        </w:rPr>
        <w:t>Subroto, M. (2021).Film sebagai media pembelajaran dalam pendidikan Bahasa Indonesia.</w:t>
      </w:r>
      <w:r w:rsidRPr="006C7FAF">
        <w:rPr>
          <w:rFonts w:ascii="Times New Roman" w:hAnsi="Times New Roman" w:cs="Times New Roman"/>
          <w:i/>
          <w:iCs/>
          <w:sz w:val="24"/>
          <w:szCs w:val="24"/>
          <w:lang w:val="en-ID"/>
        </w:rPr>
        <w:t>Jurnal Pendidikan Bahasa dan Sastra Indonesia</w:t>
      </w:r>
      <w:r w:rsidRPr="006C7FAF">
        <w:rPr>
          <w:rFonts w:ascii="Times New Roman" w:hAnsi="Times New Roman" w:cs="Times New Roman"/>
          <w:sz w:val="24"/>
          <w:szCs w:val="24"/>
          <w:lang w:val="en-ID"/>
        </w:rPr>
        <w:t>, 14(1), 100-111.</w:t>
      </w:r>
    </w:p>
    <w:p w:rsidR="006C7FAF" w:rsidRPr="006C7FAF" w:rsidRDefault="006C7FAF" w:rsidP="006C7FAF">
      <w:pPr>
        <w:spacing w:after="0" w:line="480" w:lineRule="auto"/>
        <w:jc w:val="both"/>
        <w:rPr>
          <w:rFonts w:ascii="Times New Roman" w:hAnsi="Times New Roman" w:cs="Times New Roman"/>
          <w:sz w:val="24"/>
          <w:szCs w:val="24"/>
          <w:lang w:val="en-ID"/>
        </w:rPr>
      </w:pPr>
      <w:r w:rsidRPr="006C7FAF">
        <w:rPr>
          <w:rFonts w:ascii="Times New Roman" w:hAnsi="Times New Roman" w:cs="Times New Roman"/>
          <w:sz w:val="24"/>
          <w:szCs w:val="24"/>
          <w:lang w:val="en-ID"/>
        </w:rPr>
        <w:lastRenderedPageBreak/>
        <w:t xml:space="preserve">Supriyadi, H. (2020). Nilai moral dalam film </w:t>
      </w:r>
      <w:r w:rsidRPr="006C7FAF">
        <w:rPr>
          <w:rFonts w:ascii="Times New Roman" w:hAnsi="Times New Roman" w:cs="Times New Roman"/>
          <w:i/>
          <w:iCs/>
          <w:sz w:val="24"/>
          <w:szCs w:val="24"/>
          <w:lang w:val="en-ID"/>
        </w:rPr>
        <w:t>Jembatan Pensil</w:t>
      </w:r>
      <w:r w:rsidRPr="006C7FAF">
        <w:rPr>
          <w:rFonts w:ascii="Times New Roman" w:hAnsi="Times New Roman" w:cs="Times New Roman"/>
          <w:sz w:val="24"/>
          <w:szCs w:val="24"/>
          <w:lang w:val="en-ID"/>
        </w:rPr>
        <w:t xml:space="preserve"> sebagai implementasi bahan ajar di SD. </w:t>
      </w:r>
      <w:r w:rsidRPr="006C7FAF">
        <w:rPr>
          <w:rFonts w:ascii="Times New Roman" w:hAnsi="Times New Roman" w:cs="Times New Roman"/>
          <w:i/>
          <w:iCs/>
          <w:sz w:val="24"/>
          <w:szCs w:val="24"/>
          <w:lang w:val="en-ID"/>
        </w:rPr>
        <w:t>Jurnal Pendidikan Sekolah Dasar</w:t>
      </w:r>
      <w:r w:rsidRPr="006C7FAF">
        <w:rPr>
          <w:rFonts w:ascii="Times New Roman" w:hAnsi="Times New Roman" w:cs="Times New Roman"/>
          <w:sz w:val="24"/>
          <w:szCs w:val="24"/>
          <w:lang w:val="en-ID"/>
        </w:rPr>
        <w:t>, 7(3), 80-89.</w:t>
      </w:r>
    </w:p>
    <w:p w:rsidR="006C7FAF" w:rsidRPr="006C7FAF" w:rsidRDefault="006C7FAF" w:rsidP="006C7FAF">
      <w:pPr>
        <w:spacing w:after="0" w:line="480" w:lineRule="auto"/>
        <w:jc w:val="both"/>
        <w:rPr>
          <w:rFonts w:ascii="Times New Roman" w:hAnsi="Times New Roman" w:cs="Times New Roman"/>
          <w:sz w:val="24"/>
          <w:szCs w:val="24"/>
          <w:lang w:val="en-ID"/>
        </w:rPr>
      </w:pPr>
      <w:r w:rsidRPr="006C7FAF">
        <w:rPr>
          <w:rFonts w:ascii="Times New Roman" w:hAnsi="Times New Roman" w:cs="Times New Roman"/>
          <w:sz w:val="24"/>
          <w:szCs w:val="24"/>
          <w:lang w:val="en-ID"/>
        </w:rPr>
        <w:t xml:space="preserve">Wijaya, S., &amp; Aulia, D. (2021). Analisis naratif dalam film </w:t>
      </w:r>
      <w:r w:rsidRPr="006C7FAF">
        <w:rPr>
          <w:rFonts w:ascii="Times New Roman" w:hAnsi="Times New Roman" w:cs="Times New Roman"/>
          <w:i/>
          <w:iCs/>
          <w:sz w:val="24"/>
          <w:szCs w:val="24"/>
          <w:lang w:val="en-ID"/>
        </w:rPr>
        <w:t>Miracle in Cell No. 7</w:t>
      </w:r>
      <w:r w:rsidRPr="006C7FAF">
        <w:rPr>
          <w:rFonts w:ascii="Times New Roman" w:hAnsi="Times New Roman" w:cs="Times New Roman"/>
          <w:sz w:val="24"/>
          <w:szCs w:val="24"/>
          <w:lang w:val="en-ID"/>
        </w:rPr>
        <w:t xml:space="preserve"> untuk pembelajaran Bahasa Indonesia. </w:t>
      </w:r>
      <w:r w:rsidRPr="006C7FAF">
        <w:rPr>
          <w:rFonts w:ascii="Times New Roman" w:hAnsi="Times New Roman" w:cs="Times New Roman"/>
          <w:i/>
          <w:iCs/>
          <w:sz w:val="24"/>
          <w:szCs w:val="24"/>
          <w:lang w:val="en-ID"/>
        </w:rPr>
        <w:t>Jurnal Pendidikan Bahasa Indonesia</w:t>
      </w:r>
      <w:r w:rsidRPr="006C7FAF">
        <w:rPr>
          <w:rFonts w:ascii="Times New Roman" w:hAnsi="Times New Roman" w:cs="Times New Roman"/>
          <w:sz w:val="24"/>
          <w:szCs w:val="24"/>
          <w:lang w:val="en-ID"/>
        </w:rPr>
        <w:t>, 9(2), 123-135.</w:t>
      </w:r>
    </w:p>
    <w:p w:rsidR="006C7FAF" w:rsidRDefault="006C7FAF" w:rsidP="006C7FAF">
      <w:pPr>
        <w:spacing w:after="0" w:line="480" w:lineRule="auto"/>
        <w:jc w:val="both"/>
        <w:rPr>
          <w:rFonts w:ascii="Times New Roman" w:hAnsi="Times New Roman" w:cs="Times New Roman"/>
          <w:b/>
          <w:bCs/>
          <w:sz w:val="24"/>
          <w:szCs w:val="24"/>
        </w:rPr>
      </w:pPr>
    </w:p>
    <w:p w:rsidR="00DB35A1" w:rsidRDefault="00DB35A1" w:rsidP="006C7FAF">
      <w:pPr>
        <w:spacing w:after="0" w:line="480" w:lineRule="auto"/>
        <w:jc w:val="both"/>
        <w:rPr>
          <w:rFonts w:ascii="Times New Roman" w:hAnsi="Times New Roman" w:cs="Times New Roman"/>
          <w:b/>
          <w:bCs/>
          <w:sz w:val="24"/>
          <w:szCs w:val="24"/>
        </w:rPr>
        <w:sectPr w:rsidR="00DB35A1" w:rsidSect="000B3DF6">
          <w:pgSz w:w="11906" w:h="16838" w:code="9"/>
          <w:pgMar w:top="2268" w:right="1701" w:bottom="1701" w:left="2268" w:header="708" w:footer="708" w:gutter="0"/>
          <w:cols w:space="708"/>
          <w:docGrid w:linePitch="360"/>
        </w:sectPr>
      </w:pPr>
    </w:p>
    <w:p w:rsidR="00DB35A1" w:rsidRDefault="00DB35A1" w:rsidP="00DB35A1">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OKUMENTASI</w:t>
      </w:r>
    </w:p>
    <w:tbl>
      <w:tblPr>
        <w:tblStyle w:val="TableGrid"/>
        <w:tblW w:w="0" w:type="auto"/>
        <w:tblLook w:val="04A0"/>
      </w:tblPr>
      <w:tblGrid>
        <w:gridCol w:w="4076"/>
        <w:gridCol w:w="4077"/>
      </w:tblGrid>
      <w:tr w:rsidR="00DB35A1">
        <w:tc>
          <w:tcPr>
            <w:tcW w:w="3963" w:type="dxa"/>
          </w:tcPr>
          <w:p w:rsidR="00DB35A1" w:rsidRDefault="00DB35A1" w:rsidP="00DB35A1">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extent cx="2762163" cy="3683000"/>
                  <wp:effectExtent l="0" t="0" r="635" b="0"/>
                  <wp:docPr id="1064373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373973" name="Picture 1064373973"/>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72518" cy="3696807"/>
                          </a:xfrm>
                          <a:prstGeom prst="rect">
                            <a:avLst/>
                          </a:prstGeom>
                        </pic:spPr>
                      </pic:pic>
                    </a:graphicData>
                  </a:graphic>
                </wp:inline>
              </w:drawing>
            </w:r>
          </w:p>
        </w:tc>
        <w:tc>
          <w:tcPr>
            <w:tcW w:w="3964" w:type="dxa"/>
          </w:tcPr>
          <w:p w:rsidR="00DB35A1" w:rsidRDefault="00DB35A1" w:rsidP="00DB35A1">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extent cx="2772518" cy="3696690"/>
                  <wp:effectExtent l="0" t="0" r="8890" b="0"/>
                  <wp:docPr id="99623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237232" name="Picture 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72518" cy="3696690"/>
                          </a:xfrm>
                          <a:prstGeom prst="rect">
                            <a:avLst/>
                          </a:prstGeom>
                        </pic:spPr>
                      </pic:pic>
                    </a:graphicData>
                  </a:graphic>
                </wp:inline>
              </w:drawing>
            </w:r>
          </w:p>
        </w:tc>
      </w:tr>
      <w:tr w:rsidR="00DB35A1">
        <w:tc>
          <w:tcPr>
            <w:tcW w:w="3963" w:type="dxa"/>
          </w:tcPr>
          <w:p w:rsidR="00DB35A1" w:rsidRDefault="00DB35A1" w:rsidP="00DB35A1">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extent cx="2772518" cy="3696690"/>
                  <wp:effectExtent l="0" t="0" r="8890" b="0"/>
                  <wp:docPr id="1681444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444684" name="Picture 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72518" cy="3696690"/>
                          </a:xfrm>
                          <a:prstGeom prst="rect">
                            <a:avLst/>
                          </a:prstGeom>
                        </pic:spPr>
                      </pic:pic>
                    </a:graphicData>
                  </a:graphic>
                </wp:inline>
              </w:drawing>
            </w:r>
          </w:p>
        </w:tc>
        <w:tc>
          <w:tcPr>
            <w:tcW w:w="3964" w:type="dxa"/>
          </w:tcPr>
          <w:p w:rsidR="00DB35A1" w:rsidRDefault="00DB35A1" w:rsidP="00DB35A1">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extent cx="2772518" cy="3696690"/>
                  <wp:effectExtent l="0" t="0" r="8890" b="0"/>
                  <wp:docPr id="269075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75996" name="Picture 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72518" cy="3696690"/>
                          </a:xfrm>
                          <a:prstGeom prst="rect">
                            <a:avLst/>
                          </a:prstGeom>
                        </pic:spPr>
                      </pic:pic>
                    </a:graphicData>
                  </a:graphic>
                </wp:inline>
              </w:drawing>
            </w:r>
          </w:p>
        </w:tc>
      </w:tr>
      <w:tr w:rsidR="00DB35A1">
        <w:tc>
          <w:tcPr>
            <w:tcW w:w="3963" w:type="dxa"/>
          </w:tcPr>
          <w:p w:rsidR="00DB35A1" w:rsidRDefault="00DB35A1" w:rsidP="00DB35A1">
            <w:pPr>
              <w:spacing w:line="48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lastRenderedPageBreak/>
              <w:drawing>
                <wp:inline distT="0" distB="0" distL="0" distR="0">
                  <wp:extent cx="2772518" cy="3696690"/>
                  <wp:effectExtent l="0" t="0" r="8890" b="0"/>
                  <wp:docPr id="190024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24694" name="Picture 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72518" cy="3696690"/>
                          </a:xfrm>
                          <a:prstGeom prst="rect">
                            <a:avLst/>
                          </a:prstGeom>
                        </pic:spPr>
                      </pic:pic>
                    </a:graphicData>
                  </a:graphic>
                </wp:inline>
              </w:drawing>
            </w:r>
          </w:p>
        </w:tc>
        <w:tc>
          <w:tcPr>
            <w:tcW w:w="3964" w:type="dxa"/>
          </w:tcPr>
          <w:p w:rsidR="00DB35A1" w:rsidRDefault="00DB35A1" w:rsidP="00DB35A1">
            <w:pPr>
              <w:spacing w:line="48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extent cx="2772518" cy="3696690"/>
                  <wp:effectExtent l="0" t="0" r="8890" b="0"/>
                  <wp:docPr id="555751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751726" name="Picture 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72518" cy="3696690"/>
                          </a:xfrm>
                          <a:prstGeom prst="rect">
                            <a:avLst/>
                          </a:prstGeom>
                        </pic:spPr>
                      </pic:pic>
                    </a:graphicData>
                  </a:graphic>
                </wp:inline>
              </w:drawing>
            </w:r>
          </w:p>
        </w:tc>
      </w:tr>
      <w:tr w:rsidR="00DB35A1">
        <w:tc>
          <w:tcPr>
            <w:tcW w:w="3963" w:type="dxa"/>
          </w:tcPr>
          <w:p w:rsidR="00DB35A1" w:rsidRDefault="00DB35A1" w:rsidP="00DB35A1">
            <w:pPr>
              <w:spacing w:line="48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extent cx="2772518" cy="3696690"/>
                  <wp:effectExtent l="0" t="0" r="8890" b="0"/>
                  <wp:docPr id="77538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8879" name="Picture 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72518" cy="3696690"/>
                          </a:xfrm>
                          <a:prstGeom prst="rect">
                            <a:avLst/>
                          </a:prstGeom>
                        </pic:spPr>
                      </pic:pic>
                    </a:graphicData>
                  </a:graphic>
                </wp:inline>
              </w:drawing>
            </w:r>
          </w:p>
        </w:tc>
        <w:tc>
          <w:tcPr>
            <w:tcW w:w="3964" w:type="dxa"/>
          </w:tcPr>
          <w:p w:rsidR="00DB35A1" w:rsidRDefault="00DB35A1" w:rsidP="00DB35A1">
            <w:pPr>
              <w:spacing w:line="48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extent cx="2772518" cy="3696690"/>
                  <wp:effectExtent l="0" t="0" r="8890" b="0"/>
                  <wp:docPr id="1900349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49799" name="Picture 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72518" cy="3696690"/>
                          </a:xfrm>
                          <a:prstGeom prst="rect">
                            <a:avLst/>
                          </a:prstGeom>
                        </pic:spPr>
                      </pic:pic>
                    </a:graphicData>
                  </a:graphic>
                </wp:inline>
              </w:drawing>
            </w:r>
          </w:p>
        </w:tc>
      </w:tr>
    </w:tbl>
    <w:p w:rsidR="00DB35A1" w:rsidRDefault="00DB35A1" w:rsidP="00DB35A1">
      <w:pPr>
        <w:spacing w:after="0" w:line="480" w:lineRule="auto"/>
        <w:jc w:val="center"/>
        <w:rPr>
          <w:rFonts w:ascii="Times New Roman" w:hAnsi="Times New Roman" w:cs="Times New Roman"/>
          <w:b/>
          <w:bCs/>
          <w:sz w:val="24"/>
          <w:szCs w:val="24"/>
        </w:rPr>
      </w:pPr>
    </w:p>
    <w:p w:rsidR="002B1557" w:rsidRDefault="002B1557" w:rsidP="00DB35A1">
      <w:pPr>
        <w:spacing w:after="0"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662336" behindDoc="0" locked="0" layoutInCell="1" allowOverlap="1">
            <wp:simplePos x="0" y="0"/>
            <wp:positionH relativeFrom="column">
              <wp:posOffset>-11430</wp:posOffset>
            </wp:positionH>
            <wp:positionV relativeFrom="paragraph">
              <wp:posOffset>-20955</wp:posOffset>
            </wp:positionV>
            <wp:extent cx="4762500" cy="7124700"/>
            <wp:effectExtent l="0" t="0" r="0" b="0"/>
            <wp:wrapNone/>
            <wp:docPr id="5" name="Picture 5" descr="C:\Users\berkah-3\AppData\Local\Temp\Rar$DIa3820.8063\CamScanner 06-11-2025 23.46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3820.8063\CamScanner 06-11-2025 23.46_page-0004.jpg"/>
                    <pic:cNvPicPr>
                      <a:picLocks noChangeAspect="1" noChangeArrowheads="1"/>
                    </pic:cNvPicPr>
                  </pic:nvPicPr>
                  <pic:blipFill rotWithShape="1">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5457"/>
                    <a:stretch/>
                  </pic:blipFill>
                  <pic:spPr bwMode="auto">
                    <a:xfrm>
                      <a:off x="0" y="0"/>
                      <a:ext cx="4764944" cy="712835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2B1557" w:rsidRPr="002B1557" w:rsidRDefault="002B1557" w:rsidP="002B1557">
      <w:pPr>
        <w:rPr>
          <w:rFonts w:ascii="Times New Roman" w:hAnsi="Times New Roman" w:cs="Times New Roman"/>
          <w:sz w:val="24"/>
          <w:szCs w:val="24"/>
        </w:rPr>
      </w:pPr>
    </w:p>
    <w:p w:rsidR="002B1557" w:rsidRPr="002B1557" w:rsidRDefault="002B1557" w:rsidP="002B1557">
      <w:pPr>
        <w:rPr>
          <w:rFonts w:ascii="Times New Roman" w:hAnsi="Times New Roman" w:cs="Times New Roman"/>
          <w:sz w:val="24"/>
          <w:szCs w:val="24"/>
        </w:rPr>
      </w:pPr>
    </w:p>
    <w:p w:rsidR="002B1557" w:rsidRPr="002B1557" w:rsidRDefault="002B1557" w:rsidP="002B1557">
      <w:pPr>
        <w:rPr>
          <w:rFonts w:ascii="Times New Roman" w:hAnsi="Times New Roman" w:cs="Times New Roman"/>
          <w:sz w:val="24"/>
          <w:szCs w:val="24"/>
        </w:rPr>
      </w:pPr>
    </w:p>
    <w:p w:rsidR="002B1557" w:rsidRPr="002B1557" w:rsidRDefault="002B1557" w:rsidP="002B1557">
      <w:pPr>
        <w:rPr>
          <w:rFonts w:ascii="Times New Roman" w:hAnsi="Times New Roman" w:cs="Times New Roman"/>
          <w:sz w:val="24"/>
          <w:szCs w:val="24"/>
        </w:rPr>
      </w:pPr>
    </w:p>
    <w:p w:rsidR="002B1557" w:rsidRPr="002B1557" w:rsidRDefault="002B1557" w:rsidP="002B1557">
      <w:pPr>
        <w:rPr>
          <w:rFonts w:ascii="Times New Roman" w:hAnsi="Times New Roman" w:cs="Times New Roman"/>
          <w:sz w:val="24"/>
          <w:szCs w:val="24"/>
        </w:rPr>
      </w:pPr>
    </w:p>
    <w:p w:rsidR="002B1557" w:rsidRPr="002B1557" w:rsidRDefault="002B1557" w:rsidP="002B1557">
      <w:pPr>
        <w:rPr>
          <w:rFonts w:ascii="Times New Roman" w:hAnsi="Times New Roman" w:cs="Times New Roman"/>
          <w:sz w:val="24"/>
          <w:szCs w:val="24"/>
        </w:rPr>
      </w:pPr>
    </w:p>
    <w:p w:rsidR="002B1557" w:rsidRPr="002B1557" w:rsidRDefault="002B1557" w:rsidP="002B1557">
      <w:pPr>
        <w:rPr>
          <w:rFonts w:ascii="Times New Roman" w:hAnsi="Times New Roman" w:cs="Times New Roman"/>
          <w:sz w:val="24"/>
          <w:szCs w:val="24"/>
        </w:rPr>
      </w:pPr>
    </w:p>
    <w:p w:rsidR="002B1557" w:rsidRPr="002B1557" w:rsidRDefault="002B1557" w:rsidP="002B1557">
      <w:pPr>
        <w:rPr>
          <w:rFonts w:ascii="Times New Roman" w:hAnsi="Times New Roman" w:cs="Times New Roman"/>
          <w:sz w:val="24"/>
          <w:szCs w:val="24"/>
        </w:rPr>
      </w:pPr>
    </w:p>
    <w:p w:rsidR="002B1557" w:rsidRP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r>
        <w:rPr>
          <w:rFonts w:ascii="Times New Roman" w:hAnsi="Times New Roman" w:cs="Times New Roman"/>
          <w:sz w:val="24"/>
          <w:szCs w:val="24"/>
        </w:rPr>
        <w:br w:type="page"/>
      </w:r>
    </w:p>
    <w:p w:rsidR="002B1557" w:rsidRDefault="002B1557" w:rsidP="002B1557">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3360" behindDoc="0" locked="0" layoutInCell="1" allowOverlap="1">
            <wp:simplePos x="0" y="0"/>
            <wp:positionH relativeFrom="column">
              <wp:posOffset>-1905</wp:posOffset>
            </wp:positionH>
            <wp:positionV relativeFrom="paragraph">
              <wp:posOffset>-1905</wp:posOffset>
            </wp:positionV>
            <wp:extent cx="4752975" cy="7124700"/>
            <wp:effectExtent l="0" t="0" r="9525" b="0"/>
            <wp:wrapNone/>
            <wp:docPr id="6" name="Picture 6" descr="C:\Users\berkah-3\AppData\Local\Temp\Rar$DIa3820.14766\CamScanner 06-11-2025 23.46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3820.14766\CamScanner 06-11-2025 23.46_page-0005.jpg"/>
                    <pic:cNvPicPr>
                      <a:picLocks noChangeAspect="1" noChangeArrowheads="1"/>
                    </pic:cNvPicPr>
                  </pic:nvPicPr>
                  <pic:blipFill rotWithShape="1">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5646"/>
                    <a:stretch/>
                  </pic:blipFill>
                  <pic:spPr bwMode="auto">
                    <a:xfrm>
                      <a:off x="0" y="0"/>
                      <a:ext cx="4752975" cy="71247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2B1557" w:rsidRDefault="002B1557" w:rsidP="002B1557">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4384" behindDoc="0" locked="0" layoutInCell="1" allowOverlap="1">
            <wp:simplePos x="0" y="0"/>
            <wp:positionH relativeFrom="column">
              <wp:posOffset>-1905</wp:posOffset>
            </wp:positionH>
            <wp:positionV relativeFrom="paragraph">
              <wp:posOffset>-1905</wp:posOffset>
            </wp:positionV>
            <wp:extent cx="4695825" cy="7124700"/>
            <wp:effectExtent l="0" t="0" r="9525" b="0"/>
            <wp:wrapNone/>
            <wp:docPr id="7" name="Picture 7" descr="C:\Users\berkah-3\AppData\Local\Temp\Rar$DIa3820.16064\CamScanner 06-11-2025 23.46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3820.16064\CamScanner 06-11-2025 23.46_page-0006.jpg"/>
                    <pic:cNvPicPr>
                      <a:picLocks noChangeAspect="1" noChangeArrowheads="1"/>
                    </pic:cNvPicPr>
                  </pic:nvPicPr>
                  <pic:blipFill rotWithShape="1">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6781"/>
                    <a:stretch/>
                  </pic:blipFill>
                  <pic:spPr bwMode="auto">
                    <a:xfrm>
                      <a:off x="0" y="0"/>
                      <a:ext cx="4695825" cy="71247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2B1557" w:rsidRDefault="002B1557" w:rsidP="002B1557">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5408" behindDoc="0" locked="0" layoutInCell="1" allowOverlap="1">
            <wp:simplePos x="0" y="0"/>
            <wp:positionH relativeFrom="column">
              <wp:posOffset>-1905</wp:posOffset>
            </wp:positionH>
            <wp:positionV relativeFrom="paragraph">
              <wp:posOffset>-1905</wp:posOffset>
            </wp:positionV>
            <wp:extent cx="4762500" cy="7124700"/>
            <wp:effectExtent l="0" t="0" r="0" b="0"/>
            <wp:wrapNone/>
            <wp:docPr id="8" name="Picture 8" descr="C:\Users\berkah-3\AppData\Local\Temp\Rar$DIa3820.17127\CamScanner 06-11-2025 23.46_page-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3820.17127\CamScanner 06-11-2025 23.46_page-0007.jpg"/>
                    <pic:cNvPicPr>
                      <a:picLocks noChangeAspect="1" noChangeArrowheads="1"/>
                    </pic:cNvPicPr>
                  </pic:nvPicPr>
                  <pic:blipFill rotWithShape="1">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5457"/>
                    <a:stretch/>
                  </pic:blipFill>
                  <pic:spPr bwMode="auto">
                    <a:xfrm>
                      <a:off x="0" y="0"/>
                      <a:ext cx="4762500" cy="71247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2B1557" w:rsidRDefault="002B1557" w:rsidP="002B1557">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6432" behindDoc="0" locked="0" layoutInCell="1" allowOverlap="1">
            <wp:simplePos x="0" y="0"/>
            <wp:positionH relativeFrom="column">
              <wp:posOffset>-1905</wp:posOffset>
            </wp:positionH>
            <wp:positionV relativeFrom="paragraph">
              <wp:posOffset>-1905</wp:posOffset>
            </wp:positionV>
            <wp:extent cx="4752975" cy="7124700"/>
            <wp:effectExtent l="0" t="0" r="9525" b="0"/>
            <wp:wrapNone/>
            <wp:docPr id="9" name="Picture 9" descr="C:\Users\berkah-3\AppData\Local\Temp\Rar$DIa3820.19955\CamScanner 06-11-2025 23.46_page-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3820.19955\CamScanner 06-11-2025 23.46_page-0008.jpg"/>
                    <pic:cNvPicPr>
                      <a:picLocks noChangeAspect="1" noChangeArrowheads="1"/>
                    </pic:cNvPicPr>
                  </pic:nvPicPr>
                  <pic:blipFill rotWithShape="1">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5646"/>
                    <a:stretch/>
                  </pic:blipFill>
                  <pic:spPr bwMode="auto">
                    <a:xfrm>
                      <a:off x="0" y="0"/>
                      <a:ext cx="4752975" cy="71247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2B1557" w:rsidRDefault="002B1557" w:rsidP="002B1557">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7456" behindDoc="0" locked="0" layoutInCell="1" allowOverlap="1">
            <wp:simplePos x="0" y="0"/>
            <wp:positionH relativeFrom="column">
              <wp:posOffset>-1905</wp:posOffset>
            </wp:positionH>
            <wp:positionV relativeFrom="paragraph">
              <wp:posOffset>-1905</wp:posOffset>
            </wp:positionV>
            <wp:extent cx="4667250" cy="7124700"/>
            <wp:effectExtent l="0" t="0" r="0" b="0"/>
            <wp:wrapNone/>
            <wp:docPr id="10" name="Picture 10" descr="C:\Users\berkah-3\AppData\Local\Temp\Rar$DIa3820.22395\CamScanner 06-11-2025 23.46_page-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3820.22395\CamScanner 06-11-2025 23.46_page-0009.jpg"/>
                    <pic:cNvPicPr>
                      <a:picLocks noChangeAspect="1" noChangeArrowheads="1"/>
                    </pic:cNvPicPr>
                  </pic:nvPicPr>
                  <pic:blipFill rotWithShape="1">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7349"/>
                    <a:stretch/>
                  </pic:blipFill>
                  <pic:spPr bwMode="auto">
                    <a:xfrm>
                      <a:off x="0" y="0"/>
                      <a:ext cx="4667250" cy="71247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5D16AA" w:rsidRDefault="002B1557" w:rsidP="002B1557">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8480" behindDoc="0" locked="0" layoutInCell="1" allowOverlap="1">
            <wp:simplePos x="0" y="0"/>
            <wp:positionH relativeFrom="column">
              <wp:posOffset>-1905</wp:posOffset>
            </wp:positionH>
            <wp:positionV relativeFrom="paragraph">
              <wp:posOffset>-1905</wp:posOffset>
            </wp:positionV>
            <wp:extent cx="4695825" cy="7124700"/>
            <wp:effectExtent l="0" t="0" r="9525" b="0"/>
            <wp:wrapNone/>
            <wp:docPr id="11" name="Picture 11" descr="C:\Users\berkah-3\AppData\Local\Temp\Rar$DIa3820.23384\CamScanner 06-11-2025 23.46_page-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3820.23384\CamScanner 06-11-2025 23.46_page-0010.jpg"/>
                    <pic:cNvPicPr>
                      <a:picLocks noChangeAspect="1" noChangeArrowheads="1"/>
                    </pic:cNvPicPr>
                  </pic:nvPicPr>
                  <pic:blipFill rotWithShape="1">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6781"/>
                    <a:stretch/>
                  </pic:blipFill>
                  <pic:spPr bwMode="auto">
                    <a:xfrm>
                      <a:off x="0" y="0"/>
                      <a:ext cx="4695825" cy="71247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2B1557" w:rsidRDefault="00B30876" w:rsidP="002B1557">
      <w:pPr>
        <w:rPr>
          <w:rFonts w:ascii="Times New Roman" w:hAnsi="Times New Roman" w:cs="Times New Roman"/>
          <w:sz w:val="24"/>
          <w:szCs w:val="24"/>
        </w:rPr>
      </w:pPr>
      <w:r>
        <w:rPr>
          <w:rFonts w:ascii="Times New Roman" w:hAnsi="Times New Roman" w:cs="Times New Roman"/>
          <w:noProof/>
          <w:sz w:val="24"/>
          <w:szCs w:val="24"/>
        </w:rPr>
        <w:lastRenderedPageBreak/>
        <w:pict>
          <v:group id="Group 14" o:spid="_x0000_s1026" style="position:absolute;margin-left:13.35pt;margin-top:17.1pt;width:362.25pt;height:561pt;z-index:251670528" coordsize="46005,712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NaWNy&#10;b3NvZnQgV2luZG93cyBQaG90byBWaWV3ZXIgNi4xLjc2MDAuMTYzODUAMjAyNToxMTowNyAxMDo1&#10;MzoyOQAAAeocAAcAAAgMAAAIqgAAAAAc6gAAAA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PD94cGFja2V0IGVuZD0ndyc/Pv/bAEMA&#10;AwICAwICAwMDAwQDAwQFCAUFBAQFCgcHBggMCgwMCwoLCw0OEhANDhEOCwsQFhARExQVFRUMDxcY&#10;FhQYEhQVFP/bAEMBAwQEBQQFCQUFCRQNCw0UFBQUFBQUFBQUFBQUFBQUFBQUFBQUFBQUFBQUFBQU&#10;FBQUFBQUFBQUFBQUFBQUFBQUFP/AABEIBtsE2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pD0paKAI2UEdBRTt&#10;tFMjUdRRRSLCiiigAooooAKKKKACiiigArw/9tVmX9mrxZt3E+bp4O04OPt9vmvcK8H/AG5IvO/Z&#10;g8XKN3+u04/K208ahbHr6cc+1b0P4sPVfmZ1PgZ8/fsra7J4e8Y6NbxjNreKISM442tg/XNfe0YI&#10;XmvzP+FmqPpepaLdxzGB4ZYmDjggAgEZ9+ea/SbSbxNQ0+3njO6OSNXB9QRXpZlC0lI48M+5dooo&#10;rxj0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kNADSTniik&#10;IziiqsZ3JKKKKk0CiiigAooooAKKKKACiiigArwv9t2GO4/Zl8Wxy7thl0/JVtpH+n2+DmvdK8O/&#10;bWfZ+zT4sOwSfvdPG0nHW/txW1D+LH1X5kTV4tHyN4A0hJrS1KMWDAbhnoOSCCO/I7197/B/UF1P&#10;4daHMGLsLZUcscnIGDmviH4Y2iS2Vt5fybsA5PI9hX2f8DjGnglII2B8mVkKgY29DXt5hG1NN73P&#10;Nw1+ex6FRRRXzx6o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SUAJtooZ9vainch8qHUUUUiwooooAKKKKACiiigAooooAK8U/bM/wCTb/FfyhsSWJwf+v63r2uv&#10;EP207aS7/Zr8VxREh2l08jGecX9uccfStqP8WN+6JlomfOXwZZLqFVwAFwThRyMe/wBf0r67+D5U&#10;afqCIP3YkRh+K9P0FfKfwT0OYWNuCi+Y6kA5JyecdPy4r6n+FayWsl5E6hRIqsMeoJHX8a97Hcrp&#10;vXU86jfnuejUUgNLXzZ6Y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SGlooAaVyKKdRTuS4phRRRSKCiiigAooooAKKKKACiiigArxv9r2Uxfs++I2XO43GnKpGOCb&#10;+3APJA6n/wDXXsleKftlu0f7OXihkUOwm0/AJA/5f7fvg4Na0v4kfVET+FnkfwSMp06KRxvLjaCA&#10;ME/j0r6N8ElkulR8ZMTYx25HBr5++Bdqn9l2ccWTK6feI6YHJIyMdK+hfBsojvfKYBmdCQ/0IyK9&#10;rF8vI3E4KKaO1HWlpB1pa+fR6QUUUUw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DSCSMHp1op1FABRRRQAUUUUAFFFFABRRRQAUU&#10;UUAFeT/tURtN8CfEkaSeS7PaAScfKftcPPNesV5d+0ykcnwV18Sp5kfmWZK7tvS7hP8An1rWl/Ej&#10;6ozqW5Hc88+CUDW1jaiRBJH5akkYPOAMD8q+gbQmWKJs7c8ECvnn4O3kL6dbfOZImjHKsMrxx2x2&#10;619Eae6taxYHpzxzXViJXlY82hZsuW6CNNo5wTUtRxfxfWpK4WeqtgooopD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8&#10;t/abgNx8EvEEasVYvaFWXqpF1CQf0r1KvMv2k93/AApbxBtYqxNsM4zj/SYu1XD4kZVf4cvQ8h+C&#10;SREWxiQ+QF2qCM9D2HcEcV9IabcIUSOIcfeyR196+d/g1A0Wi6ek0yPIiIGMcewucDJx7nJ//VX0&#10;LpiBYNqNwSMYGMYxxXbi5JPQ8ujc1bdj5silgSOcD3qzVC3dTeONuHK8nOehq/XAz2FogooopD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51+0ICfhHrYGMl7YDPTP2mLFei15z+0NuHwg13Z1z&#10;bd8cfaIs496qPxIifws8m+HZX7NEoBVgN5UnPU9Afx/lXtWnSgqmACFGFyP89K8Z+GyI1pAsYY4A&#10;IPBz757169oEyNGm1T+7yCD1rSsrpnkx1asanhSAxajqbF95dgeOcdR1711Ncz4ZAXVNQG3YCQQM&#10;dfeukHU0qukl6L8j2Fe2o6iiish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ecftDsF+EGuFhld9sCPUfaYhXo9eaftGz&#10;S23wd1x4EV5PNtFAc8AG6hBP4Ak/hTW6InrFnj/wzZIkgjAZCThfn6jP6dq9u0xZCqEqCARtU+nr&#10;75rw/wCHUoaKFpeU6Nng59gOK9s0m8XgYMaqMA7uTjPNazejPIumzQ8JTvPreqF8rwuxGIOBk5/o&#10;fxrsFrhfA1y02t6mgQiJfusTnPIz9Pp1ruu9FX4l6I9hJW0FooorEo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V5f+&#10;0wSPgpr+F3Ze0H0/0qHn8Ov4V6hXl37TRx8E/EHzBTvtAMjqftcPH49Ka3RMvhZ89eA5A0sURYqn&#10;3gfvZ+n5CvbdFvxJGoD4C8YLZJ9K8R+H+C6u5G5SP4h/LrXtGjCMoGdAucAIfy6/jXTJJ6s8i2p1&#10;fw6dpNa1J2IGUBC57ZwP5GvQ+9cB8O4gNW1FhnG1fw5PFd/3qa/x/JHrxVkhaKKK5ygooooAKKKK&#10;ACiiigAopAQelLQAUUUUAFFFFABRSE4FFAC0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Nd9v0ooAdRRRQAUUUUAFFFFABRRRQAUUUUAFef/HlWf4V6yFfy2323zEk&#10;f8vEfpXoFcD8dlDfC7VwwZgJLY4XqcXEXFNaMzqfA7HnXw1mmESEDy+M7w2SQPYfSvZbKRfIG0H1&#10;zivJvhlE8kMasN+ArAN1Axz7jj1r2CwAKYUblODkdMYrGo73Z5VOL573INDtEt9RvmTG6UhmAGOa&#10;3qxNGVTfXbbjuJxye2T6Vt10T3PZCiii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BrEA8iilxmigBaKKKACiiigAooooAKKKKACiiigArzv4/wAzwfCfWXQZYSWo&#10;GW29bmIda9Erzz4/IJfhPrSFQ257YYPr9piprcyq/AzivhxtMCbmZZJEDn2GMcY9MV7BY5WEAdcC&#10;vHfhsomEAJ2swKNuBxknOR+Few2gOzbnJUAZH061hU1uebSvdNi6Nhr284wQQDx9a2K5/wAPR+Tf&#10;365LNu5x068fzroK6Zqzt6HrhRRR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SHpS0UAMfOODRSsMiimZuLbHUUUUjQKKKKACiiigAooooAKKKKACvOP2hmkT4Ra00QUu&#10;JbThjgY+1RZ/TNej1598e41l+FOsKxIXzLXOP+vmKgifws4r4WTBrdF4Q7Vfk5OfTP8AnrXscBUw&#10;qRwAATivEfhb5KmASjKKu5WxjbnnOa9ugbfHG2B05Pr71M1bY4aaW5HpGz+0b5UXGCp/PNa9Y+lo&#10;iaje+VgI2CcH+LnNbFaz3+49JhRRRUC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TnPtRS0UAFFFFABRRRQAUUUUAFFFFABRRRQAV53+0CVX4Sa0S5jAe2O5V3EH7T&#10;FjivRK8++PbhPhRrZOMZt/vDI/4+I6qPxIzqO0GzkfhPC50i3aSUuWRQ3AyBj/EmvWopAIgMAAYx&#10;z0FePfCq8EtpE1vEG+UDkkDp1/LHJr163+aNQVwCM5FY1b3aPNpvqQaDLv1LUc8lWA6Dp/kVv1z2&#10;g7RrGp4+98pIxjg5xXQ10TVn8keqgooorMY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K97/qh/vVRq9e/wCqH+9VGgAooooAKKKKACtOH/VJ/uisytOH/VJ/uigB&#10;9cD8dWVfhZrLMSqhrc5Bwf8AXx131eefH7A+E2tbjhd9tnjP/LxFVR3RnU+BnHfCuLNvExO7eeH6&#10;kAc4Oa9XiYTfMV+ZM5PrXkHw1GbS0kBb5V3YBxyR1Pr/APXr1+zkxAjOMhhnI6Ef5NY1tzyKVnom&#10;VvDqyLrep7lKRkKwz+P+FdNWBoRY6pqO4/KGAUc5Arfrpq/F8l+R7S21Ciiish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r3v+qH+9VGr17/qh/vVRoAK&#10;KKDzQAd6KKKACtOH/VJ/uisytOH/AFSf7ooAf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QXUbSRgKMnPrVX7LN/c/UVo0U&#10;AZ32Wb+5+oo+yzf3P1FaNFAGd9lm/ufqKPss39z9RWjRQBnfZZv7n6ir8YKxqDwQBmn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9lQSwMECgAAAAAAAAAhABUKnO3DRgAAw0YA&#10;ABUAAABkcnMvbWVkaWEvaW1hZ2UyLmpwZWf/2P/gABBKRklGAAEBAQDcANwAAP/bAEMAAgEBAgEB&#10;AgICAgICAgIDBQMDAwMDBgQEAwUHBgcHBwYHBwgJCwkICAoIBwcKDQoKCwwMDAwHCQ4PDQwOCwwM&#10;DP/bAEMBAgICAwMDBgMDBgwIBwgMDAwMDAwMDAwMDAwMDAwMDAwMDAwMDAwMDAwMDAwMDAwMDAwM&#10;DAwMDAwMDAwMDAwMDP/AABEIAVoBA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46005;height:7124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jETzBAAAA2wAAAA8AAABkcnMvZG93bnJldi54bWxET0uLwjAQvi/4H8IIXhZNFddHNYq4LMhe&#10;xAeIt6EZ22IyKU3U+u+NsLC3+fieM1821og71b50rKDfS0AQZ06XnCs4Hn66ExA+IGs0jknBkzws&#10;F62POabaPXhH933IRQxhn6KCIoQqldJnBVn0PVcRR+7iaoshwjqXusZHDLdGDpJkJC2WHBsKrGhd&#10;UHbd36yCw5fcmtPwvJ42Y5c9v83v9RNRqU67Wc1ABGrCv/jPvdFx/gDev8QD5OI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8jETzBAAAA2wAAAA8AAAAAAAAAAAAAAAAAnwIA&#10;AGRycy9kb3ducmV2LnhtbFBLBQYAAAAABAAEAPcAAACNAwAAAAA=&#10;">
              <v:imagedata r:id="rId48" o:title="CamScanner 06-11-2025 23" cropleft="5700f"/>
              <v:path arrowok="t"/>
            </v:shape>
            <v:shape id="Picture 13" o:spid="_x0000_s1028" type="#_x0000_t75" style="position:absolute;left:34480;top:8763;width:10763;height:1438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dSizAAAAA2wAAAA8AAABkcnMvZG93bnJldi54bWxET02LwjAQvQv+hzCCN01dYdGuaRFB7EEQ&#10;tR72NjSzbdlm0m2i1n9vFgRv83ifs0p704gbda62rGA2jUAQF1bXXCrIz9vJAoTzyBoby6TgQQ7S&#10;ZDhYYaztnY90O/lShBB2MSqovG9jKV1RkUE3tS1x4H5sZ9AH2JVSd3gP4aaRH1H0KQ3WHBoqbGlT&#10;UfF7uhoF5i/Ll5nbI695/jDfWXM57LZKjUf9+guEp96/xS93psP8Ofz/Eg6QyR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R1KLMAAAADbAAAADwAAAAAAAAAAAAAAAACfAgAA&#10;ZHJzL2Rvd25yZXYueG1sUEsFBgAAAAAEAAQA9wAAAIwDAAAAAA==&#10;">
              <v:imagedata r:id="rId49" o:title="29 HENDRA GUNAWAN 231214029"/>
              <v:path arrowok="t"/>
            </v:shape>
          </v:group>
        </w:pict>
      </w: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bookmarkStart w:id="5" w:name="_GoBack"/>
      <w:bookmarkEnd w:id="5"/>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Default="002B1557" w:rsidP="002B1557">
      <w:pPr>
        <w:rPr>
          <w:rFonts w:ascii="Times New Roman" w:hAnsi="Times New Roman" w:cs="Times New Roman"/>
          <w:sz w:val="24"/>
          <w:szCs w:val="24"/>
        </w:rPr>
      </w:pPr>
    </w:p>
    <w:p w:rsidR="002B1557" w:rsidRPr="002B1557" w:rsidRDefault="002B1557" w:rsidP="002B1557">
      <w:pPr>
        <w:rPr>
          <w:rFonts w:ascii="Times New Roman" w:hAnsi="Times New Roman" w:cs="Times New Roman"/>
          <w:sz w:val="24"/>
          <w:szCs w:val="24"/>
        </w:rPr>
      </w:pPr>
    </w:p>
    <w:sectPr w:rsidR="002B1557" w:rsidRPr="002B1557" w:rsidSect="000B3DF6">
      <w:pgSz w:w="11906" w:h="16838" w:code="9"/>
      <w:pgMar w:top="2268" w:right="1701" w:bottom="1701"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245B9" w:rsidRDefault="00C245B9" w:rsidP="003A2743">
      <w:pPr>
        <w:spacing w:after="0" w:line="240" w:lineRule="auto"/>
      </w:pPr>
      <w:r>
        <w:separator/>
      </w:r>
    </w:p>
  </w:endnote>
  <w:endnote w:type="continuationSeparator" w:id="1">
    <w:p w:rsidR="00C245B9" w:rsidRDefault="00C245B9" w:rsidP="003A274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16AA" w:rsidRDefault="005D16A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16AA" w:rsidRDefault="005D16A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69970087"/>
      <w:docPartObj>
        <w:docPartGallery w:val="Page Numbers (Bottom of Page)"/>
        <w:docPartUnique/>
      </w:docPartObj>
    </w:sdtPr>
    <w:sdtEndPr>
      <w:rPr>
        <w:noProof/>
      </w:rPr>
    </w:sdtEndPr>
    <w:sdtContent>
      <w:p w:rsidR="00202C6E" w:rsidRDefault="00B30876">
        <w:pPr>
          <w:pStyle w:val="Footer"/>
          <w:jc w:val="center"/>
        </w:pPr>
        <w:r>
          <w:fldChar w:fldCharType="begin"/>
        </w:r>
        <w:r w:rsidR="00202C6E">
          <w:instrText xml:space="preserve"> PAGE   \* MERGEFORMAT </w:instrText>
        </w:r>
        <w:r>
          <w:fldChar w:fldCharType="separate"/>
        </w:r>
        <w:r w:rsidR="00581086">
          <w:rPr>
            <w:noProof/>
          </w:rPr>
          <w:t>61</w:t>
        </w:r>
        <w:r>
          <w:rPr>
            <w:noProof/>
          </w:rPr>
          <w:fldChar w:fldCharType="end"/>
        </w:r>
      </w:p>
    </w:sdtContent>
  </w:sdt>
  <w:p w:rsidR="00202C6E" w:rsidRDefault="00202C6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245B9" w:rsidRDefault="00C245B9" w:rsidP="003A2743">
      <w:pPr>
        <w:spacing w:after="0" w:line="240" w:lineRule="auto"/>
      </w:pPr>
      <w:r>
        <w:separator/>
      </w:r>
    </w:p>
  </w:footnote>
  <w:footnote w:type="continuationSeparator" w:id="1">
    <w:p w:rsidR="00C245B9" w:rsidRDefault="00C245B9" w:rsidP="003A274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16AA" w:rsidRDefault="00B3087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02641" o:spid="_x0000_s2050"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16AA" w:rsidRDefault="00B3087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02642" o:spid="_x0000_s2051"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16AA" w:rsidRDefault="00B3087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02640" o:spid="_x0000_s2049"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16AA" w:rsidRDefault="00B3087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02644" o:spid="_x0000_s2053"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4412973"/>
      <w:docPartObj>
        <w:docPartGallery w:val="Page Numbers (Top of Page)"/>
        <w:docPartUnique/>
      </w:docPartObj>
    </w:sdtPr>
    <w:sdtEndPr>
      <w:rPr>
        <w:noProof/>
      </w:rPr>
    </w:sdtEndPr>
    <w:sdtContent>
      <w:p w:rsidR="00202C6E" w:rsidRDefault="00B30876">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02645" o:spid="_x0000_s2054" type="#_x0000_t75" style="position:absolute;left:0;text-align:left;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r>
          <w:fldChar w:fldCharType="begin"/>
        </w:r>
        <w:r w:rsidR="00202C6E">
          <w:instrText xml:space="preserve"> PAGE   \* MERGEFORMAT </w:instrText>
        </w:r>
        <w:r>
          <w:fldChar w:fldCharType="separate"/>
        </w:r>
        <w:r w:rsidR="00581086">
          <w:rPr>
            <w:noProof/>
          </w:rPr>
          <w:t>74</w:t>
        </w:r>
        <w:r>
          <w:rPr>
            <w:noProof/>
          </w:rPr>
          <w:fldChar w:fldCharType="end"/>
        </w:r>
      </w:p>
    </w:sdtContent>
  </w:sdt>
  <w:p w:rsidR="00202C6E" w:rsidRDefault="00202C6E">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16AA" w:rsidRDefault="00B3087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02643" o:spid="_x0000_s2052"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215756"/>
    <w:multiLevelType w:val="hybridMultilevel"/>
    <w:tmpl w:val="74D0B4CA"/>
    <w:lvl w:ilvl="0" w:tplc="13CE1F9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BCA7E2D"/>
    <w:multiLevelType w:val="multilevel"/>
    <w:tmpl w:val="81A04576"/>
    <w:lvl w:ilvl="0">
      <w:start w:val="1"/>
      <w:numFmt w:val="decimal"/>
      <w:lvlText w:val="%1."/>
      <w:lvlJc w:val="left"/>
      <w:pPr>
        <w:ind w:left="720" w:hanging="360"/>
      </w:pPr>
      <w:rPr>
        <w:rFonts w:hint="default"/>
      </w:rPr>
    </w:lvl>
    <w:lvl w:ilvl="1">
      <w:start w:val="3"/>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
    <w:nsid w:val="0FB54674"/>
    <w:multiLevelType w:val="multilevel"/>
    <w:tmpl w:val="68146580"/>
    <w:lvl w:ilvl="0">
      <w:start w:val="1"/>
      <w:numFmt w:val="decimal"/>
      <w:lvlText w:val="%1)"/>
      <w:lvlJc w:val="left"/>
      <w:pPr>
        <w:tabs>
          <w:tab w:val="num" w:pos="720"/>
        </w:tabs>
        <w:ind w:left="720" w:hanging="360"/>
      </w:pPr>
      <w:rPr>
        <w:rFonts w:hint="default"/>
        <w:sz w:val="24"/>
        <w:szCs w:val="32"/>
      </w:rPr>
    </w:lvl>
    <w:lvl w:ilvl="1">
      <w:start w:val="1"/>
      <w:numFmt w:val="lowerLetter"/>
      <w:lvlText w:val="%2)"/>
      <w:lvlJc w:val="left"/>
      <w:pPr>
        <w:ind w:left="1440" w:hanging="360"/>
      </w:pPr>
    </w:lvl>
    <w:lvl w:ilvl="2">
      <w:start w:val="4"/>
      <w:numFmt w:val="bullet"/>
      <w:lvlText w:val="-"/>
      <w:lvlJc w:val="left"/>
      <w:pPr>
        <w:ind w:left="2160" w:hanging="360"/>
      </w:pPr>
      <w:rPr>
        <w:rFonts w:ascii="Times New Roman" w:eastAsiaTheme="minorHAnsi" w:hAnsi="Times New Roman"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1103FD1"/>
    <w:multiLevelType w:val="multilevel"/>
    <w:tmpl w:val="EBB8A286"/>
    <w:lvl w:ilvl="0">
      <w:start w:val="1"/>
      <w:numFmt w:val="lowerLetter"/>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2C3067E"/>
    <w:multiLevelType w:val="multilevel"/>
    <w:tmpl w:val="81144838"/>
    <w:lvl w:ilvl="0">
      <w:start w:val="1"/>
      <w:numFmt w:val="decimal"/>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8D5E36"/>
    <w:multiLevelType w:val="hybridMultilevel"/>
    <w:tmpl w:val="9C98E96C"/>
    <w:lvl w:ilvl="0" w:tplc="2ADEF12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nsid w:val="1E6D7732"/>
    <w:multiLevelType w:val="multilevel"/>
    <w:tmpl w:val="1A0CA950"/>
    <w:lvl w:ilvl="0">
      <w:start w:val="1"/>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nsid w:val="23037413"/>
    <w:multiLevelType w:val="multilevel"/>
    <w:tmpl w:val="BA20EACA"/>
    <w:lvl w:ilvl="0">
      <w:start w:val="1"/>
      <w:numFmt w:val="decimal"/>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4526AC5"/>
    <w:multiLevelType w:val="multilevel"/>
    <w:tmpl w:val="070A5422"/>
    <w:lvl w:ilvl="0">
      <w:start w:val="2"/>
      <w:numFmt w:val="decimal"/>
      <w:lvlText w:val="%1)"/>
      <w:lvlJc w:val="left"/>
      <w:pPr>
        <w:tabs>
          <w:tab w:val="num" w:pos="720"/>
        </w:tabs>
        <w:ind w:left="720" w:hanging="360"/>
      </w:pPr>
      <w:rPr>
        <w:rFonts w:hint="default"/>
        <w:sz w:val="24"/>
        <w:szCs w:val="32"/>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nsid w:val="37C42468"/>
    <w:multiLevelType w:val="hybridMultilevel"/>
    <w:tmpl w:val="A83EF8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84A2299"/>
    <w:multiLevelType w:val="hybridMultilevel"/>
    <w:tmpl w:val="6D4C59D0"/>
    <w:lvl w:ilvl="0" w:tplc="A0486588">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3ADA78BB"/>
    <w:multiLevelType w:val="multilevel"/>
    <w:tmpl w:val="F3B87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B5602B3"/>
    <w:multiLevelType w:val="hybridMultilevel"/>
    <w:tmpl w:val="5BB492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3293A11"/>
    <w:multiLevelType w:val="hybridMultilevel"/>
    <w:tmpl w:val="55BC87BE"/>
    <w:lvl w:ilvl="0" w:tplc="C65AE1C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
    <w:nsid w:val="45260290"/>
    <w:multiLevelType w:val="hybridMultilevel"/>
    <w:tmpl w:val="C542E682"/>
    <w:lvl w:ilvl="0" w:tplc="CB7AB4F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nsid w:val="49DD7127"/>
    <w:multiLevelType w:val="hybridMultilevel"/>
    <w:tmpl w:val="A792FADC"/>
    <w:lvl w:ilvl="0" w:tplc="0C3EECD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nsid w:val="4C7D23E6"/>
    <w:multiLevelType w:val="hybridMultilevel"/>
    <w:tmpl w:val="25603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53C45C2E"/>
    <w:multiLevelType w:val="multilevel"/>
    <w:tmpl w:val="3E2A5DFA"/>
    <w:lvl w:ilvl="0">
      <w:start w:val="1"/>
      <w:numFmt w:val="lowerLetter"/>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1C86E4D"/>
    <w:multiLevelType w:val="multilevel"/>
    <w:tmpl w:val="7DC6B344"/>
    <w:lvl w:ilvl="0">
      <w:start w:val="2"/>
      <w:numFmt w:val="decimal"/>
      <w:lvlText w:val="%1"/>
      <w:lvlJc w:val="left"/>
      <w:pPr>
        <w:ind w:left="480" w:hanging="480"/>
      </w:pPr>
      <w:rPr>
        <w:rFonts w:hint="default"/>
      </w:rPr>
    </w:lvl>
    <w:lvl w:ilvl="1">
      <w:start w:val="1"/>
      <w:numFmt w:val="decimal"/>
      <w:lvlText w:val="%1.%2"/>
      <w:lvlJc w:val="left"/>
      <w:pPr>
        <w:ind w:left="693" w:hanging="48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19">
    <w:nsid w:val="645F5907"/>
    <w:multiLevelType w:val="hybridMultilevel"/>
    <w:tmpl w:val="147C2B5A"/>
    <w:lvl w:ilvl="0" w:tplc="3809000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0">
    <w:nsid w:val="64A31C2B"/>
    <w:multiLevelType w:val="multilevel"/>
    <w:tmpl w:val="C824B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7EC11E2"/>
    <w:multiLevelType w:val="multilevel"/>
    <w:tmpl w:val="ED348D4C"/>
    <w:lvl w:ilvl="0">
      <w:start w:val="1"/>
      <w:numFmt w:val="lowerLetter"/>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E353AC1"/>
    <w:multiLevelType w:val="hybridMultilevel"/>
    <w:tmpl w:val="06AA14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789841C2"/>
    <w:multiLevelType w:val="multilevel"/>
    <w:tmpl w:val="DEF019F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AA72EF4"/>
    <w:multiLevelType w:val="multilevel"/>
    <w:tmpl w:val="E3BC3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9"/>
  </w:num>
  <w:num w:numId="3">
    <w:abstractNumId w:val="16"/>
  </w:num>
  <w:num w:numId="4">
    <w:abstractNumId w:val="1"/>
  </w:num>
  <w:num w:numId="5">
    <w:abstractNumId w:val="0"/>
  </w:num>
  <w:num w:numId="6">
    <w:abstractNumId w:val="15"/>
  </w:num>
  <w:num w:numId="7">
    <w:abstractNumId w:val="5"/>
  </w:num>
  <w:num w:numId="8">
    <w:abstractNumId w:val="22"/>
  </w:num>
  <w:num w:numId="9">
    <w:abstractNumId w:val="13"/>
  </w:num>
  <w:num w:numId="10">
    <w:abstractNumId w:val="6"/>
  </w:num>
  <w:num w:numId="11">
    <w:abstractNumId w:val="19"/>
  </w:num>
  <w:num w:numId="12">
    <w:abstractNumId w:val="12"/>
  </w:num>
  <w:num w:numId="13">
    <w:abstractNumId w:val="18"/>
  </w:num>
  <w:num w:numId="14">
    <w:abstractNumId w:val="23"/>
  </w:num>
  <w:num w:numId="15">
    <w:abstractNumId w:val="10"/>
  </w:num>
  <w:num w:numId="16">
    <w:abstractNumId w:val="3"/>
  </w:num>
  <w:num w:numId="17">
    <w:abstractNumId w:val="2"/>
  </w:num>
  <w:num w:numId="18">
    <w:abstractNumId w:val="8"/>
  </w:num>
  <w:num w:numId="19">
    <w:abstractNumId w:val="7"/>
  </w:num>
  <w:num w:numId="20">
    <w:abstractNumId w:val="4"/>
  </w:num>
  <w:num w:numId="21">
    <w:abstractNumId w:val="17"/>
  </w:num>
  <w:num w:numId="22">
    <w:abstractNumId w:val="21"/>
  </w:num>
  <w:num w:numId="23">
    <w:abstractNumId w:val="20"/>
  </w:num>
  <w:num w:numId="24">
    <w:abstractNumId w:val="11"/>
  </w:num>
  <w:num w:numId="25">
    <w:abstractNumId w:val="24"/>
  </w:num>
  <w:numIdMacAtCleanup w:val="2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ocumentProtection w:edit="forms" w:enforcement="1" w:cryptProviderType="rsaFull" w:cryptAlgorithmClass="hash" w:cryptAlgorithmType="typeAny" w:cryptAlgorithmSid="4" w:cryptSpinCount="50000" w:hash="/z0hq1p3kA+sijBHjXPmRAQSGzE=" w:salt="XZoO+WvBjeDda++dvCqLO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935219"/>
    <w:rsid w:val="00013C80"/>
    <w:rsid w:val="00031BE0"/>
    <w:rsid w:val="00054347"/>
    <w:rsid w:val="00065DB5"/>
    <w:rsid w:val="0007533B"/>
    <w:rsid w:val="000A3FFA"/>
    <w:rsid w:val="000B293F"/>
    <w:rsid w:val="000B3DF6"/>
    <w:rsid w:val="000C00C1"/>
    <w:rsid w:val="000C11DA"/>
    <w:rsid w:val="000C71F7"/>
    <w:rsid w:val="000E36C1"/>
    <w:rsid w:val="000F1E9F"/>
    <w:rsid w:val="00101F15"/>
    <w:rsid w:val="00105C2D"/>
    <w:rsid w:val="00107905"/>
    <w:rsid w:val="00125F3B"/>
    <w:rsid w:val="00191FE9"/>
    <w:rsid w:val="00193822"/>
    <w:rsid w:val="00196DAE"/>
    <w:rsid w:val="001C1836"/>
    <w:rsid w:val="001D5E71"/>
    <w:rsid w:val="001D7A6B"/>
    <w:rsid w:val="001E3A18"/>
    <w:rsid w:val="001F2074"/>
    <w:rsid w:val="001F2AEA"/>
    <w:rsid w:val="001F5D55"/>
    <w:rsid w:val="00202C6E"/>
    <w:rsid w:val="00214C9C"/>
    <w:rsid w:val="0022440E"/>
    <w:rsid w:val="00253214"/>
    <w:rsid w:val="002709AC"/>
    <w:rsid w:val="00282176"/>
    <w:rsid w:val="00291907"/>
    <w:rsid w:val="002B1557"/>
    <w:rsid w:val="002B1E72"/>
    <w:rsid w:val="002B34DC"/>
    <w:rsid w:val="002C2701"/>
    <w:rsid w:val="002C7D45"/>
    <w:rsid w:val="002D0324"/>
    <w:rsid w:val="002D1E1C"/>
    <w:rsid w:val="002D7500"/>
    <w:rsid w:val="00300A95"/>
    <w:rsid w:val="00302108"/>
    <w:rsid w:val="003034DE"/>
    <w:rsid w:val="00332542"/>
    <w:rsid w:val="00343D67"/>
    <w:rsid w:val="0035522C"/>
    <w:rsid w:val="003569BD"/>
    <w:rsid w:val="00371C33"/>
    <w:rsid w:val="00387B29"/>
    <w:rsid w:val="00396582"/>
    <w:rsid w:val="003A0024"/>
    <w:rsid w:val="003A2743"/>
    <w:rsid w:val="00407B0D"/>
    <w:rsid w:val="00417C1E"/>
    <w:rsid w:val="00424A98"/>
    <w:rsid w:val="00441255"/>
    <w:rsid w:val="00444041"/>
    <w:rsid w:val="004739BC"/>
    <w:rsid w:val="004741DF"/>
    <w:rsid w:val="004832BF"/>
    <w:rsid w:val="00487612"/>
    <w:rsid w:val="004A50D8"/>
    <w:rsid w:val="004A6C9E"/>
    <w:rsid w:val="004B01A4"/>
    <w:rsid w:val="004C2EC6"/>
    <w:rsid w:val="004E0967"/>
    <w:rsid w:val="004F72FA"/>
    <w:rsid w:val="00501EBC"/>
    <w:rsid w:val="00536EAE"/>
    <w:rsid w:val="005527A0"/>
    <w:rsid w:val="00581086"/>
    <w:rsid w:val="00583F8C"/>
    <w:rsid w:val="005D16AA"/>
    <w:rsid w:val="005D2FA9"/>
    <w:rsid w:val="005E649E"/>
    <w:rsid w:val="005F65AE"/>
    <w:rsid w:val="006001F9"/>
    <w:rsid w:val="006169B9"/>
    <w:rsid w:val="00620149"/>
    <w:rsid w:val="006232F5"/>
    <w:rsid w:val="00626E5F"/>
    <w:rsid w:val="00627256"/>
    <w:rsid w:val="00632AC4"/>
    <w:rsid w:val="00651BBD"/>
    <w:rsid w:val="0066616B"/>
    <w:rsid w:val="006A1CC7"/>
    <w:rsid w:val="006C6E7C"/>
    <w:rsid w:val="006C7FAF"/>
    <w:rsid w:val="006D1589"/>
    <w:rsid w:val="006D68CF"/>
    <w:rsid w:val="00701F97"/>
    <w:rsid w:val="00702158"/>
    <w:rsid w:val="00706C37"/>
    <w:rsid w:val="0071029D"/>
    <w:rsid w:val="00712B90"/>
    <w:rsid w:val="00715315"/>
    <w:rsid w:val="0072221E"/>
    <w:rsid w:val="0074622D"/>
    <w:rsid w:val="00756C12"/>
    <w:rsid w:val="00765EC8"/>
    <w:rsid w:val="007A1B25"/>
    <w:rsid w:val="007A7595"/>
    <w:rsid w:val="007C43CF"/>
    <w:rsid w:val="007E39BC"/>
    <w:rsid w:val="007F4DF8"/>
    <w:rsid w:val="00801519"/>
    <w:rsid w:val="00803394"/>
    <w:rsid w:val="00807F95"/>
    <w:rsid w:val="00823EB1"/>
    <w:rsid w:val="0082635C"/>
    <w:rsid w:val="00836A85"/>
    <w:rsid w:val="00862257"/>
    <w:rsid w:val="00872161"/>
    <w:rsid w:val="00887A39"/>
    <w:rsid w:val="00892768"/>
    <w:rsid w:val="00893FF2"/>
    <w:rsid w:val="008A121B"/>
    <w:rsid w:val="008A6213"/>
    <w:rsid w:val="008B6C46"/>
    <w:rsid w:val="008C0785"/>
    <w:rsid w:val="008C69EA"/>
    <w:rsid w:val="008D07F3"/>
    <w:rsid w:val="00905904"/>
    <w:rsid w:val="009214FF"/>
    <w:rsid w:val="0093024E"/>
    <w:rsid w:val="00935219"/>
    <w:rsid w:val="00945CD6"/>
    <w:rsid w:val="00960260"/>
    <w:rsid w:val="00961D17"/>
    <w:rsid w:val="00966349"/>
    <w:rsid w:val="00973161"/>
    <w:rsid w:val="009839FE"/>
    <w:rsid w:val="00987CD0"/>
    <w:rsid w:val="00997658"/>
    <w:rsid w:val="009A7FDC"/>
    <w:rsid w:val="009E7AEC"/>
    <w:rsid w:val="00A01931"/>
    <w:rsid w:val="00A34172"/>
    <w:rsid w:val="00A408E9"/>
    <w:rsid w:val="00A42633"/>
    <w:rsid w:val="00A4452A"/>
    <w:rsid w:val="00A47619"/>
    <w:rsid w:val="00A51170"/>
    <w:rsid w:val="00A55634"/>
    <w:rsid w:val="00A60B06"/>
    <w:rsid w:val="00A6502B"/>
    <w:rsid w:val="00A74F9D"/>
    <w:rsid w:val="00AB571E"/>
    <w:rsid w:val="00AE367E"/>
    <w:rsid w:val="00AE7BF4"/>
    <w:rsid w:val="00AF0E61"/>
    <w:rsid w:val="00B008D9"/>
    <w:rsid w:val="00B30876"/>
    <w:rsid w:val="00B33AE4"/>
    <w:rsid w:val="00B46840"/>
    <w:rsid w:val="00B62CA1"/>
    <w:rsid w:val="00B86994"/>
    <w:rsid w:val="00B86CFC"/>
    <w:rsid w:val="00BA043F"/>
    <w:rsid w:val="00BA309F"/>
    <w:rsid w:val="00BB134E"/>
    <w:rsid w:val="00BB1995"/>
    <w:rsid w:val="00BC02FA"/>
    <w:rsid w:val="00BC4312"/>
    <w:rsid w:val="00BE3CCB"/>
    <w:rsid w:val="00C10754"/>
    <w:rsid w:val="00C245B9"/>
    <w:rsid w:val="00C27C33"/>
    <w:rsid w:val="00C4203C"/>
    <w:rsid w:val="00C63801"/>
    <w:rsid w:val="00C70101"/>
    <w:rsid w:val="00C72068"/>
    <w:rsid w:val="00C8422E"/>
    <w:rsid w:val="00C930F1"/>
    <w:rsid w:val="00CA40FD"/>
    <w:rsid w:val="00CA4AA9"/>
    <w:rsid w:val="00CB2C6D"/>
    <w:rsid w:val="00CC7E3F"/>
    <w:rsid w:val="00CD005E"/>
    <w:rsid w:val="00CF1331"/>
    <w:rsid w:val="00CF3383"/>
    <w:rsid w:val="00CF56EC"/>
    <w:rsid w:val="00D1148F"/>
    <w:rsid w:val="00D128D1"/>
    <w:rsid w:val="00D136A3"/>
    <w:rsid w:val="00D148D9"/>
    <w:rsid w:val="00D44F74"/>
    <w:rsid w:val="00D47023"/>
    <w:rsid w:val="00D5004E"/>
    <w:rsid w:val="00D745AB"/>
    <w:rsid w:val="00DB35A1"/>
    <w:rsid w:val="00DC18B7"/>
    <w:rsid w:val="00DC321B"/>
    <w:rsid w:val="00DC67E9"/>
    <w:rsid w:val="00DE6D61"/>
    <w:rsid w:val="00DF1287"/>
    <w:rsid w:val="00DF3561"/>
    <w:rsid w:val="00DF5F85"/>
    <w:rsid w:val="00E0738F"/>
    <w:rsid w:val="00E25CB0"/>
    <w:rsid w:val="00E3294E"/>
    <w:rsid w:val="00E36C89"/>
    <w:rsid w:val="00E45599"/>
    <w:rsid w:val="00E52149"/>
    <w:rsid w:val="00E54CAA"/>
    <w:rsid w:val="00E667FC"/>
    <w:rsid w:val="00E71CF3"/>
    <w:rsid w:val="00E72B37"/>
    <w:rsid w:val="00E75363"/>
    <w:rsid w:val="00E81FCB"/>
    <w:rsid w:val="00EB67AD"/>
    <w:rsid w:val="00EC138F"/>
    <w:rsid w:val="00F170F0"/>
    <w:rsid w:val="00F23CA0"/>
    <w:rsid w:val="00F774E1"/>
    <w:rsid w:val="00F91E27"/>
    <w:rsid w:val="00FB47DD"/>
    <w:rsid w:val="00FE79F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876"/>
  </w:style>
  <w:style w:type="paragraph" w:styleId="Heading1">
    <w:name w:val="heading 1"/>
    <w:basedOn w:val="Normal"/>
    <w:next w:val="Normal"/>
    <w:link w:val="Heading1Char"/>
    <w:uiPriority w:val="9"/>
    <w:qFormat/>
    <w:rsid w:val="00935219"/>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935219"/>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935219"/>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935219"/>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935219"/>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93521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3521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3521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3521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5219"/>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935219"/>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935219"/>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935219"/>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935219"/>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93521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3521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3521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35219"/>
    <w:rPr>
      <w:rFonts w:eastAsiaTheme="majorEastAsia" w:cstheme="majorBidi"/>
      <w:color w:val="272727" w:themeColor="text1" w:themeTint="D8"/>
    </w:rPr>
  </w:style>
  <w:style w:type="paragraph" w:styleId="Title">
    <w:name w:val="Title"/>
    <w:basedOn w:val="Normal"/>
    <w:next w:val="Normal"/>
    <w:link w:val="TitleChar"/>
    <w:uiPriority w:val="10"/>
    <w:qFormat/>
    <w:rsid w:val="0093521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52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521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3521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35219"/>
    <w:pPr>
      <w:spacing w:before="160"/>
      <w:jc w:val="center"/>
    </w:pPr>
    <w:rPr>
      <w:i/>
      <w:iCs/>
      <w:color w:val="404040" w:themeColor="text1" w:themeTint="BF"/>
    </w:rPr>
  </w:style>
  <w:style w:type="character" w:customStyle="1" w:styleId="QuoteChar">
    <w:name w:val="Quote Char"/>
    <w:basedOn w:val="DefaultParagraphFont"/>
    <w:link w:val="Quote"/>
    <w:uiPriority w:val="29"/>
    <w:rsid w:val="00935219"/>
    <w:rPr>
      <w:i/>
      <w:iCs/>
      <w:color w:val="404040" w:themeColor="text1" w:themeTint="BF"/>
    </w:rPr>
  </w:style>
  <w:style w:type="paragraph" w:styleId="ListParagraph">
    <w:name w:val="List Paragraph"/>
    <w:basedOn w:val="Normal"/>
    <w:uiPriority w:val="34"/>
    <w:qFormat/>
    <w:rsid w:val="00935219"/>
    <w:pPr>
      <w:ind w:left="720"/>
      <w:contextualSpacing/>
    </w:pPr>
  </w:style>
  <w:style w:type="character" w:styleId="IntenseEmphasis">
    <w:name w:val="Intense Emphasis"/>
    <w:basedOn w:val="DefaultParagraphFont"/>
    <w:uiPriority w:val="21"/>
    <w:qFormat/>
    <w:rsid w:val="00935219"/>
    <w:rPr>
      <w:i/>
      <w:iCs/>
      <w:color w:val="2E74B5" w:themeColor="accent1" w:themeShade="BF"/>
    </w:rPr>
  </w:style>
  <w:style w:type="paragraph" w:styleId="IntenseQuote">
    <w:name w:val="Intense Quote"/>
    <w:basedOn w:val="Normal"/>
    <w:next w:val="Normal"/>
    <w:link w:val="IntenseQuoteChar"/>
    <w:uiPriority w:val="30"/>
    <w:qFormat/>
    <w:rsid w:val="00935219"/>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935219"/>
    <w:rPr>
      <w:i/>
      <w:iCs/>
      <w:color w:val="2E74B5" w:themeColor="accent1" w:themeShade="BF"/>
    </w:rPr>
  </w:style>
  <w:style w:type="character" w:styleId="IntenseReference">
    <w:name w:val="Intense Reference"/>
    <w:basedOn w:val="DefaultParagraphFont"/>
    <w:uiPriority w:val="32"/>
    <w:qFormat/>
    <w:rsid w:val="00935219"/>
    <w:rPr>
      <w:b/>
      <w:bCs/>
      <w:smallCaps/>
      <w:color w:val="2E74B5" w:themeColor="accent1" w:themeShade="BF"/>
      <w:spacing w:val="5"/>
    </w:rPr>
  </w:style>
  <w:style w:type="paragraph" w:styleId="Header">
    <w:name w:val="header"/>
    <w:basedOn w:val="Normal"/>
    <w:link w:val="HeaderChar"/>
    <w:uiPriority w:val="99"/>
    <w:unhideWhenUsed/>
    <w:rsid w:val="003A27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2743"/>
  </w:style>
  <w:style w:type="paragraph" w:styleId="Footer">
    <w:name w:val="footer"/>
    <w:basedOn w:val="Normal"/>
    <w:link w:val="FooterChar"/>
    <w:uiPriority w:val="99"/>
    <w:unhideWhenUsed/>
    <w:rsid w:val="003A27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2743"/>
  </w:style>
  <w:style w:type="paragraph" w:styleId="NormalWeb">
    <w:name w:val="Normal (Web)"/>
    <w:basedOn w:val="Normal"/>
    <w:uiPriority w:val="99"/>
    <w:semiHidden/>
    <w:unhideWhenUsed/>
    <w:rsid w:val="006169B9"/>
    <w:rPr>
      <w:rFonts w:ascii="Times New Roman" w:hAnsi="Times New Roman" w:cs="Times New Roman"/>
      <w:sz w:val="24"/>
      <w:szCs w:val="24"/>
    </w:rPr>
  </w:style>
  <w:style w:type="table" w:styleId="TableGrid">
    <w:name w:val="Table Grid"/>
    <w:basedOn w:val="TableNormal"/>
    <w:uiPriority w:val="39"/>
    <w:rsid w:val="00DB35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72B37"/>
    <w:rPr>
      <w:i/>
      <w:iCs/>
    </w:rPr>
  </w:style>
  <w:style w:type="character" w:styleId="Strong">
    <w:name w:val="Strong"/>
    <w:basedOn w:val="DefaultParagraphFont"/>
    <w:uiPriority w:val="22"/>
    <w:qFormat/>
    <w:rsid w:val="0074622D"/>
    <w:rPr>
      <w:b/>
      <w:bCs/>
    </w:rPr>
  </w:style>
  <w:style w:type="character" w:styleId="CommentReference">
    <w:name w:val="annotation reference"/>
    <w:basedOn w:val="DefaultParagraphFont"/>
    <w:uiPriority w:val="99"/>
    <w:semiHidden/>
    <w:unhideWhenUsed/>
    <w:rsid w:val="00202C6E"/>
    <w:rPr>
      <w:sz w:val="16"/>
      <w:szCs w:val="16"/>
    </w:rPr>
  </w:style>
  <w:style w:type="paragraph" w:styleId="CommentText">
    <w:name w:val="annotation text"/>
    <w:basedOn w:val="Normal"/>
    <w:link w:val="CommentTextChar"/>
    <w:uiPriority w:val="99"/>
    <w:semiHidden/>
    <w:unhideWhenUsed/>
    <w:rsid w:val="00202C6E"/>
    <w:pPr>
      <w:spacing w:line="240" w:lineRule="auto"/>
    </w:pPr>
    <w:rPr>
      <w:sz w:val="20"/>
      <w:szCs w:val="20"/>
    </w:rPr>
  </w:style>
  <w:style w:type="character" w:customStyle="1" w:styleId="CommentTextChar">
    <w:name w:val="Comment Text Char"/>
    <w:basedOn w:val="DefaultParagraphFont"/>
    <w:link w:val="CommentText"/>
    <w:uiPriority w:val="99"/>
    <w:semiHidden/>
    <w:rsid w:val="00202C6E"/>
    <w:rPr>
      <w:sz w:val="20"/>
      <w:szCs w:val="20"/>
    </w:rPr>
  </w:style>
  <w:style w:type="paragraph" w:styleId="CommentSubject">
    <w:name w:val="annotation subject"/>
    <w:basedOn w:val="CommentText"/>
    <w:next w:val="CommentText"/>
    <w:link w:val="CommentSubjectChar"/>
    <w:uiPriority w:val="99"/>
    <w:semiHidden/>
    <w:unhideWhenUsed/>
    <w:rsid w:val="00202C6E"/>
    <w:rPr>
      <w:b/>
      <w:bCs/>
    </w:rPr>
  </w:style>
  <w:style w:type="character" w:customStyle="1" w:styleId="CommentSubjectChar">
    <w:name w:val="Comment Subject Char"/>
    <w:basedOn w:val="CommentTextChar"/>
    <w:link w:val="CommentSubject"/>
    <w:uiPriority w:val="99"/>
    <w:semiHidden/>
    <w:rsid w:val="00202C6E"/>
    <w:rPr>
      <w:b/>
      <w:bCs/>
      <w:sz w:val="20"/>
      <w:szCs w:val="20"/>
    </w:rPr>
  </w:style>
  <w:style w:type="paragraph" w:styleId="BalloonText">
    <w:name w:val="Balloon Text"/>
    <w:basedOn w:val="Normal"/>
    <w:link w:val="BalloonTextChar"/>
    <w:uiPriority w:val="99"/>
    <w:semiHidden/>
    <w:unhideWhenUsed/>
    <w:rsid w:val="00202C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2C6E"/>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35219"/>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935219"/>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935219"/>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935219"/>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935219"/>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93521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3521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3521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3521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5219"/>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935219"/>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935219"/>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935219"/>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935219"/>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93521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3521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3521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35219"/>
    <w:rPr>
      <w:rFonts w:eastAsiaTheme="majorEastAsia" w:cstheme="majorBidi"/>
      <w:color w:val="272727" w:themeColor="text1" w:themeTint="D8"/>
    </w:rPr>
  </w:style>
  <w:style w:type="paragraph" w:styleId="Title">
    <w:name w:val="Title"/>
    <w:basedOn w:val="Normal"/>
    <w:next w:val="Normal"/>
    <w:link w:val="TitleChar"/>
    <w:uiPriority w:val="10"/>
    <w:qFormat/>
    <w:rsid w:val="0093521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52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521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3521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35219"/>
    <w:pPr>
      <w:spacing w:before="160"/>
      <w:jc w:val="center"/>
    </w:pPr>
    <w:rPr>
      <w:i/>
      <w:iCs/>
      <w:color w:val="404040" w:themeColor="text1" w:themeTint="BF"/>
    </w:rPr>
  </w:style>
  <w:style w:type="character" w:customStyle="1" w:styleId="QuoteChar">
    <w:name w:val="Quote Char"/>
    <w:basedOn w:val="DefaultParagraphFont"/>
    <w:link w:val="Quote"/>
    <w:uiPriority w:val="29"/>
    <w:rsid w:val="00935219"/>
    <w:rPr>
      <w:i/>
      <w:iCs/>
      <w:color w:val="404040" w:themeColor="text1" w:themeTint="BF"/>
    </w:rPr>
  </w:style>
  <w:style w:type="paragraph" w:styleId="ListParagraph">
    <w:name w:val="List Paragraph"/>
    <w:basedOn w:val="Normal"/>
    <w:uiPriority w:val="34"/>
    <w:qFormat/>
    <w:rsid w:val="00935219"/>
    <w:pPr>
      <w:ind w:left="720"/>
      <w:contextualSpacing/>
    </w:pPr>
  </w:style>
  <w:style w:type="character" w:styleId="IntenseEmphasis">
    <w:name w:val="Intense Emphasis"/>
    <w:basedOn w:val="DefaultParagraphFont"/>
    <w:uiPriority w:val="21"/>
    <w:qFormat/>
    <w:rsid w:val="00935219"/>
    <w:rPr>
      <w:i/>
      <w:iCs/>
      <w:color w:val="2E74B5" w:themeColor="accent1" w:themeShade="BF"/>
    </w:rPr>
  </w:style>
  <w:style w:type="paragraph" w:styleId="IntenseQuote">
    <w:name w:val="Intense Quote"/>
    <w:basedOn w:val="Normal"/>
    <w:next w:val="Normal"/>
    <w:link w:val="IntenseQuoteChar"/>
    <w:uiPriority w:val="30"/>
    <w:qFormat/>
    <w:rsid w:val="00935219"/>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935219"/>
    <w:rPr>
      <w:i/>
      <w:iCs/>
      <w:color w:val="2E74B5" w:themeColor="accent1" w:themeShade="BF"/>
    </w:rPr>
  </w:style>
  <w:style w:type="character" w:styleId="IntenseReference">
    <w:name w:val="Intense Reference"/>
    <w:basedOn w:val="DefaultParagraphFont"/>
    <w:uiPriority w:val="32"/>
    <w:qFormat/>
    <w:rsid w:val="00935219"/>
    <w:rPr>
      <w:b/>
      <w:bCs/>
      <w:smallCaps/>
      <w:color w:val="2E74B5" w:themeColor="accent1" w:themeShade="BF"/>
      <w:spacing w:val="5"/>
    </w:rPr>
  </w:style>
  <w:style w:type="paragraph" w:styleId="Header">
    <w:name w:val="header"/>
    <w:basedOn w:val="Normal"/>
    <w:link w:val="HeaderChar"/>
    <w:uiPriority w:val="99"/>
    <w:unhideWhenUsed/>
    <w:rsid w:val="003A27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2743"/>
  </w:style>
  <w:style w:type="paragraph" w:styleId="Footer">
    <w:name w:val="footer"/>
    <w:basedOn w:val="Normal"/>
    <w:link w:val="FooterChar"/>
    <w:uiPriority w:val="99"/>
    <w:unhideWhenUsed/>
    <w:rsid w:val="003A27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2743"/>
  </w:style>
  <w:style w:type="paragraph" w:styleId="NormalWeb">
    <w:name w:val="Normal (Web)"/>
    <w:basedOn w:val="Normal"/>
    <w:uiPriority w:val="99"/>
    <w:semiHidden/>
    <w:unhideWhenUsed/>
    <w:rsid w:val="006169B9"/>
    <w:rPr>
      <w:rFonts w:ascii="Times New Roman" w:hAnsi="Times New Roman" w:cs="Times New Roman"/>
      <w:sz w:val="24"/>
      <w:szCs w:val="24"/>
    </w:rPr>
  </w:style>
  <w:style w:type="table" w:styleId="TableGrid">
    <w:name w:val="Table Grid"/>
    <w:basedOn w:val="TableNormal"/>
    <w:uiPriority w:val="39"/>
    <w:rsid w:val="00DB35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72B37"/>
    <w:rPr>
      <w:i/>
      <w:iCs/>
    </w:rPr>
  </w:style>
  <w:style w:type="character" w:styleId="Strong">
    <w:name w:val="Strong"/>
    <w:basedOn w:val="DefaultParagraphFont"/>
    <w:uiPriority w:val="22"/>
    <w:qFormat/>
    <w:rsid w:val="0074622D"/>
    <w:rPr>
      <w:b/>
      <w:bCs/>
    </w:rPr>
  </w:style>
  <w:style w:type="character" w:styleId="CommentReference">
    <w:name w:val="annotation reference"/>
    <w:basedOn w:val="DefaultParagraphFont"/>
    <w:uiPriority w:val="99"/>
    <w:semiHidden/>
    <w:unhideWhenUsed/>
    <w:rsid w:val="00202C6E"/>
    <w:rPr>
      <w:sz w:val="16"/>
      <w:szCs w:val="16"/>
    </w:rPr>
  </w:style>
  <w:style w:type="paragraph" w:styleId="CommentText">
    <w:name w:val="annotation text"/>
    <w:basedOn w:val="Normal"/>
    <w:link w:val="CommentTextChar"/>
    <w:uiPriority w:val="99"/>
    <w:semiHidden/>
    <w:unhideWhenUsed/>
    <w:rsid w:val="00202C6E"/>
    <w:pPr>
      <w:spacing w:line="240" w:lineRule="auto"/>
    </w:pPr>
    <w:rPr>
      <w:sz w:val="20"/>
      <w:szCs w:val="20"/>
    </w:rPr>
  </w:style>
  <w:style w:type="character" w:customStyle="1" w:styleId="CommentTextChar">
    <w:name w:val="Comment Text Char"/>
    <w:basedOn w:val="DefaultParagraphFont"/>
    <w:link w:val="CommentText"/>
    <w:uiPriority w:val="99"/>
    <w:semiHidden/>
    <w:rsid w:val="00202C6E"/>
    <w:rPr>
      <w:sz w:val="20"/>
      <w:szCs w:val="20"/>
    </w:rPr>
  </w:style>
  <w:style w:type="paragraph" w:styleId="CommentSubject">
    <w:name w:val="annotation subject"/>
    <w:basedOn w:val="CommentText"/>
    <w:next w:val="CommentText"/>
    <w:link w:val="CommentSubjectChar"/>
    <w:uiPriority w:val="99"/>
    <w:semiHidden/>
    <w:unhideWhenUsed/>
    <w:rsid w:val="00202C6E"/>
    <w:rPr>
      <w:b/>
      <w:bCs/>
    </w:rPr>
  </w:style>
  <w:style w:type="character" w:customStyle="1" w:styleId="CommentSubjectChar">
    <w:name w:val="Comment Subject Char"/>
    <w:basedOn w:val="CommentTextChar"/>
    <w:link w:val="CommentSubject"/>
    <w:uiPriority w:val="99"/>
    <w:semiHidden/>
    <w:rsid w:val="00202C6E"/>
    <w:rPr>
      <w:b/>
      <w:bCs/>
      <w:sz w:val="20"/>
      <w:szCs w:val="20"/>
    </w:rPr>
  </w:style>
  <w:style w:type="paragraph" w:styleId="BalloonText">
    <w:name w:val="Balloon Text"/>
    <w:basedOn w:val="Normal"/>
    <w:link w:val="BalloonTextChar"/>
    <w:uiPriority w:val="99"/>
    <w:semiHidden/>
    <w:unhideWhenUsed/>
    <w:rsid w:val="00202C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2C6E"/>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divs>
    <w:div w:id="28840473">
      <w:bodyDiv w:val="1"/>
      <w:marLeft w:val="0"/>
      <w:marRight w:val="0"/>
      <w:marTop w:val="0"/>
      <w:marBottom w:val="0"/>
      <w:divBdr>
        <w:top w:val="none" w:sz="0" w:space="0" w:color="auto"/>
        <w:left w:val="none" w:sz="0" w:space="0" w:color="auto"/>
        <w:bottom w:val="none" w:sz="0" w:space="0" w:color="auto"/>
        <w:right w:val="none" w:sz="0" w:space="0" w:color="auto"/>
      </w:divBdr>
    </w:div>
    <w:div w:id="109324455">
      <w:bodyDiv w:val="1"/>
      <w:marLeft w:val="0"/>
      <w:marRight w:val="0"/>
      <w:marTop w:val="0"/>
      <w:marBottom w:val="0"/>
      <w:divBdr>
        <w:top w:val="none" w:sz="0" w:space="0" w:color="auto"/>
        <w:left w:val="none" w:sz="0" w:space="0" w:color="auto"/>
        <w:bottom w:val="none" w:sz="0" w:space="0" w:color="auto"/>
        <w:right w:val="none" w:sz="0" w:space="0" w:color="auto"/>
      </w:divBdr>
    </w:div>
    <w:div w:id="124469452">
      <w:bodyDiv w:val="1"/>
      <w:marLeft w:val="0"/>
      <w:marRight w:val="0"/>
      <w:marTop w:val="0"/>
      <w:marBottom w:val="0"/>
      <w:divBdr>
        <w:top w:val="none" w:sz="0" w:space="0" w:color="auto"/>
        <w:left w:val="none" w:sz="0" w:space="0" w:color="auto"/>
        <w:bottom w:val="none" w:sz="0" w:space="0" w:color="auto"/>
        <w:right w:val="none" w:sz="0" w:space="0" w:color="auto"/>
      </w:divBdr>
    </w:div>
    <w:div w:id="147870426">
      <w:bodyDiv w:val="1"/>
      <w:marLeft w:val="0"/>
      <w:marRight w:val="0"/>
      <w:marTop w:val="0"/>
      <w:marBottom w:val="0"/>
      <w:divBdr>
        <w:top w:val="none" w:sz="0" w:space="0" w:color="auto"/>
        <w:left w:val="none" w:sz="0" w:space="0" w:color="auto"/>
        <w:bottom w:val="none" w:sz="0" w:space="0" w:color="auto"/>
        <w:right w:val="none" w:sz="0" w:space="0" w:color="auto"/>
      </w:divBdr>
    </w:div>
    <w:div w:id="277223347">
      <w:bodyDiv w:val="1"/>
      <w:marLeft w:val="0"/>
      <w:marRight w:val="0"/>
      <w:marTop w:val="0"/>
      <w:marBottom w:val="0"/>
      <w:divBdr>
        <w:top w:val="none" w:sz="0" w:space="0" w:color="auto"/>
        <w:left w:val="none" w:sz="0" w:space="0" w:color="auto"/>
        <w:bottom w:val="none" w:sz="0" w:space="0" w:color="auto"/>
        <w:right w:val="none" w:sz="0" w:space="0" w:color="auto"/>
      </w:divBdr>
    </w:div>
    <w:div w:id="326447148">
      <w:bodyDiv w:val="1"/>
      <w:marLeft w:val="0"/>
      <w:marRight w:val="0"/>
      <w:marTop w:val="0"/>
      <w:marBottom w:val="0"/>
      <w:divBdr>
        <w:top w:val="none" w:sz="0" w:space="0" w:color="auto"/>
        <w:left w:val="none" w:sz="0" w:space="0" w:color="auto"/>
        <w:bottom w:val="none" w:sz="0" w:space="0" w:color="auto"/>
        <w:right w:val="none" w:sz="0" w:space="0" w:color="auto"/>
      </w:divBdr>
    </w:div>
    <w:div w:id="381372485">
      <w:bodyDiv w:val="1"/>
      <w:marLeft w:val="0"/>
      <w:marRight w:val="0"/>
      <w:marTop w:val="0"/>
      <w:marBottom w:val="0"/>
      <w:divBdr>
        <w:top w:val="none" w:sz="0" w:space="0" w:color="auto"/>
        <w:left w:val="none" w:sz="0" w:space="0" w:color="auto"/>
        <w:bottom w:val="none" w:sz="0" w:space="0" w:color="auto"/>
        <w:right w:val="none" w:sz="0" w:space="0" w:color="auto"/>
      </w:divBdr>
    </w:div>
    <w:div w:id="414665069">
      <w:bodyDiv w:val="1"/>
      <w:marLeft w:val="0"/>
      <w:marRight w:val="0"/>
      <w:marTop w:val="0"/>
      <w:marBottom w:val="0"/>
      <w:divBdr>
        <w:top w:val="none" w:sz="0" w:space="0" w:color="auto"/>
        <w:left w:val="none" w:sz="0" w:space="0" w:color="auto"/>
        <w:bottom w:val="none" w:sz="0" w:space="0" w:color="auto"/>
        <w:right w:val="none" w:sz="0" w:space="0" w:color="auto"/>
      </w:divBdr>
    </w:div>
    <w:div w:id="422730671">
      <w:bodyDiv w:val="1"/>
      <w:marLeft w:val="0"/>
      <w:marRight w:val="0"/>
      <w:marTop w:val="0"/>
      <w:marBottom w:val="0"/>
      <w:divBdr>
        <w:top w:val="none" w:sz="0" w:space="0" w:color="auto"/>
        <w:left w:val="none" w:sz="0" w:space="0" w:color="auto"/>
        <w:bottom w:val="none" w:sz="0" w:space="0" w:color="auto"/>
        <w:right w:val="none" w:sz="0" w:space="0" w:color="auto"/>
      </w:divBdr>
    </w:div>
    <w:div w:id="463158160">
      <w:bodyDiv w:val="1"/>
      <w:marLeft w:val="0"/>
      <w:marRight w:val="0"/>
      <w:marTop w:val="0"/>
      <w:marBottom w:val="0"/>
      <w:divBdr>
        <w:top w:val="none" w:sz="0" w:space="0" w:color="auto"/>
        <w:left w:val="none" w:sz="0" w:space="0" w:color="auto"/>
        <w:bottom w:val="none" w:sz="0" w:space="0" w:color="auto"/>
        <w:right w:val="none" w:sz="0" w:space="0" w:color="auto"/>
      </w:divBdr>
    </w:div>
    <w:div w:id="477957103">
      <w:bodyDiv w:val="1"/>
      <w:marLeft w:val="0"/>
      <w:marRight w:val="0"/>
      <w:marTop w:val="0"/>
      <w:marBottom w:val="0"/>
      <w:divBdr>
        <w:top w:val="none" w:sz="0" w:space="0" w:color="auto"/>
        <w:left w:val="none" w:sz="0" w:space="0" w:color="auto"/>
        <w:bottom w:val="none" w:sz="0" w:space="0" w:color="auto"/>
        <w:right w:val="none" w:sz="0" w:space="0" w:color="auto"/>
      </w:divBdr>
    </w:div>
    <w:div w:id="519902669">
      <w:bodyDiv w:val="1"/>
      <w:marLeft w:val="0"/>
      <w:marRight w:val="0"/>
      <w:marTop w:val="0"/>
      <w:marBottom w:val="0"/>
      <w:divBdr>
        <w:top w:val="none" w:sz="0" w:space="0" w:color="auto"/>
        <w:left w:val="none" w:sz="0" w:space="0" w:color="auto"/>
        <w:bottom w:val="none" w:sz="0" w:space="0" w:color="auto"/>
        <w:right w:val="none" w:sz="0" w:space="0" w:color="auto"/>
      </w:divBdr>
    </w:div>
    <w:div w:id="521214240">
      <w:bodyDiv w:val="1"/>
      <w:marLeft w:val="0"/>
      <w:marRight w:val="0"/>
      <w:marTop w:val="0"/>
      <w:marBottom w:val="0"/>
      <w:divBdr>
        <w:top w:val="none" w:sz="0" w:space="0" w:color="auto"/>
        <w:left w:val="none" w:sz="0" w:space="0" w:color="auto"/>
        <w:bottom w:val="none" w:sz="0" w:space="0" w:color="auto"/>
        <w:right w:val="none" w:sz="0" w:space="0" w:color="auto"/>
      </w:divBdr>
    </w:div>
    <w:div w:id="528876112">
      <w:bodyDiv w:val="1"/>
      <w:marLeft w:val="0"/>
      <w:marRight w:val="0"/>
      <w:marTop w:val="0"/>
      <w:marBottom w:val="0"/>
      <w:divBdr>
        <w:top w:val="none" w:sz="0" w:space="0" w:color="auto"/>
        <w:left w:val="none" w:sz="0" w:space="0" w:color="auto"/>
        <w:bottom w:val="none" w:sz="0" w:space="0" w:color="auto"/>
        <w:right w:val="none" w:sz="0" w:space="0" w:color="auto"/>
      </w:divBdr>
    </w:div>
    <w:div w:id="538472780">
      <w:bodyDiv w:val="1"/>
      <w:marLeft w:val="0"/>
      <w:marRight w:val="0"/>
      <w:marTop w:val="0"/>
      <w:marBottom w:val="0"/>
      <w:divBdr>
        <w:top w:val="none" w:sz="0" w:space="0" w:color="auto"/>
        <w:left w:val="none" w:sz="0" w:space="0" w:color="auto"/>
        <w:bottom w:val="none" w:sz="0" w:space="0" w:color="auto"/>
        <w:right w:val="none" w:sz="0" w:space="0" w:color="auto"/>
      </w:divBdr>
    </w:div>
    <w:div w:id="540477971">
      <w:bodyDiv w:val="1"/>
      <w:marLeft w:val="0"/>
      <w:marRight w:val="0"/>
      <w:marTop w:val="0"/>
      <w:marBottom w:val="0"/>
      <w:divBdr>
        <w:top w:val="none" w:sz="0" w:space="0" w:color="auto"/>
        <w:left w:val="none" w:sz="0" w:space="0" w:color="auto"/>
        <w:bottom w:val="none" w:sz="0" w:space="0" w:color="auto"/>
        <w:right w:val="none" w:sz="0" w:space="0" w:color="auto"/>
      </w:divBdr>
    </w:div>
    <w:div w:id="550386264">
      <w:bodyDiv w:val="1"/>
      <w:marLeft w:val="0"/>
      <w:marRight w:val="0"/>
      <w:marTop w:val="0"/>
      <w:marBottom w:val="0"/>
      <w:divBdr>
        <w:top w:val="none" w:sz="0" w:space="0" w:color="auto"/>
        <w:left w:val="none" w:sz="0" w:space="0" w:color="auto"/>
        <w:bottom w:val="none" w:sz="0" w:space="0" w:color="auto"/>
        <w:right w:val="none" w:sz="0" w:space="0" w:color="auto"/>
      </w:divBdr>
    </w:div>
    <w:div w:id="588780014">
      <w:bodyDiv w:val="1"/>
      <w:marLeft w:val="0"/>
      <w:marRight w:val="0"/>
      <w:marTop w:val="0"/>
      <w:marBottom w:val="0"/>
      <w:divBdr>
        <w:top w:val="none" w:sz="0" w:space="0" w:color="auto"/>
        <w:left w:val="none" w:sz="0" w:space="0" w:color="auto"/>
        <w:bottom w:val="none" w:sz="0" w:space="0" w:color="auto"/>
        <w:right w:val="none" w:sz="0" w:space="0" w:color="auto"/>
      </w:divBdr>
    </w:div>
    <w:div w:id="592858835">
      <w:bodyDiv w:val="1"/>
      <w:marLeft w:val="0"/>
      <w:marRight w:val="0"/>
      <w:marTop w:val="0"/>
      <w:marBottom w:val="0"/>
      <w:divBdr>
        <w:top w:val="none" w:sz="0" w:space="0" w:color="auto"/>
        <w:left w:val="none" w:sz="0" w:space="0" w:color="auto"/>
        <w:bottom w:val="none" w:sz="0" w:space="0" w:color="auto"/>
        <w:right w:val="none" w:sz="0" w:space="0" w:color="auto"/>
      </w:divBdr>
    </w:div>
    <w:div w:id="626088618">
      <w:bodyDiv w:val="1"/>
      <w:marLeft w:val="0"/>
      <w:marRight w:val="0"/>
      <w:marTop w:val="0"/>
      <w:marBottom w:val="0"/>
      <w:divBdr>
        <w:top w:val="none" w:sz="0" w:space="0" w:color="auto"/>
        <w:left w:val="none" w:sz="0" w:space="0" w:color="auto"/>
        <w:bottom w:val="none" w:sz="0" w:space="0" w:color="auto"/>
        <w:right w:val="none" w:sz="0" w:space="0" w:color="auto"/>
      </w:divBdr>
    </w:div>
    <w:div w:id="639696930">
      <w:bodyDiv w:val="1"/>
      <w:marLeft w:val="0"/>
      <w:marRight w:val="0"/>
      <w:marTop w:val="0"/>
      <w:marBottom w:val="0"/>
      <w:divBdr>
        <w:top w:val="none" w:sz="0" w:space="0" w:color="auto"/>
        <w:left w:val="none" w:sz="0" w:space="0" w:color="auto"/>
        <w:bottom w:val="none" w:sz="0" w:space="0" w:color="auto"/>
        <w:right w:val="none" w:sz="0" w:space="0" w:color="auto"/>
      </w:divBdr>
    </w:div>
    <w:div w:id="672953016">
      <w:bodyDiv w:val="1"/>
      <w:marLeft w:val="0"/>
      <w:marRight w:val="0"/>
      <w:marTop w:val="0"/>
      <w:marBottom w:val="0"/>
      <w:divBdr>
        <w:top w:val="none" w:sz="0" w:space="0" w:color="auto"/>
        <w:left w:val="none" w:sz="0" w:space="0" w:color="auto"/>
        <w:bottom w:val="none" w:sz="0" w:space="0" w:color="auto"/>
        <w:right w:val="none" w:sz="0" w:space="0" w:color="auto"/>
      </w:divBdr>
    </w:div>
    <w:div w:id="677578053">
      <w:bodyDiv w:val="1"/>
      <w:marLeft w:val="0"/>
      <w:marRight w:val="0"/>
      <w:marTop w:val="0"/>
      <w:marBottom w:val="0"/>
      <w:divBdr>
        <w:top w:val="none" w:sz="0" w:space="0" w:color="auto"/>
        <w:left w:val="none" w:sz="0" w:space="0" w:color="auto"/>
        <w:bottom w:val="none" w:sz="0" w:space="0" w:color="auto"/>
        <w:right w:val="none" w:sz="0" w:space="0" w:color="auto"/>
      </w:divBdr>
    </w:div>
    <w:div w:id="715392595">
      <w:bodyDiv w:val="1"/>
      <w:marLeft w:val="0"/>
      <w:marRight w:val="0"/>
      <w:marTop w:val="0"/>
      <w:marBottom w:val="0"/>
      <w:divBdr>
        <w:top w:val="none" w:sz="0" w:space="0" w:color="auto"/>
        <w:left w:val="none" w:sz="0" w:space="0" w:color="auto"/>
        <w:bottom w:val="none" w:sz="0" w:space="0" w:color="auto"/>
        <w:right w:val="none" w:sz="0" w:space="0" w:color="auto"/>
      </w:divBdr>
    </w:div>
    <w:div w:id="746927068">
      <w:bodyDiv w:val="1"/>
      <w:marLeft w:val="0"/>
      <w:marRight w:val="0"/>
      <w:marTop w:val="0"/>
      <w:marBottom w:val="0"/>
      <w:divBdr>
        <w:top w:val="none" w:sz="0" w:space="0" w:color="auto"/>
        <w:left w:val="none" w:sz="0" w:space="0" w:color="auto"/>
        <w:bottom w:val="none" w:sz="0" w:space="0" w:color="auto"/>
        <w:right w:val="none" w:sz="0" w:space="0" w:color="auto"/>
      </w:divBdr>
    </w:div>
    <w:div w:id="755983269">
      <w:bodyDiv w:val="1"/>
      <w:marLeft w:val="0"/>
      <w:marRight w:val="0"/>
      <w:marTop w:val="0"/>
      <w:marBottom w:val="0"/>
      <w:divBdr>
        <w:top w:val="none" w:sz="0" w:space="0" w:color="auto"/>
        <w:left w:val="none" w:sz="0" w:space="0" w:color="auto"/>
        <w:bottom w:val="none" w:sz="0" w:space="0" w:color="auto"/>
        <w:right w:val="none" w:sz="0" w:space="0" w:color="auto"/>
      </w:divBdr>
    </w:div>
    <w:div w:id="786316137">
      <w:bodyDiv w:val="1"/>
      <w:marLeft w:val="0"/>
      <w:marRight w:val="0"/>
      <w:marTop w:val="0"/>
      <w:marBottom w:val="0"/>
      <w:divBdr>
        <w:top w:val="none" w:sz="0" w:space="0" w:color="auto"/>
        <w:left w:val="none" w:sz="0" w:space="0" w:color="auto"/>
        <w:bottom w:val="none" w:sz="0" w:space="0" w:color="auto"/>
        <w:right w:val="none" w:sz="0" w:space="0" w:color="auto"/>
      </w:divBdr>
    </w:div>
    <w:div w:id="824277901">
      <w:bodyDiv w:val="1"/>
      <w:marLeft w:val="0"/>
      <w:marRight w:val="0"/>
      <w:marTop w:val="0"/>
      <w:marBottom w:val="0"/>
      <w:divBdr>
        <w:top w:val="none" w:sz="0" w:space="0" w:color="auto"/>
        <w:left w:val="none" w:sz="0" w:space="0" w:color="auto"/>
        <w:bottom w:val="none" w:sz="0" w:space="0" w:color="auto"/>
        <w:right w:val="none" w:sz="0" w:space="0" w:color="auto"/>
      </w:divBdr>
    </w:div>
    <w:div w:id="829097377">
      <w:bodyDiv w:val="1"/>
      <w:marLeft w:val="0"/>
      <w:marRight w:val="0"/>
      <w:marTop w:val="0"/>
      <w:marBottom w:val="0"/>
      <w:divBdr>
        <w:top w:val="none" w:sz="0" w:space="0" w:color="auto"/>
        <w:left w:val="none" w:sz="0" w:space="0" w:color="auto"/>
        <w:bottom w:val="none" w:sz="0" w:space="0" w:color="auto"/>
        <w:right w:val="none" w:sz="0" w:space="0" w:color="auto"/>
      </w:divBdr>
    </w:div>
    <w:div w:id="909580622">
      <w:bodyDiv w:val="1"/>
      <w:marLeft w:val="0"/>
      <w:marRight w:val="0"/>
      <w:marTop w:val="0"/>
      <w:marBottom w:val="0"/>
      <w:divBdr>
        <w:top w:val="none" w:sz="0" w:space="0" w:color="auto"/>
        <w:left w:val="none" w:sz="0" w:space="0" w:color="auto"/>
        <w:bottom w:val="none" w:sz="0" w:space="0" w:color="auto"/>
        <w:right w:val="none" w:sz="0" w:space="0" w:color="auto"/>
      </w:divBdr>
    </w:div>
    <w:div w:id="937520972">
      <w:bodyDiv w:val="1"/>
      <w:marLeft w:val="0"/>
      <w:marRight w:val="0"/>
      <w:marTop w:val="0"/>
      <w:marBottom w:val="0"/>
      <w:divBdr>
        <w:top w:val="none" w:sz="0" w:space="0" w:color="auto"/>
        <w:left w:val="none" w:sz="0" w:space="0" w:color="auto"/>
        <w:bottom w:val="none" w:sz="0" w:space="0" w:color="auto"/>
        <w:right w:val="none" w:sz="0" w:space="0" w:color="auto"/>
      </w:divBdr>
    </w:div>
    <w:div w:id="978877561">
      <w:bodyDiv w:val="1"/>
      <w:marLeft w:val="0"/>
      <w:marRight w:val="0"/>
      <w:marTop w:val="0"/>
      <w:marBottom w:val="0"/>
      <w:divBdr>
        <w:top w:val="none" w:sz="0" w:space="0" w:color="auto"/>
        <w:left w:val="none" w:sz="0" w:space="0" w:color="auto"/>
        <w:bottom w:val="none" w:sz="0" w:space="0" w:color="auto"/>
        <w:right w:val="none" w:sz="0" w:space="0" w:color="auto"/>
      </w:divBdr>
    </w:div>
    <w:div w:id="981808131">
      <w:bodyDiv w:val="1"/>
      <w:marLeft w:val="0"/>
      <w:marRight w:val="0"/>
      <w:marTop w:val="0"/>
      <w:marBottom w:val="0"/>
      <w:divBdr>
        <w:top w:val="none" w:sz="0" w:space="0" w:color="auto"/>
        <w:left w:val="none" w:sz="0" w:space="0" w:color="auto"/>
        <w:bottom w:val="none" w:sz="0" w:space="0" w:color="auto"/>
        <w:right w:val="none" w:sz="0" w:space="0" w:color="auto"/>
      </w:divBdr>
    </w:div>
    <w:div w:id="1013608270">
      <w:bodyDiv w:val="1"/>
      <w:marLeft w:val="0"/>
      <w:marRight w:val="0"/>
      <w:marTop w:val="0"/>
      <w:marBottom w:val="0"/>
      <w:divBdr>
        <w:top w:val="none" w:sz="0" w:space="0" w:color="auto"/>
        <w:left w:val="none" w:sz="0" w:space="0" w:color="auto"/>
        <w:bottom w:val="none" w:sz="0" w:space="0" w:color="auto"/>
        <w:right w:val="none" w:sz="0" w:space="0" w:color="auto"/>
      </w:divBdr>
    </w:div>
    <w:div w:id="1043821134">
      <w:bodyDiv w:val="1"/>
      <w:marLeft w:val="0"/>
      <w:marRight w:val="0"/>
      <w:marTop w:val="0"/>
      <w:marBottom w:val="0"/>
      <w:divBdr>
        <w:top w:val="none" w:sz="0" w:space="0" w:color="auto"/>
        <w:left w:val="none" w:sz="0" w:space="0" w:color="auto"/>
        <w:bottom w:val="none" w:sz="0" w:space="0" w:color="auto"/>
        <w:right w:val="none" w:sz="0" w:space="0" w:color="auto"/>
      </w:divBdr>
    </w:div>
    <w:div w:id="1062027314">
      <w:bodyDiv w:val="1"/>
      <w:marLeft w:val="0"/>
      <w:marRight w:val="0"/>
      <w:marTop w:val="0"/>
      <w:marBottom w:val="0"/>
      <w:divBdr>
        <w:top w:val="none" w:sz="0" w:space="0" w:color="auto"/>
        <w:left w:val="none" w:sz="0" w:space="0" w:color="auto"/>
        <w:bottom w:val="none" w:sz="0" w:space="0" w:color="auto"/>
        <w:right w:val="none" w:sz="0" w:space="0" w:color="auto"/>
      </w:divBdr>
    </w:div>
    <w:div w:id="1125347143">
      <w:bodyDiv w:val="1"/>
      <w:marLeft w:val="0"/>
      <w:marRight w:val="0"/>
      <w:marTop w:val="0"/>
      <w:marBottom w:val="0"/>
      <w:divBdr>
        <w:top w:val="none" w:sz="0" w:space="0" w:color="auto"/>
        <w:left w:val="none" w:sz="0" w:space="0" w:color="auto"/>
        <w:bottom w:val="none" w:sz="0" w:space="0" w:color="auto"/>
        <w:right w:val="none" w:sz="0" w:space="0" w:color="auto"/>
      </w:divBdr>
    </w:div>
    <w:div w:id="1141532112">
      <w:bodyDiv w:val="1"/>
      <w:marLeft w:val="0"/>
      <w:marRight w:val="0"/>
      <w:marTop w:val="0"/>
      <w:marBottom w:val="0"/>
      <w:divBdr>
        <w:top w:val="none" w:sz="0" w:space="0" w:color="auto"/>
        <w:left w:val="none" w:sz="0" w:space="0" w:color="auto"/>
        <w:bottom w:val="none" w:sz="0" w:space="0" w:color="auto"/>
        <w:right w:val="none" w:sz="0" w:space="0" w:color="auto"/>
      </w:divBdr>
    </w:div>
    <w:div w:id="1157764990">
      <w:bodyDiv w:val="1"/>
      <w:marLeft w:val="0"/>
      <w:marRight w:val="0"/>
      <w:marTop w:val="0"/>
      <w:marBottom w:val="0"/>
      <w:divBdr>
        <w:top w:val="none" w:sz="0" w:space="0" w:color="auto"/>
        <w:left w:val="none" w:sz="0" w:space="0" w:color="auto"/>
        <w:bottom w:val="none" w:sz="0" w:space="0" w:color="auto"/>
        <w:right w:val="none" w:sz="0" w:space="0" w:color="auto"/>
      </w:divBdr>
    </w:div>
    <w:div w:id="1181745206">
      <w:bodyDiv w:val="1"/>
      <w:marLeft w:val="0"/>
      <w:marRight w:val="0"/>
      <w:marTop w:val="0"/>
      <w:marBottom w:val="0"/>
      <w:divBdr>
        <w:top w:val="none" w:sz="0" w:space="0" w:color="auto"/>
        <w:left w:val="none" w:sz="0" w:space="0" w:color="auto"/>
        <w:bottom w:val="none" w:sz="0" w:space="0" w:color="auto"/>
        <w:right w:val="none" w:sz="0" w:space="0" w:color="auto"/>
      </w:divBdr>
    </w:div>
    <w:div w:id="1184980447">
      <w:bodyDiv w:val="1"/>
      <w:marLeft w:val="0"/>
      <w:marRight w:val="0"/>
      <w:marTop w:val="0"/>
      <w:marBottom w:val="0"/>
      <w:divBdr>
        <w:top w:val="none" w:sz="0" w:space="0" w:color="auto"/>
        <w:left w:val="none" w:sz="0" w:space="0" w:color="auto"/>
        <w:bottom w:val="none" w:sz="0" w:space="0" w:color="auto"/>
        <w:right w:val="none" w:sz="0" w:space="0" w:color="auto"/>
      </w:divBdr>
    </w:div>
    <w:div w:id="1197742202">
      <w:bodyDiv w:val="1"/>
      <w:marLeft w:val="0"/>
      <w:marRight w:val="0"/>
      <w:marTop w:val="0"/>
      <w:marBottom w:val="0"/>
      <w:divBdr>
        <w:top w:val="none" w:sz="0" w:space="0" w:color="auto"/>
        <w:left w:val="none" w:sz="0" w:space="0" w:color="auto"/>
        <w:bottom w:val="none" w:sz="0" w:space="0" w:color="auto"/>
        <w:right w:val="none" w:sz="0" w:space="0" w:color="auto"/>
      </w:divBdr>
    </w:div>
    <w:div w:id="1265378149">
      <w:bodyDiv w:val="1"/>
      <w:marLeft w:val="0"/>
      <w:marRight w:val="0"/>
      <w:marTop w:val="0"/>
      <w:marBottom w:val="0"/>
      <w:divBdr>
        <w:top w:val="none" w:sz="0" w:space="0" w:color="auto"/>
        <w:left w:val="none" w:sz="0" w:space="0" w:color="auto"/>
        <w:bottom w:val="none" w:sz="0" w:space="0" w:color="auto"/>
        <w:right w:val="none" w:sz="0" w:space="0" w:color="auto"/>
      </w:divBdr>
    </w:div>
    <w:div w:id="1293293982">
      <w:bodyDiv w:val="1"/>
      <w:marLeft w:val="0"/>
      <w:marRight w:val="0"/>
      <w:marTop w:val="0"/>
      <w:marBottom w:val="0"/>
      <w:divBdr>
        <w:top w:val="none" w:sz="0" w:space="0" w:color="auto"/>
        <w:left w:val="none" w:sz="0" w:space="0" w:color="auto"/>
        <w:bottom w:val="none" w:sz="0" w:space="0" w:color="auto"/>
        <w:right w:val="none" w:sz="0" w:space="0" w:color="auto"/>
      </w:divBdr>
    </w:div>
    <w:div w:id="1314484073">
      <w:bodyDiv w:val="1"/>
      <w:marLeft w:val="0"/>
      <w:marRight w:val="0"/>
      <w:marTop w:val="0"/>
      <w:marBottom w:val="0"/>
      <w:divBdr>
        <w:top w:val="none" w:sz="0" w:space="0" w:color="auto"/>
        <w:left w:val="none" w:sz="0" w:space="0" w:color="auto"/>
        <w:bottom w:val="none" w:sz="0" w:space="0" w:color="auto"/>
        <w:right w:val="none" w:sz="0" w:space="0" w:color="auto"/>
      </w:divBdr>
    </w:div>
    <w:div w:id="1345352894">
      <w:bodyDiv w:val="1"/>
      <w:marLeft w:val="0"/>
      <w:marRight w:val="0"/>
      <w:marTop w:val="0"/>
      <w:marBottom w:val="0"/>
      <w:divBdr>
        <w:top w:val="none" w:sz="0" w:space="0" w:color="auto"/>
        <w:left w:val="none" w:sz="0" w:space="0" w:color="auto"/>
        <w:bottom w:val="none" w:sz="0" w:space="0" w:color="auto"/>
        <w:right w:val="none" w:sz="0" w:space="0" w:color="auto"/>
      </w:divBdr>
    </w:div>
    <w:div w:id="1376150507">
      <w:bodyDiv w:val="1"/>
      <w:marLeft w:val="0"/>
      <w:marRight w:val="0"/>
      <w:marTop w:val="0"/>
      <w:marBottom w:val="0"/>
      <w:divBdr>
        <w:top w:val="none" w:sz="0" w:space="0" w:color="auto"/>
        <w:left w:val="none" w:sz="0" w:space="0" w:color="auto"/>
        <w:bottom w:val="none" w:sz="0" w:space="0" w:color="auto"/>
        <w:right w:val="none" w:sz="0" w:space="0" w:color="auto"/>
      </w:divBdr>
    </w:div>
    <w:div w:id="1400787009">
      <w:bodyDiv w:val="1"/>
      <w:marLeft w:val="0"/>
      <w:marRight w:val="0"/>
      <w:marTop w:val="0"/>
      <w:marBottom w:val="0"/>
      <w:divBdr>
        <w:top w:val="none" w:sz="0" w:space="0" w:color="auto"/>
        <w:left w:val="none" w:sz="0" w:space="0" w:color="auto"/>
        <w:bottom w:val="none" w:sz="0" w:space="0" w:color="auto"/>
        <w:right w:val="none" w:sz="0" w:space="0" w:color="auto"/>
      </w:divBdr>
    </w:div>
    <w:div w:id="1424112050">
      <w:bodyDiv w:val="1"/>
      <w:marLeft w:val="0"/>
      <w:marRight w:val="0"/>
      <w:marTop w:val="0"/>
      <w:marBottom w:val="0"/>
      <w:divBdr>
        <w:top w:val="none" w:sz="0" w:space="0" w:color="auto"/>
        <w:left w:val="none" w:sz="0" w:space="0" w:color="auto"/>
        <w:bottom w:val="none" w:sz="0" w:space="0" w:color="auto"/>
        <w:right w:val="none" w:sz="0" w:space="0" w:color="auto"/>
      </w:divBdr>
    </w:div>
    <w:div w:id="1439913094">
      <w:bodyDiv w:val="1"/>
      <w:marLeft w:val="0"/>
      <w:marRight w:val="0"/>
      <w:marTop w:val="0"/>
      <w:marBottom w:val="0"/>
      <w:divBdr>
        <w:top w:val="none" w:sz="0" w:space="0" w:color="auto"/>
        <w:left w:val="none" w:sz="0" w:space="0" w:color="auto"/>
        <w:bottom w:val="none" w:sz="0" w:space="0" w:color="auto"/>
        <w:right w:val="none" w:sz="0" w:space="0" w:color="auto"/>
      </w:divBdr>
    </w:div>
    <w:div w:id="1472945116">
      <w:bodyDiv w:val="1"/>
      <w:marLeft w:val="0"/>
      <w:marRight w:val="0"/>
      <w:marTop w:val="0"/>
      <w:marBottom w:val="0"/>
      <w:divBdr>
        <w:top w:val="none" w:sz="0" w:space="0" w:color="auto"/>
        <w:left w:val="none" w:sz="0" w:space="0" w:color="auto"/>
        <w:bottom w:val="none" w:sz="0" w:space="0" w:color="auto"/>
        <w:right w:val="none" w:sz="0" w:space="0" w:color="auto"/>
      </w:divBdr>
    </w:div>
    <w:div w:id="1545633774">
      <w:bodyDiv w:val="1"/>
      <w:marLeft w:val="0"/>
      <w:marRight w:val="0"/>
      <w:marTop w:val="0"/>
      <w:marBottom w:val="0"/>
      <w:divBdr>
        <w:top w:val="none" w:sz="0" w:space="0" w:color="auto"/>
        <w:left w:val="none" w:sz="0" w:space="0" w:color="auto"/>
        <w:bottom w:val="none" w:sz="0" w:space="0" w:color="auto"/>
        <w:right w:val="none" w:sz="0" w:space="0" w:color="auto"/>
      </w:divBdr>
    </w:div>
    <w:div w:id="1577128153">
      <w:bodyDiv w:val="1"/>
      <w:marLeft w:val="0"/>
      <w:marRight w:val="0"/>
      <w:marTop w:val="0"/>
      <w:marBottom w:val="0"/>
      <w:divBdr>
        <w:top w:val="none" w:sz="0" w:space="0" w:color="auto"/>
        <w:left w:val="none" w:sz="0" w:space="0" w:color="auto"/>
        <w:bottom w:val="none" w:sz="0" w:space="0" w:color="auto"/>
        <w:right w:val="none" w:sz="0" w:space="0" w:color="auto"/>
      </w:divBdr>
    </w:div>
    <w:div w:id="1599748917">
      <w:bodyDiv w:val="1"/>
      <w:marLeft w:val="0"/>
      <w:marRight w:val="0"/>
      <w:marTop w:val="0"/>
      <w:marBottom w:val="0"/>
      <w:divBdr>
        <w:top w:val="none" w:sz="0" w:space="0" w:color="auto"/>
        <w:left w:val="none" w:sz="0" w:space="0" w:color="auto"/>
        <w:bottom w:val="none" w:sz="0" w:space="0" w:color="auto"/>
        <w:right w:val="none" w:sz="0" w:space="0" w:color="auto"/>
      </w:divBdr>
    </w:div>
    <w:div w:id="1763334277">
      <w:bodyDiv w:val="1"/>
      <w:marLeft w:val="0"/>
      <w:marRight w:val="0"/>
      <w:marTop w:val="0"/>
      <w:marBottom w:val="0"/>
      <w:divBdr>
        <w:top w:val="none" w:sz="0" w:space="0" w:color="auto"/>
        <w:left w:val="none" w:sz="0" w:space="0" w:color="auto"/>
        <w:bottom w:val="none" w:sz="0" w:space="0" w:color="auto"/>
        <w:right w:val="none" w:sz="0" w:space="0" w:color="auto"/>
      </w:divBdr>
    </w:div>
    <w:div w:id="1795949713">
      <w:bodyDiv w:val="1"/>
      <w:marLeft w:val="0"/>
      <w:marRight w:val="0"/>
      <w:marTop w:val="0"/>
      <w:marBottom w:val="0"/>
      <w:divBdr>
        <w:top w:val="none" w:sz="0" w:space="0" w:color="auto"/>
        <w:left w:val="none" w:sz="0" w:space="0" w:color="auto"/>
        <w:bottom w:val="none" w:sz="0" w:space="0" w:color="auto"/>
        <w:right w:val="none" w:sz="0" w:space="0" w:color="auto"/>
      </w:divBdr>
    </w:div>
    <w:div w:id="1946229048">
      <w:bodyDiv w:val="1"/>
      <w:marLeft w:val="0"/>
      <w:marRight w:val="0"/>
      <w:marTop w:val="0"/>
      <w:marBottom w:val="0"/>
      <w:divBdr>
        <w:top w:val="none" w:sz="0" w:space="0" w:color="auto"/>
        <w:left w:val="none" w:sz="0" w:space="0" w:color="auto"/>
        <w:bottom w:val="none" w:sz="0" w:space="0" w:color="auto"/>
        <w:right w:val="none" w:sz="0" w:space="0" w:color="auto"/>
      </w:divBdr>
    </w:div>
    <w:div w:id="1946887540">
      <w:bodyDiv w:val="1"/>
      <w:marLeft w:val="0"/>
      <w:marRight w:val="0"/>
      <w:marTop w:val="0"/>
      <w:marBottom w:val="0"/>
      <w:divBdr>
        <w:top w:val="none" w:sz="0" w:space="0" w:color="auto"/>
        <w:left w:val="none" w:sz="0" w:space="0" w:color="auto"/>
        <w:bottom w:val="none" w:sz="0" w:space="0" w:color="auto"/>
        <w:right w:val="none" w:sz="0" w:space="0" w:color="auto"/>
      </w:divBdr>
    </w:div>
    <w:div w:id="2021154864">
      <w:bodyDiv w:val="1"/>
      <w:marLeft w:val="0"/>
      <w:marRight w:val="0"/>
      <w:marTop w:val="0"/>
      <w:marBottom w:val="0"/>
      <w:divBdr>
        <w:top w:val="none" w:sz="0" w:space="0" w:color="auto"/>
        <w:left w:val="none" w:sz="0" w:space="0" w:color="auto"/>
        <w:bottom w:val="none" w:sz="0" w:space="0" w:color="auto"/>
        <w:right w:val="none" w:sz="0" w:space="0" w:color="auto"/>
      </w:divBdr>
    </w:div>
    <w:div w:id="2071489314">
      <w:bodyDiv w:val="1"/>
      <w:marLeft w:val="0"/>
      <w:marRight w:val="0"/>
      <w:marTop w:val="0"/>
      <w:marBottom w:val="0"/>
      <w:divBdr>
        <w:top w:val="none" w:sz="0" w:space="0" w:color="auto"/>
        <w:left w:val="none" w:sz="0" w:space="0" w:color="auto"/>
        <w:bottom w:val="none" w:sz="0" w:space="0" w:color="auto"/>
        <w:right w:val="none" w:sz="0" w:space="0" w:color="auto"/>
      </w:divBdr>
    </w:div>
    <w:div w:id="2074962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image" Target="media/image7.png"/><Relationship Id="rId39"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image" Target="media/image12.jpeg"/><Relationship Id="rId42" Type="http://schemas.openxmlformats.org/officeDocument/2006/relationships/image" Target="media/image20.jpeg"/><Relationship Id="rId47" Type="http://schemas.openxmlformats.org/officeDocument/2006/relationships/image" Target="media/image25.jpe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diagramColors" Target="diagrams/colors1.xml"/><Relationship Id="rId33" Type="http://schemas.openxmlformats.org/officeDocument/2006/relationships/image" Target="media/image11.jpeg"/><Relationship Id="rId38" Type="http://schemas.openxmlformats.org/officeDocument/2006/relationships/image" Target="media/image16.jpeg"/><Relationship Id="rId46"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5.xml"/><Relationship Id="rId29" Type="http://schemas.microsoft.com/office/2007/relationships/hdphoto" Target="media/hdphoto1.wdp"/><Relationship Id="rId41"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QuickStyle" Target="diagrams/quickStyle1.xml"/><Relationship Id="rId32" Type="http://schemas.openxmlformats.org/officeDocument/2006/relationships/image" Target="media/image10.png"/><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diagramLayout" Target="diagrams/layout1.xml"/><Relationship Id="rId36" Type="http://schemas.openxmlformats.org/officeDocument/2006/relationships/image" Target="media/image14.jpeg"/><Relationship Id="rId49" Type="http://schemas.openxmlformats.org/officeDocument/2006/relationships/image" Target="media/image27.jpeg"/><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image" Target="media/image9.png"/><Relationship Id="rId44" Type="http://schemas.openxmlformats.org/officeDocument/2006/relationships/image" Target="media/image22.jpeg"/><Relationship Id="rId52"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Data" Target="diagrams/data1.xml"/><Relationship Id="rId30" Type="http://schemas.openxmlformats.org/officeDocument/2006/relationships/image" Target="media/image8.png"/><Relationship Id="rId35" Type="http://schemas.openxmlformats.org/officeDocument/2006/relationships/image" Target="media/image13.jpeg"/><Relationship Id="rId43" Type="http://schemas.openxmlformats.org/officeDocument/2006/relationships/image" Target="media/image21.jpeg"/><Relationship Id="rId48" Type="http://schemas.openxmlformats.org/officeDocument/2006/relationships/image" Target="media/image26.jpeg"/><Relationship Id="rId27" Type="http://schemas.microsoft.com/office/2007/relationships/diagramDrawing" Target="diagrams/drawing1.xml"/><Relationship Id="rId8" Type="http://schemas.openxmlformats.org/officeDocument/2006/relationships/image" Target="media/image1.png"/><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7F7BD87-D620-4006-8145-51B97B731D3D}" type="doc">
      <dgm:prSet loTypeId="urn:microsoft.com/office/officeart/2005/8/layout/cycle5" loCatId="cycle" qsTypeId="urn:microsoft.com/office/officeart/2005/8/quickstyle/simple1" qsCatId="simple" csTypeId="urn:microsoft.com/office/officeart/2005/8/colors/accent0_3" csCatId="mainScheme" phldr="1"/>
      <dgm:spPr/>
      <dgm:t>
        <a:bodyPr/>
        <a:lstStyle/>
        <a:p>
          <a:endParaRPr lang="en-ID"/>
        </a:p>
      </dgm:t>
    </dgm:pt>
    <dgm:pt modelId="{0D84EF14-16B5-4432-8885-21173A99D302}">
      <dgm:prSet phldrT="[Text]"/>
      <dgm:spPr/>
      <dgm:t>
        <a:bodyPr/>
        <a:lstStyle/>
        <a:p>
          <a:r>
            <a:rPr lang="en-ID"/>
            <a:t>Pendidikan Moral</a:t>
          </a:r>
        </a:p>
      </dgm:t>
    </dgm:pt>
    <dgm:pt modelId="{D76913B0-1897-4CC0-B836-4603199DAE79}" type="parTrans" cxnId="{1B5760C5-7737-4FAE-8BA0-E445CC5BC473}">
      <dgm:prSet/>
      <dgm:spPr/>
      <dgm:t>
        <a:bodyPr/>
        <a:lstStyle/>
        <a:p>
          <a:endParaRPr lang="en-ID"/>
        </a:p>
      </dgm:t>
    </dgm:pt>
    <dgm:pt modelId="{8E6EE274-AE53-415A-9C0D-07525AE0C40E}" type="sibTrans" cxnId="{1B5760C5-7737-4FAE-8BA0-E445CC5BC473}">
      <dgm:prSet/>
      <dgm:spPr/>
      <dgm:t>
        <a:bodyPr/>
        <a:lstStyle/>
        <a:p>
          <a:endParaRPr lang="en-ID"/>
        </a:p>
      </dgm:t>
    </dgm:pt>
    <dgm:pt modelId="{684A791A-AEDD-4C9D-BFC4-046B4842AD84}">
      <dgm:prSet phldrT="[Text]"/>
      <dgm:spPr/>
      <dgm:t>
        <a:bodyPr/>
        <a:lstStyle/>
        <a:p>
          <a:r>
            <a:rPr lang="en-ID"/>
            <a:t>Pembelajaran Bahasa Indonesia</a:t>
          </a:r>
        </a:p>
      </dgm:t>
    </dgm:pt>
    <dgm:pt modelId="{4D132890-B328-4912-8D34-D93FA3F09B15}" type="parTrans" cxnId="{BCF1341B-5A8D-498A-8301-1E581945BEFB}">
      <dgm:prSet/>
      <dgm:spPr/>
      <dgm:t>
        <a:bodyPr/>
        <a:lstStyle/>
        <a:p>
          <a:endParaRPr lang="en-ID"/>
        </a:p>
      </dgm:t>
    </dgm:pt>
    <dgm:pt modelId="{85898F45-F3C3-4B51-8B89-E246DFFD0D7B}" type="sibTrans" cxnId="{BCF1341B-5A8D-498A-8301-1E581945BEFB}">
      <dgm:prSet/>
      <dgm:spPr/>
      <dgm:t>
        <a:bodyPr/>
        <a:lstStyle/>
        <a:p>
          <a:endParaRPr lang="en-ID"/>
        </a:p>
      </dgm:t>
    </dgm:pt>
    <dgm:pt modelId="{398564FF-4AA1-4F53-94EC-B4C46BAD9D29}">
      <dgm:prSet phldrT="[Text]"/>
      <dgm:spPr/>
      <dgm:t>
        <a:bodyPr/>
        <a:lstStyle/>
        <a:p>
          <a:r>
            <a:rPr lang="en-ID"/>
            <a:t>Film Miracle In Cell No. 7</a:t>
          </a:r>
        </a:p>
      </dgm:t>
    </dgm:pt>
    <dgm:pt modelId="{ACA27039-5E04-4756-B2E4-28C8E912D40B}" type="parTrans" cxnId="{A5C15496-C8CE-41A0-B4FF-044785FDFBCE}">
      <dgm:prSet/>
      <dgm:spPr/>
      <dgm:t>
        <a:bodyPr/>
        <a:lstStyle/>
        <a:p>
          <a:endParaRPr lang="en-ID"/>
        </a:p>
      </dgm:t>
    </dgm:pt>
    <dgm:pt modelId="{2B4B5D5A-7885-43CB-BFA9-F7F15649C748}" type="sibTrans" cxnId="{A5C15496-C8CE-41A0-B4FF-044785FDFBCE}">
      <dgm:prSet/>
      <dgm:spPr/>
      <dgm:t>
        <a:bodyPr/>
        <a:lstStyle/>
        <a:p>
          <a:endParaRPr lang="en-ID"/>
        </a:p>
      </dgm:t>
    </dgm:pt>
    <dgm:pt modelId="{7F21ACC0-BE77-4FD5-ABFB-09BCB761B56C}">
      <dgm:prSet phldrT="[Text]"/>
      <dgm:spPr/>
      <dgm:t>
        <a:bodyPr/>
        <a:lstStyle/>
        <a:p>
          <a:r>
            <a:rPr lang="en-ID"/>
            <a:t>Analisis Naratif : Alur &amp; Karakter</a:t>
          </a:r>
        </a:p>
      </dgm:t>
    </dgm:pt>
    <dgm:pt modelId="{14ED9C3B-FF64-4761-8B07-5CD1A1F74785}" type="parTrans" cxnId="{A0D9472C-8385-464D-A602-4215A69DFE26}">
      <dgm:prSet/>
      <dgm:spPr/>
      <dgm:t>
        <a:bodyPr/>
        <a:lstStyle/>
        <a:p>
          <a:endParaRPr lang="en-ID"/>
        </a:p>
      </dgm:t>
    </dgm:pt>
    <dgm:pt modelId="{A342FB8B-CE9D-4749-8010-9C65F07FA69E}" type="sibTrans" cxnId="{A0D9472C-8385-464D-A602-4215A69DFE26}">
      <dgm:prSet/>
      <dgm:spPr/>
      <dgm:t>
        <a:bodyPr/>
        <a:lstStyle/>
        <a:p>
          <a:endParaRPr lang="en-ID"/>
        </a:p>
      </dgm:t>
    </dgm:pt>
    <dgm:pt modelId="{14804D75-D2C0-42A1-AF7C-3C59DF202F4F}">
      <dgm:prSet phldrT="[Text]"/>
      <dgm:spPr/>
      <dgm:t>
        <a:bodyPr/>
        <a:lstStyle/>
        <a:p>
          <a:r>
            <a:rPr lang="en-US"/>
            <a:t>Pemahaman Bahasa dan Internaliasi Nilai Moral</a:t>
          </a:r>
          <a:endParaRPr lang="en-ID"/>
        </a:p>
      </dgm:t>
    </dgm:pt>
    <dgm:pt modelId="{C13EBC7B-EACE-49F3-922A-E798F2790AB4}" type="parTrans" cxnId="{9A60FE5E-433E-4602-915E-788E9CC36335}">
      <dgm:prSet/>
      <dgm:spPr/>
      <dgm:t>
        <a:bodyPr/>
        <a:lstStyle/>
        <a:p>
          <a:endParaRPr lang="en-ID"/>
        </a:p>
      </dgm:t>
    </dgm:pt>
    <dgm:pt modelId="{78766A29-EB01-4772-946F-A065302B78DA}" type="sibTrans" cxnId="{9A60FE5E-433E-4602-915E-788E9CC36335}">
      <dgm:prSet/>
      <dgm:spPr/>
      <dgm:t>
        <a:bodyPr/>
        <a:lstStyle/>
        <a:p>
          <a:endParaRPr lang="en-ID"/>
        </a:p>
      </dgm:t>
    </dgm:pt>
    <dgm:pt modelId="{B5B6662B-F927-4C27-B004-E93675B8423D}" type="pres">
      <dgm:prSet presAssocID="{57F7BD87-D620-4006-8145-51B97B731D3D}" presName="cycle" presStyleCnt="0">
        <dgm:presLayoutVars>
          <dgm:dir/>
          <dgm:resizeHandles val="exact"/>
        </dgm:presLayoutVars>
      </dgm:prSet>
      <dgm:spPr/>
      <dgm:t>
        <a:bodyPr/>
        <a:lstStyle/>
        <a:p>
          <a:endParaRPr lang="en-US"/>
        </a:p>
      </dgm:t>
    </dgm:pt>
    <dgm:pt modelId="{EB5F731B-F7F8-4C7A-B3C5-462DA0BAA22A}" type="pres">
      <dgm:prSet presAssocID="{0D84EF14-16B5-4432-8885-21173A99D302}" presName="node" presStyleLbl="node1" presStyleIdx="0" presStyleCnt="5">
        <dgm:presLayoutVars>
          <dgm:bulletEnabled val="1"/>
        </dgm:presLayoutVars>
      </dgm:prSet>
      <dgm:spPr/>
      <dgm:t>
        <a:bodyPr/>
        <a:lstStyle/>
        <a:p>
          <a:endParaRPr lang="en-US"/>
        </a:p>
      </dgm:t>
    </dgm:pt>
    <dgm:pt modelId="{3044559B-769D-492F-883D-09E277C032AC}" type="pres">
      <dgm:prSet presAssocID="{0D84EF14-16B5-4432-8885-21173A99D302}" presName="spNode" presStyleCnt="0"/>
      <dgm:spPr/>
    </dgm:pt>
    <dgm:pt modelId="{D2018384-6BAE-44C4-BB32-275ED28821A4}" type="pres">
      <dgm:prSet presAssocID="{8E6EE274-AE53-415A-9C0D-07525AE0C40E}" presName="sibTrans" presStyleLbl="sibTrans1D1" presStyleIdx="0" presStyleCnt="5"/>
      <dgm:spPr/>
      <dgm:t>
        <a:bodyPr/>
        <a:lstStyle/>
        <a:p>
          <a:endParaRPr lang="en-US"/>
        </a:p>
      </dgm:t>
    </dgm:pt>
    <dgm:pt modelId="{6B97734B-167C-43B2-8FF1-91DDAF97B041}" type="pres">
      <dgm:prSet presAssocID="{684A791A-AEDD-4C9D-BFC4-046B4842AD84}" presName="node" presStyleLbl="node1" presStyleIdx="1" presStyleCnt="5">
        <dgm:presLayoutVars>
          <dgm:bulletEnabled val="1"/>
        </dgm:presLayoutVars>
      </dgm:prSet>
      <dgm:spPr/>
      <dgm:t>
        <a:bodyPr/>
        <a:lstStyle/>
        <a:p>
          <a:endParaRPr lang="en-US"/>
        </a:p>
      </dgm:t>
    </dgm:pt>
    <dgm:pt modelId="{D7F44396-CE74-4754-84F5-AED0300008D3}" type="pres">
      <dgm:prSet presAssocID="{684A791A-AEDD-4C9D-BFC4-046B4842AD84}" presName="spNode" presStyleCnt="0"/>
      <dgm:spPr/>
    </dgm:pt>
    <dgm:pt modelId="{219E1673-5CAE-4240-A97A-EB416D6A6222}" type="pres">
      <dgm:prSet presAssocID="{85898F45-F3C3-4B51-8B89-E246DFFD0D7B}" presName="sibTrans" presStyleLbl="sibTrans1D1" presStyleIdx="1" presStyleCnt="5"/>
      <dgm:spPr/>
      <dgm:t>
        <a:bodyPr/>
        <a:lstStyle/>
        <a:p>
          <a:endParaRPr lang="en-US"/>
        </a:p>
      </dgm:t>
    </dgm:pt>
    <dgm:pt modelId="{A7C9EEDE-B5FD-424E-ACC6-7ABCD72D08BC}" type="pres">
      <dgm:prSet presAssocID="{398564FF-4AA1-4F53-94EC-B4C46BAD9D29}" presName="node" presStyleLbl="node1" presStyleIdx="2" presStyleCnt="5">
        <dgm:presLayoutVars>
          <dgm:bulletEnabled val="1"/>
        </dgm:presLayoutVars>
      </dgm:prSet>
      <dgm:spPr/>
      <dgm:t>
        <a:bodyPr/>
        <a:lstStyle/>
        <a:p>
          <a:endParaRPr lang="en-US"/>
        </a:p>
      </dgm:t>
    </dgm:pt>
    <dgm:pt modelId="{E318FAAA-ECD7-4B23-BA2C-F49F935C5FD1}" type="pres">
      <dgm:prSet presAssocID="{398564FF-4AA1-4F53-94EC-B4C46BAD9D29}" presName="spNode" presStyleCnt="0"/>
      <dgm:spPr/>
    </dgm:pt>
    <dgm:pt modelId="{1F95BBCE-74DB-48F6-8C2A-A4E2DB830A32}" type="pres">
      <dgm:prSet presAssocID="{2B4B5D5A-7885-43CB-BFA9-F7F15649C748}" presName="sibTrans" presStyleLbl="sibTrans1D1" presStyleIdx="2" presStyleCnt="5"/>
      <dgm:spPr/>
      <dgm:t>
        <a:bodyPr/>
        <a:lstStyle/>
        <a:p>
          <a:endParaRPr lang="en-US"/>
        </a:p>
      </dgm:t>
    </dgm:pt>
    <dgm:pt modelId="{81985927-9D64-4475-B783-0C4276AFCDBF}" type="pres">
      <dgm:prSet presAssocID="{7F21ACC0-BE77-4FD5-ABFB-09BCB761B56C}" presName="node" presStyleLbl="node1" presStyleIdx="3" presStyleCnt="5">
        <dgm:presLayoutVars>
          <dgm:bulletEnabled val="1"/>
        </dgm:presLayoutVars>
      </dgm:prSet>
      <dgm:spPr/>
      <dgm:t>
        <a:bodyPr/>
        <a:lstStyle/>
        <a:p>
          <a:endParaRPr lang="en-US"/>
        </a:p>
      </dgm:t>
    </dgm:pt>
    <dgm:pt modelId="{54A84950-673E-43E1-8267-6EB8A32C356F}" type="pres">
      <dgm:prSet presAssocID="{7F21ACC0-BE77-4FD5-ABFB-09BCB761B56C}" presName="spNode" presStyleCnt="0"/>
      <dgm:spPr/>
    </dgm:pt>
    <dgm:pt modelId="{B85E82BB-7EF9-4238-8790-64F893CD89DD}" type="pres">
      <dgm:prSet presAssocID="{A342FB8B-CE9D-4749-8010-9C65F07FA69E}" presName="sibTrans" presStyleLbl="sibTrans1D1" presStyleIdx="3" presStyleCnt="5"/>
      <dgm:spPr/>
      <dgm:t>
        <a:bodyPr/>
        <a:lstStyle/>
        <a:p>
          <a:endParaRPr lang="en-US"/>
        </a:p>
      </dgm:t>
    </dgm:pt>
    <dgm:pt modelId="{91623929-7A13-4683-883C-A4BE30FD3054}" type="pres">
      <dgm:prSet presAssocID="{14804D75-D2C0-42A1-AF7C-3C59DF202F4F}" presName="node" presStyleLbl="node1" presStyleIdx="4" presStyleCnt="5">
        <dgm:presLayoutVars>
          <dgm:bulletEnabled val="1"/>
        </dgm:presLayoutVars>
      </dgm:prSet>
      <dgm:spPr/>
      <dgm:t>
        <a:bodyPr/>
        <a:lstStyle/>
        <a:p>
          <a:endParaRPr lang="en-US"/>
        </a:p>
      </dgm:t>
    </dgm:pt>
    <dgm:pt modelId="{28C8A01C-C0EA-48AF-BFAB-8F03E1E98F5F}" type="pres">
      <dgm:prSet presAssocID="{14804D75-D2C0-42A1-AF7C-3C59DF202F4F}" presName="spNode" presStyleCnt="0"/>
      <dgm:spPr/>
    </dgm:pt>
    <dgm:pt modelId="{9E341C92-9DE8-41E7-BDA1-44AB684A353F}" type="pres">
      <dgm:prSet presAssocID="{78766A29-EB01-4772-946F-A065302B78DA}" presName="sibTrans" presStyleLbl="sibTrans1D1" presStyleIdx="4" presStyleCnt="5"/>
      <dgm:spPr/>
      <dgm:t>
        <a:bodyPr/>
        <a:lstStyle/>
        <a:p>
          <a:endParaRPr lang="en-US"/>
        </a:p>
      </dgm:t>
    </dgm:pt>
  </dgm:ptLst>
  <dgm:cxnLst>
    <dgm:cxn modelId="{33E57F18-7621-4E2B-907E-48149AB0DC42}" type="presOf" srcId="{7F21ACC0-BE77-4FD5-ABFB-09BCB761B56C}" destId="{81985927-9D64-4475-B783-0C4276AFCDBF}" srcOrd="0" destOrd="0" presId="urn:microsoft.com/office/officeart/2005/8/layout/cycle5"/>
    <dgm:cxn modelId="{A0D9472C-8385-464D-A602-4215A69DFE26}" srcId="{57F7BD87-D620-4006-8145-51B97B731D3D}" destId="{7F21ACC0-BE77-4FD5-ABFB-09BCB761B56C}" srcOrd="3" destOrd="0" parTransId="{14ED9C3B-FF64-4761-8B07-5CD1A1F74785}" sibTransId="{A342FB8B-CE9D-4749-8010-9C65F07FA69E}"/>
    <dgm:cxn modelId="{A5C15496-C8CE-41A0-B4FF-044785FDFBCE}" srcId="{57F7BD87-D620-4006-8145-51B97B731D3D}" destId="{398564FF-4AA1-4F53-94EC-B4C46BAD9D29}" srcOrd="2" destOrd="0" parTransId="{ACA27039-5E04-4756-B2E4-28C8E912D40B}" sibTransId="{2B4B5D5A-7885-43CB-BFA9-F7F15649C748}"/>
    <dgm:cxn modelId="{F77D1294-B412-4CBF-B165-767C37AE261A}" type="presOf" srcId="{14804D75-D2C0-42A1-AF7C-3C59DF202F4F}" destId="{91623929-7A13-4683-883C-A4BE30FD3054}" srcOrd="0" destOrd="0" presId="urn:microsoft.com/office/officeart/2005/8/layout/cycle5"/>
    <dgm:cxn modelId="{53BC90D7-7583-4875-823D-3398577DEDC6}" type="presOf" srcId="{2B4B5D5A-7885-43CB-BFA9-F7F15649C748}" destId="{1F95BBCE-74DB-48F6-8C2A-A4E2DB830A32}" srcOrd="0" destOrd="0" presId="urn:microsoft.com/office/officeart/2005/8/layout/cycle5"/>
    <dgm:cxn modelId="{B3585B70-7241-4325-825C-1DA35225713F}" type="presOf" srcId="{8E6EE274-AE53-415A-9C0D-07525AE0C40E}" destId="{D2018384-6BAE-44C4-BB32-275ED28821A4}" srcOrd="0" destOrd="0" presId="urn:microsoft.com/office/officeart/2005/8/layout/cycle5"/>
    <dgm:cxn modelId="{9A60FE5E-433E-4602-915E-788E9CC36335}" srcId="{57F7BD87-D620-4006-8145-51B97B731D3D}" destId="{14804D75-D2C0-42A1-AF7C-3C59DF202F4F}" srcOrd="4" destOrd="0" parTransId="{C13EBC7B-EACE-49F3-922A-E798F2790AB4}" sibTransId="{78766A29-EB01-4772-946F-A065302B78DA}"/>
    <dgm:cxn modelId="{BCF1341B-5A8D-498A-8301-1E581945BEFB}" srcId="{57F7BD87-D620-4006-8145-51B97B731D3D}" destId="{684A791A-AEDD-4C9D-BFC4-046B4842AD84}" srcOrd="1" destOrd="0" parTransId="{4D132890-B328-4912-8D34-D93FA3F09B15}" sibTransId="{85898F45-F3C3-4B51-8B89-E246DFFD0D7B}"/>
    <dgm:cxn modelId="{ECA6E336-A31F-4FE8-9DAC-92013FFCE34D}" type="presOf" srcId="{398564FF-4AA1-4F53-94EC-B4C46BAD9D29}" destId="{A7C9EEDE-B5FD-424E-ACC6-7ABCD72D08BC}" srcOrd="0" destOrd="0" presId="urn:microsoft.com/office/officeart/2005/8/layout/cycle5"/>
    <dgm:cxn modelId="{7D4E9ED4-775A-4866-9874-9CDD3197750C}" type="presOf" srcId="{A342FB8B-CE9D-4749-8010-9C65F07FA69E}" destId="{B85E82BB-7EF9-4238-8790-64F893CD89DD}" srcOrd="0" destOrd="0" presId="urn:microsoft.com/office/officeart/2005/8/layout/cycle5"/>
    <dgm:cxn modelId="{DBF52CA6-E5B0-409C-8276-B7D4A0985AB0}" type="presOf" srcId="{684A791A-AEDD-4C9D-BFC4-046B4842AD84}" destId="{6B97734B-167C-43B2-8FF1-91DDAF97B041}" srcOrd="0" destOrd="0" presId="urn:microsoft.com/office/officeart/2005/8/layout/cycle5"/>
    <dgm:cxn modelId="{3AEF0DD2-AEF4-4F74-9243-DEE5C43C470E}" type="presOf" srcId="{78766A29-EB01-4772-946F-A065302B78DA}" destId="{9E341C92-9DE8-41E7-BDA1-44AB684A353F}" srcOrd="0" destOrd="0" presId="urn:microsoft.com/office/officeart/2005/8/layout/cycle5"/>
    <dgm:cxn modelId="{B811B514-F21D-4795-A7C1-A35AAB0F6C9C}" type="presOf" srcId="{85898F45-F3C3-4B51-8B89-E246DFFD0D7B}" destId="{219E1673-5CAE-4240-A97A-EB416D6A6222}" srcOrd="0" destOrd="0" presId="urn:microsoft.com/office/officeart/2005/8/layout/cycle5"/>
    <dgm:cxn modelId="{C1517591-1B86-46B0-A5B1-B039CA5F2F98}" type="presOf" srcId="{0D84EF14-16B5-4432-8885-21173A99D302}" destId="{EB5F731B-F7F8-4C7A-B3C5-462DA0BAA22A}" srcOrd="0" destOrd="0" presId="urn:microsoft.com/office/officeart/2005/8/layout/cycle5"/>
    <dgm:cxn modelId="{1B5760C5-7737-4FAE-8BA0-E445CC5BC473}" srcId="{57F7BD87-D620-4006-8145-51B97B731D3D}" destId="{0D84EF14-16B5-4432-8885-21173A99D302}" srcOrd="0" destOrd="0" parTransId="{D76913B0-1897-4CC0-B836-4603199DAE79}" sibTransId="{8E6EE274-AE53-415A-9C0D-07525AE0C40E}"/>
    <dgm:cxn modelId="{F4E4AE84-88CA-4C07-8BE6-0391FA50B2C7}" type="presOf" srcId="{57F7BD87-D620-4006-8145-51B97B731D3D}" destId="{B5B6662B-F927-4C27-B004-E93675B8423D}" srcOrd="0" destOrd="0" presId="urn:microsoft.com/office/officeart/2005/8/layout/cycle5"/>
    <dgm:cxn modelId="{C20526BE-58DE-4CAA-B205-774B2DE90DE5}" type="presParOf" srcId="{B5B6662B-F927-4C27-B004-E93675B8423D}" destId="{EB5F731B-F7F8-4C7A-B3C5-462DA0BAA22A}" srcOrd="0" destOrd="0" presId="urn:microsoft.com/office/officeart/2005/8/layout/cycle5"/>
    <dgm:cxn modelId="{84AA9320-D038-4464-B4B2-C9797E3F3884}" type="presParOf" srcId="{B5B6662B-F927-4C27-B004-E93675B8423D}" destId="{3044559B-769D-492F-883D-09E277C032AC}" srcOrd="1" destOrd="0" presId="urn:microsoft.com/office/officeart/2005/8/layout/cycle5"/>
    <dgm:cxn modelId="{9C2090BE-579A-40E3-97B5-895D613215BF}" type="presParOf" srcId="{B5B6662B-F927-4C27-B004-E93675B8423D}" destId="{D2018384-6BAE-44C4-BB32-275ED28821A4}" srcOrd="2" destOrd="0" presId="urn:microsoft.com/office/officeart/2005/8/layout/cycle5"/>
    <dgm:cxn modelId="{819FB627-7E03-4AC2-AF80-A3BB9D545CBB}" type="presParOf" srcId="{B5B6662B-F927-4C27-B004-E93675B8423D}" destId="{6B97734B-167C-43B2-8FF1-91DDAF97B041}" srcOrd="3" destOrd="0" presId="urn:microsoft.com/office/officeart/2005/8/layout/cycle5"/>
    <dgm:cxn modelId="{7375F485-71F4-426E-B30E-A8BC369CA0D6}" type="presParOf" srcId="{B5B6662B-F927-4C27-B004-E93675B8423D}" destId="{D7F44396-CE74-4754-84F5-AED0300008D3}" srcOrd="4" destOrd="0" presId="urn:microsoft.com/office/officeart/2005/8/layout/cycle5"/>
    <dgm:cxn modelId="{A8C17843-3762-4A4B-BC08-CCBE0B2F5691}" type="presParOf" srcId="{B5B6662B-F927-4C27-B004-E93675B8423D}" destId="{219E1673-5CAE-4240-A97A-EB416D6A6222}" srcOrd="5" destOrd="0" presId="urn:microsoft.com/office/officeart/2005/8/layout/cycle5"/>
    <dgm:cxn modelId="{EF3A0B38-C4B6-463E-9821-6077DCDC9EA9}" type="presParOf" srcId="{B5B6662B-F927-4C27-B004-E93675B8423D}" destId="{A7C9EEDE-B5FD-424E-ACC6-7ABCD72D08BC}" srcOrd="6" destOrd="0" presId="urn:microsoft.com/office/officeart/2005/8/layout/cycle5"/>
    <dgm:cxn modelId="{F1F8E69B-BE43-4952-A85E-A05B49F87337}" type="presParOf" srcId="{B5B6662B-F927-4C27-B004-E93675B8423D}" destId="{E318FAAA-ECD7-4B23-BA2C-F49F935C5FD1}" srcOrd="7" destOrd="0" presId="urn:microsoft.com/office/officeart/2005/8/layout/cycle5"/>
    <dgm:cxn modelId="{F5709044-7824-4AC5-8307-4FFCEF55BCC3}" type="presParOf" srcId="{B5B6662B-F927-4C27-B004-E93675B8423D}" destId="{1F95BBCE-74DB-48F6-8C2A-A4E2DB830A32}" srcOrd="8" destOrd="0" presId="urn:microsoft.com/office/officeart/2005/8/layout/cycle5"/>
    <dgm:cxn modelId="{78B67198-2E00-4458-95D8-98912FB9429F}" type="presParOf" srcId="{B5B6662B-F927-4C27-B004-E93675B8423D}" destId="{81985927-9D64-4475-B783-0C4276AFCDBF}" srcOrd="9" destOrd="0" presId="urn:microsoft.com/office/officeart/2005/8/layout/cycle5"/>
    <dgm:cxn modelId="{28FFC12E-A9F3-42C7-8F67-7560A1E840E5}" type="presParOf" srcId="{B5B6662B-F927-4C27-B004-E93675B8423D}" destId="{54A84950-673E-43E1-8267-6EB8A32C356F}" srcOrd="10" destOrd="0" presId="urn:microsoft.com/office/officeart/2005/8/layout/cycle5"/>
    <dgm:cxn modelId="{7DCD6904-A290-457C-A199-6B9F43EE1D38}" type="presParOf" srcId="{B5B6662B-F927-4C27-B004-E93675B8423D}" destId="{B85E82BB-7EF9-4238-8790-64F893CD89DD}" srcOrd="11" destOrd="0" presId="urn:microsoft.com/office/officeart/2005/8/layout/cycle5"/>
    <dgm:cxn modelId="{6120F77C-50EA-4ACD-B28E-3FAB46EC808F}" type="presParOf" srcId="{B5B6662B-F927-4C27-B004-E93675B8423D}" destId="{91623929-7A13-4683-883C-A4BE30FD3054}" srcOrd="12" destOrd="0" presId="urn:microsoft.com/office/officeart/2005/8/layout/cycle5"/>
    <dgm:cxn modelId="{C772EDAB-082E-40B9-8477-BDFD071EED29}" type="presParOf" srcId="{B5B6662B-F927-4C27-B004-E93675B8423D}" destId="{28C8A01C-C0EA-48AF-BFAB-8F03E1E98F5F}" srcOrd="13" destOrd="0" presId="urn:microsoft.com/office/officeart/2005/8/layout/cycle5"/>
    <dgm:cxn modelId="{13F41FB6-2D21-480C-BB53-35C42CD61F34}" type="presParOf" srcId="{B5B6662B-F927-4C27-B004-E93675B8423D}" destId="{9E341C92-9DE8-41E7-BDA1-44AB684A353F}" srcOrd="14" destOrd="0" presId="urn:microsoft.com/office/officeart/2005/8/layout/cycle5"/>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B5F731B-F7F8-4C7A-B3C5-462DA0BAA22A}">
      <dsp:nvSpPr>
        <dsp:cNvPr id="0" name=""/>
        <dsp:cNvSpPr/>
      </dsp:nvSpPr>
      <dsp:spPr>
        <a:xfrm>
          <a:off x="2218134" y="1154"/>
          <a:ext cx="1050131" cy="682585"/>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ID" sz="900" kern="1200"/>
            <a:t>Pendidikan Moral</a:t>
          </a:r>
        </a:p>
      </dsp:txBody>
      <dsp:txXfrm>
        <a:off x="2251455" y="34475"/>
        <a:ext cx="983489" cy="615943"/>
      </dsp:txXfrm>
    </dsp:sp>
    <dsp:sp modelId="{D2018384-6BAE-44C4-BB32-275ED28821A4}">
      <dsp:nvSpPr>
        <dsp:cNvPr id="0" name=""/>
        <dsp:cNvSpPr/>
      </dsp:nvSpPr>
      <dsp:spPr>
        <a:xfrm>
          <a:off x="1377808" y="342446"/>
          <a:ext cx="2730783" cy="2730783"/>
        </a:xfrm>
        <a:custGeom>
          <a:avLst/>
          <a:gdLst/>
          <a:ahLst/>
          <a:cxnLst/>
          <a:rect l="0" t="0" r="0" b="0"/>
          <a:pathLst>
            <a:path>
              <a:moveTo>
                <a:pt x="2031544" y="173529"/>
              </a:moveTo>
              <a:arcTo wR="1365391" hR="1365391" stAng="17952097" swAng="1213663"/>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6B97734B-167C-43B2-8FF1-91DDAF97B041}">
      <dsp:nvSpPr>
        <dsp:cNvPr id="0" name=""/>
        <dsp:cNvSpPr/>
      </dsp:nvSpPr>
      <dsp:spPr>
        <a:xfrm>
          <a:off x="3516699" y="944616"/>
          <a:ext cx="1050131" cy="682585"/>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ID" sz="900" kern="1200"/>
            <a:t>Pembelajaran Bahasa Indonesia</a:t>
          </a:r>
        </a:p>
      </dsp:txBody>
      <dsp:txXfrm>
        <a:off x="3550020" y="977937"/>
        <a:ext cx="983489" cy="615943"/>
      </dsp:txXfrm>
    </dsp:sp>
    <dsp:sp modelId="{219E1673-5CAE-4240-A97A-EB416D6A6222}">
      <dsp:nvSpPr>
        <dsp:cNvPr id="0" name=""/>
        <dsp:cNvSpPr/>
      </dsp:nvSpPr>
      <dsp:spPr>
        <a:xfrm>
          <a:off x="1377808" y="342446"/>
          <a:ext cx="2730783" cy="2730783"/>
        </a:xfrm>
        <a:custGeom>
          <a:avLst/>
          <a:gdLst/>
          <a:ahLst/>
          <a:cxnLst/>
          <a:rect l="0" t="0" r="0" b="0"/>
          <a:pathLst>
            <a:path>
              <a:moveTo>
                <a:pt x="2727527" y="1459631"/>
              </a:moveTo>
              <a:arcTo wR="1365391" hR="1365391" stAng="21837463" swAng="1361370"/>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A7C9EEDE-B5FD-424E-ACC6-7ABCD72D08BC}">
      <dsp:nvSpPr>
        <dsp:cNvPr id="0" name=""/>
        <dsp:cNvSpPr/>
      </dsp:nvSpPr>
      <dsp:spPr>
        <a:xfrm>
          <a:off x="3020691" y="2471170"/>
          <a:ext cx="1050131" cy="682585"/>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ID" sz="900" kern="1200"/>
            <a:t>Film Miracle In Cell No. 7</a:t>
          </a:r>
        </a:p>
      </dsp:txBody>
      <dsp:txXfrm>
        <a:off x="3054012" y="2504491"/>
        <a:ext cx="983489" cy="615943"/>
      </dsp:txXfrm>
    </dsp:sp>
    <dsp:sp modelId="{1F95BBCE-74DB-48F6-8C2A-A4E2DB830A32}">
      <dsp:nvSpPr>
        <dsp:cNvPr id="0" name=""/>
        <dsp:cNvSpPr/>
      </dsp:nvSpPr>
      <dsp:spPr>
        <a:xfrm>
          <a:off x="1377808" y="342446"/>
          <a:ext cx="2730783" cy="2730783"/>
        </a:xfrm>
        <a:custGeom>
          <a:avLst/>
          <a:gdLst/>
          <a:ahLst/>
          <a:cxnLst/>
          <a:rect l="0" t="0" r="0" b="0"/>
          <a:pathLst>
            <a:path>
              <a:moveTo>
                <a:pt x="1533406" y="2720406"/>
              </a:moveTo>
              <a:arcTo wR="1365391" hR="1365391" stAng="4975902" swAng="848195"/>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81985927-9D64-4475-B783-0C4276AFCDBF}">
      <dsp:nvSpPr>
        <dsp:cNvPr id="0" name=""/>
        <dsp:cNvSpPr/>
      </dsp:nvSpPr>
      <dsp:spPr>
        <a:xfrm>
          <a:off x="1415577" y="2471170"/>
          <a:ext cx="1050131" cy="682585"/>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ID" sz="900" kern="1200"/>
            <a:t>Analisis Naratif : Alur &amp; Karakter</a:t>
          </a:r>
        </a:p>
      </dsp:txBody>
      <dsp:txXfrm>
        <a:off x="1448898" y="2504491"/>
        <a:ext cx="983489" cy="615943"/>
      </dsp:txXfrm>
    </dsp:sp>
    <dsp:sp modelId="{B85E82BB-7EF9-4238-8790-64F893CD89DD}">
      <dsp:nvSpPr>
        <dsp:cNvPr id="0" name=""/>
        <dsp:cNvSpPr/>
      </dsp:nvSpPr>
      <dsp:spPr>
        <a:xfrm>
          <a:off x="1377808" y="342446"/>
          <a:ext cx="2730783" cy="2730783"/>
        </a:xfrm>
        <a:custGeom>
          <a:avLst/>
          <a:gdLst/>
          <a:ahLst/>
          <a:cxnLst/>
          <a:rect l="0" t="0" r="0" b="0"/>
          <a:pathLst>
            <a:path>
              <a:moveTo>
                <a:pt x="145025" y="1977764"/>
              </a:moveTo>
              <a:arcTo wR="1365391" hR="1365391" stAng="9201167" swAng="1361370"/>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91623929-7A13-4683-883C-A4BE30FD3054}">
      <dsp:nvSpPr>
        <dsp:cNvPr id="0" name=""/>
        <dsp:cNvSpPr/>
      </dsp:nvSpPr>
      <dsp:spPr>
        <a:xfrm>
          <a:off x="919569" y="944616"/>
          <a:ext cx="1050131" cy="682585"/>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Pemahaman Bahasa dan Internaliasi Nilai Moral</a:t>
          </a:r>
          <a:endParaRPr lang="en-ID" sz="900" kern="1200"/>
        </a:p>
      </dsp:txBody>
      <dsp:txXfrm>
        <a:off x="952890" y="977937"/>
        <a:ext cx="983489" cy="615943"/>
      </dsp:txXfrm>
    </dsp:sp>
    <dsp:sp modelId="{9E341C92-9DE8-41E7-BDA1-44AB684A353F}">
      <dsp:nvSpPr>
        <dsp:cNvPr id="0" name=""/>
        <dsp:cNvSpPr/>
      </dsp:nvSpPr>
      <dsp:spPr>
        <a:xfrm>
          <a:off x="1377808" y="342446"/>
          <a:ext cx="2730783" cy="2730783"/>
        </a:xfrm>
        <a:custGeom>
          <a:avLst/>
          <a:gdLst/>
          <a:ahLst/>
          <a:cxnLst/>
          <a:rect l="0" t="0" r="0" b="0"/>
          <a:pathLst>
            <a:path>
              <a:moveTo>
                <a:pt x="328234" y="477360"/>
              </a:moveTo>
              <a:arcTo wR="1365391" hR="1365391" stAng="13234240" swAng="1213663"/>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D0725-7DF3-4F66-BE6B-83E4CEBF5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2</Pages>
  <Words>18669</Words>
  <Characters>106416</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jotidesli123@gmail.com</dc:creator>
  <cp:lastModifiedBy>Win7</cp:lastModifiedBy>
  <cp:revision>2</cp:revision>
  <cp:lastPrinted>2025-11-06T03:34:00Z</cp:lastPrinted>
  <dcterms:created xsi:type="dcterms:W3CDTF">2025-11-20T04:56:00Z</dcterms:created>
  <dcterms:modified xsi:type="dcterms:W3CDTF">2025-11-20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7f5feb-c09e-35a3-bead-e0f0222c54bf</vt:lpwstr>
  </property>
  <property fmtid="{D5CDD505-2E9C-101B-9397-08002B2CF9AE}" pid="24" name="Mendeley Citation Style_1">
    <vt:lpwstr>http://www.zotero.org/styles/apa</vt:lpwstr>
  </property>
</Properties>
</file>